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75C58F" w14:textId="77777777" w:rsidR="00C519FF" w:rsidRPr="006E5238" w:rsidRDefault="00C519FF" w:rsidP="0097281E">
      <w:pPr>
        <w:jc w:val="center"/>
        <w:rPr>
          <w:b/>
          <w:bCs/>
          <w:color w:val="0000FF"/>
          <w:sz w:val="12"/>
          <w:szCs w:val="12"/>
          <w:rtl/>
          <w:lang w:bidi="ar-IQ"/>
        </w:rPr>
      </w:pPr>
    </w:p>
    <w:p w14:paraId="42AE5CFE" w14:textId="77777777" w:rsidR="007F0327" w:rsidRPr="007F0327" w:rsidRDefault="007F0327" w:rsidP="007F0327">
      <w:pPr>
        <w:jc w:val="center"/>
        <w:rPr>
          <w:rFonts w:ascii="Times New Roman Bold" w:hAnsi="Times New Roman Bold"/>
          <w:b/>
          <w:bCs/>
          <w:caps/>
          <w:color w:val="0000FF"/>
        </w:rPr>
      </w:pPr>
      <w:r w:rsidRPr="007F0327">
        <w:rPr>
          <w:rFonts w:ascii="Times New Roman Bold" w:hAnsi="Times New Roman Bold"/>
          <w:b/>
          <w:bCs/>
          <w:caps/>
          <w:color w:val="0000FF"/>
        </w:rPr>
        <w:t>SALIVARY LEVELS OF TUMOR NECROSIS FACTOR-ALPHA AND</w:t>
      </w:r>
    </w:p>
    <w:p w14:paraId="21472DA2" w14:textId="36325E81" w:rsidR="007F0327" w:rsidRDefault="007F0327" w:rsidP="007F0327">
      <w:pPr>
        <w:jc w:val="center"/>
        <w:rPr>
          <w:rFonts w:ascii="Times New Roman Bold" w:hAnsi="Times New Roman Bold"/>
          <w:b/>
          <w:bCs/>
          <w:caps/>
          <w:color w:val="0000FF"/>
        </w:rPr>
      </w:pPr>
      <w:r w:rsidRPr="007F0327">
        <w:rPr>
          <w:rFonts w:ascii="Times New Roman Bold" w:hAnsi="Times New Roman Bold"/>
          <w:b/>
          <w:bCs/>
          <w:caps/>
          <w:color w:val="0000FF"/>
        </w:rPr>
        <w:t>INTERLEUKIN- 32 ALPHA IN PERIODONTITIS: A CASE-CONTROL STUDY</w:t>
      </w:r>
    </w:p>
    <w:p w14:paraId="4DD02012" w14:textId="77777777" w:rsidR="00037E6B" w:rsidRDefault="00037E6B" w:rsidP="00B03B9A">
      <w:pPr>
        <w:jc w:val="center"/>
        <w:rPr>
          <w:b/>
          <w:bCs/>
          <w:color w:val="0000FF"/>
        </w:rPr>
      </w:pPr>
    </w:p>
    <w:p w14:paraId="0EBDCA5B" w14:textId="1813A8C1" w:rsidR="00411FB0" w:rsidRPr="00411FB0" w:rsidRDefault="007F0327" w:rsidP="00E971D6">
      <w:pPr>
        <w:jc w:val="center"/>
        <w:rPr>
          <w:rFonts w:ascii="Times New Roman Bold" w:hAnsi="Times New Roman Bold"/>
          <w:b/>
          <w:bCs/>
          <w:color w:val="0000FF"/>
        </w:rPr>
      </w:pPr>
      <w:r w:rsidRPr="007F0327">
        <w:rPr>
          <w:rFonts w:ascii="Times New Roman Bold" w:hAnsi="Times New Roman Bold"/>
          <w:b/>
          <w:bCs/>
          <w:caps/>
          <w:color w:val="0000FF"/>
        </w:rPr>
        <w:t>Sivan Mohammed Hasan</w:t>
      </w:r>
      <w:r w:rsidR="00411FB0" w:rsidRPr="00411FB0">
        <w:rPr>
          <w:rFonts w:ascii="Times New Roman Bold" w:hAnsi="Times New Roman Bold"/>
          <w:b/>
          <w:bCs/>
          <w:color w:val="0000FF"/>
          <w:vertAlign w:val="superscript"/>
        </w:rPr>
        <w:t>*</w:t>
      </w:r>
    </w:p>
    <w:p w14:paraId="288522DF" w14:textId="276B5B2D" w:rsidR="00411FB0" w:rsidRPr="00411FB0" w:rsidRDefault="007F0327" w:rsidP="00411FB0">
      <w:pPr>
        <w:jc w:val="center"/>
        <w:rPr>
          <w:rFonts w:ascii="Times New Roman Bold" w:hAnsi="Times New Roman Bold"/>
          <w:b/>
          <w:bCs/>
          <w:color w:val="0000FF"/>
        </w:rPr>
      </w:pPr>
      <w:r w:rsidRPr="007F0327">
        <w:rPr>
          <w:rFonts w:ascii="Times New Roman Bold" w:hAnsi="Times New Roman Bold"/>
          <w:b/>
          <w:bCs/>
          <w:caps/>
          <w:color w:val="0000FF"/>
        </w:rPr>
        <w:t>Hashim Dawood Mousa</w:t>
      </w:r>
      <w:r w:rsidR="00411FB0" w:rsidRPr="00411FB0">
        <w:rPr>
          <w:rFonts w:ascii="Times New Roman Bold" w:hAnsi="Times New Roman Bold"/>
          <w:b/>
          <w:bCs/>
          <w:color w:val="0000FF"/>
          <w:vertAlign w:val="superscript"/>
        </w:rPr>
        <w:t>**</w:t>
      </w:r>
    </w:p>
    <w:p w14:paraId="37618D07" w14:textId="77777777" w:rsidR="00C03A4C" w:rsidRPr="00050184" w:rsidRDefault="00C03A4C" w:rsidP="003309B5">
      <w:pPr>
        <w:rPr>
          <w:sz w:val="20"/>
          <w:szCs w:val="20"/>
          <w:u w:val="single"/>
        </w:rPr>
      </w:pPr>
    </w:p>
    <w:p w14:paraId="346C1664" w14:textId="7041525C" w:rsidR="00DE1BDB" w:rsidRDefault="00DE1BDB" w:rsidP="00976B7E">
      <w:pPr>
        <w:rPr>
          <w:b/>
          <w:bCs/>
          <w:i/>
          <w:iCs/>
        </w:rPr>
      </w:pPr>
      <w:r w:rsidRPr="00032E0A">
        <w:rPr>
          <w:b/>
          <w:bCs/>
          <w:i/>
          <w:iCs/>
        </w:rPr>
        <w:t xml:space="preserve">Submitted </w:t>
      </w:r>
      <w:r w:rsidR="00D37472">
        <w:rPr>
          <w:b/>
          <w:bCs/>
          <w:i/>
          <w:iCs/>
        </w:rPr>
        <w:t>13</w:t>
      </w:r>
      <w:r w:rsidR="004F41CA">
        <w:rPr>
          <w:b/>
          <w:bCs/>
          <w:i/>
          <w:iCs/>
        </w:rPr>
        <w:t xml:space="preserve"> </w:t>
      </w:r>
      <w:r w:rsidR="00D37472">
        <w:rPr>
          <w:b/>
          <w:bCs/>
          <w:i/>
          <w:iCs/>
        </w:rPr>
        <w:t>July</w:t>
      </w:r>
      <w:r w:rsidR="00DD4333">
        <w:rPr>
          <w:b/>
          <w:bCs/>
          <w:i/>
          <w:iCs/>
        </w:rPr>
        <w:t xml:space="preserve"> </w:t>
      </w:r>
      <w:r w:rsidR="005560F9">
        <w:rPr>
          <w:b/>
          <w:bCs/>
          <w:i/>
          <w:iCs/>
        </w:rPr>
        <w:t>20</w:t>
      </w:r>
      <w:r w:rsidR="0084791D">
        <w:rPr>
          <w:b/>
          <w:bCs/>
          <w:i/>
          <w:iCs/>
        </w:rPr>
        <w:t>2</w:t>
      </w:r>
      <w:r w:rsidR="003850E9">
        <w:rPr>
          <w:b/>
          <w:bCs/>
          <w:i/>
          <w:iCs/>
        </w:rPr>
        <w:t>5</w:t>
      </w:r>
      <w:r w:rsidRPr="00032E0A">
        <w:rPr>
          <w:b/>
          <w:bCs/>
          <w:i/>
          <w:iCs/>
        </w:rPr>
        <w:t>; accepted</w:t>
      </w:r>
      <w:r w:rsidR="004F41CA">
        <w:rPr>
          <w:b/>
          <w:bCs/>
          <w:i/>
          <w:iCs/>
        </w:rPr>
        <w:t xml:space="preserve"> </w:t>
      </w:r>
      <w:r w:rsidR="00D37472">
        <w:rPr>
          <w:b/>
          <w:bCs/>
          <w:i/>
          <w:iCs/>
        </w:rPr>
        <w:t>23</w:t>
      </w:r>
      <w:r w:rsidR="004F41CA">
        <w:rPr>
          <w:b/>
          <w:bCs/>
          <w:i/>
          <w:iCs/>
        </w:rPr>
        <w:t xml:space="preserve"> </w:t>
      </w:r>
      <w:r w:rsidR="00D37472">
        <w:rPr>
          <w:b/>
          <w:bCs/>
          <w:i/>
          <w:iCs/>
        </w:rPr>
        <w:t>December</w:t>
      </w:r>
      <w:r w:rsidR="00DD4333">
        <w:rPr>
          <w:b/>
          <w:bCs/>
          <w:i/>
          <w:iCs/>
        </w:rPr>
        <w:t xml:space="preserve"> </w:t>
      </w:r>
      <w:r w:rsidR="005560F9">
        <w:rPr>
          <w:b/>
          <w:bCs/>
          <w:i/>
          <w:iCs/>
        </w:rPr>
        <w:t>20</w:t>
      </w:r>
      <w:r w:rsidR="00724E71">
        <w:rPr>
          <w:b/>
          <w:bCs/>
          <w:i/>
          <w:iCs/>
        </w:rPr>
        <w:t>2</w:t>
      </w:r>
      <w:r w:rsidR="00D37472">
        <w:rPr>
          <w:b/>
          <w:bCs/>
          <w:i/>
          <w:iCs/>
        </w:rPr>
        <w:t>5</w:t>
      </w:r>
      <w:r w:rsidR="00D7272F">
        <w:rPr>
          <w:b/>
          <w:bCs/>
          <w:i/>
          <w:iCs/>
        </w:rPr>
        <w:t>; Published 01 July 2026</w:t>
      </w:r>
    </w:p>
    <w:p w14:paraId="31A3D3CB" w14:textId="1EB6FAAA" w:rsidR="00323BBB" w:rsidRPr="002F10D7" w:rsidRDefault="00937C98" w:rsidP="003309B5">
      <w:pPr>
        <w:rPr>
          <w:b/>
          <w:bCs/>
          <w:i/>
          <w:iCs/>
          <w:sz w:val="18"/>
          <w:szCs w:val="18"/>
        </w:rPr>
      </w:pPr>
      <w:r>
        <w:rPr>
          <w:noProof/>
          <w:sz w:val="18"/>
          <w:szCs w:val="18"/>
        </w:rPr>
        <mc:AlternateContent>
          <mc:Choice Requires="wps">
            <w:drawing>
              <wp:anchor distT="0" distB="0" distL="114300" distR="114300" simplePos="0" relativeHeight="251655680" behindDoc="0" locked="0" layoutInCell="1" allowOverlap="1" wp14:anchorId="16D32C03" wp14:editId="2B48B0E5">
                <wp:simplePos x="0" y="0"/>
                <wp:positionH relativeFrom="column">
                  <wp:posOffset>0</wp:posOffset>
                </wp:positionH>
                <wp:positionV relativeFrom="paragraph">
                  <wp:posOffset>47625</wp:posOffset>
                </wp:positionV>
                <wp:extent cx="5715000" cy="0"/>
                <wp:effectExtent l="28575" t="29845" r="28575" b="36830"/>
                <wp:wrapNone/>
                <wp:docPr id="102984145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57150" cmpd="thickThin">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31224D" id="Line 4"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75pt" to="450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" strokecolor="blue" strokeweight="4.5pt">
                <v:stroke linestyle="thickThin"/>
              </v:line>
            </w:pict>
          </mc:Fallback>
        </mc:AlternateContent>
      </w:r>
    </w:p>
    <w:p w14:paraId="7500E7F0" w14:textId="77777777" w:rsidR="001F38C0" w:rsidRPr="003309B5" w:rsidRDefault="001F38C0" w:rsidP="003309B5">
      <w:pPr>
        <w:bidi/>
        <w:jc w:val="right"/>
        <w:rPr>
          <w:b/>
          <w:bCs/>
          <w:caps/>
          <w:color w:val="0000FF"/>
          <w:lang w:bidi="ar-JO"/>
        </w:rPr>
      </w:pPr>
      <w:r w:rsidRPr="003309B5">
        <w:rPr>
          <w:b/>
          <w:bCs/>
          <w:caps/>
          <w:color w:val="0000FF"/>
          <w:lang w:bidi="ar-IQ"/>
        </w:rPr>
        <w:t>Abstrac</w:t>
      </w:r>
      <w:r w:rsidR="00C76F64" w:rsidRPr="003309B5">
        <w:rPr>
          <w:b/>
          <w:bCs/>
          <w:caps/>
          <w:color w:val="0000FF"/>
          <w:lang w:bidi="ar-IQ"/>
        </w:rPr>
        <w:t>t</w:t>
      </w:r>
    </w:p>
    <w:p w14:paraId="3ECED02F" w14:textId="77777777" w:rsidR="001F38C0" w:rsidRPr="00241B52" w:rsidRDefault="001F38C0" w:rsidP="003309B5">
      <w:pPr>
        <w:rPr>
          <w:b/>
          <w:bCs/>
          <w:sz w:val="6"/>
          <w:szCs w:val="6"/>
          <w:lang w:bidi="ar-IQ"/>
        </w:rPr>
      </w:pPr>
    </w:p>
    <w:p w14:paraId="0B591F91" w14:textId="157DEAB0" w:rsidR="00D37472" w:rsidRPr="00D37472" w:rsidRDefault="00C52580" w:rsidP="00D37472">
      <w:pPr>
        <w:jc w:val="lowKashida"/>
        <w:rPr>
          <w:color w:val="000000"/>
          <w:lang w:bidi="ar-IQ"/>
        </w:rPr>
      </w:pPr>
      <w:r w:rsidRPr="00C52580">
        <w:rPr>
          <w:b/>
          <w:bCs/>
          <w:color w:val="0000FF"/>
          <w:lang w:bidi="ar-SY"/>
        </w:rPr>
        <w:t>Background:</w:t>
      </w:r>
      <w:r>
        <w:rPr>
          <w:color w:val="000000"/>
          <w:lang w:bidi="ar-IQ"/>
        </w:rPr>
        <w:t xml:space="preserve"> </w:t>
      </w:r>
      <w:r w:rsidR="00D37472" w:rsidRPr="00D37472">
        <w:rPr>
          <w:color w:val="000000"/>
          <w:lang w:bidi="ar-IQ"/>
        </w:rPr>
        <w:t>Periodontitis is an inflammatory disease that causes progressive destruction of periodontal tissues. Cytokines such as tumor necrosis factor-alpha (TNF-α) and interleukin-32 alpha (IL-32α) are believed to play key roles in its pathogenesis. This research aimed to evaluate the salivary levels of TNF-α and IL-32α among patients with different severities of chronic periodontitis</w:t>
      </w:r>
      <w:r w:rsidR="00D37472" w:rsidRPr="00D37472">
        <w:rPr>
          <w:rFonts w:hint="cs"/>
          <w:color w:val="000000"/>
          <w:rtl/>
          <w:lang w:bidi="ar-IQ"/>
        </w:rPr>
        <w:t xml:space="preserve"> </w:t>
      </w:r>
      <w:r w:rsidR="00D37472" w:rsidRPr="00D37472">
        <w:rPr>
          <w:color w:val="000000"/>
          <w:lang w:bidi="ar-IQ"/>
        </w:rPr>
        <w:t>and periodontally healthy individuals in Kirkuk City, Iraq.</w:t>
      </w:r>
    </w:p>
    <w:p w14:paraId="751CC5E7" w14:textId="77777777" w:rsidR="00D37472" w:rsidRPr="00D37472" w:rsidRDefault="00D37472" w:rsidP="00D37472">
      <w:pPr>
        <w:jc w:val="lowKashida"/>
        <w:rPr>
          <w:color w:val="000000"/>
          <w:lang w:bidi="ar-IQ"/>
        </w:rPr>
      </w:pPr>
      <w:r w:rsidRPr="00D37472">
        <w:rPr>
          <w:b/>
          <w:bCs/>
          <w:color w:val="0000FF"/>
          <w:lang w:bidi="ar-SY"/>
        </w:rPr>
        <w:t>Methods:</w:t>
      </w:r>
      <w:r w:rsidRPr="00D37472">
        <w:rPr>
          <w:color w:val="000000"/>
          <w:lang w:bidi="ar-IQ"/>
        </w:rPr>
        <w:t xml:space="preserve"> This case-control study included 90 systemically healthy individuals aged between 20–55 years, divided into four groups: healthy controls, and patients with mild, moderate, and severe periodontitis, according to the 1999 </w:t>
      </w:r>
      <w:hyperlink r:id="rId8" w:tgtFrame="_blank" w:history="1">
        <w:r w:rsidRPr="00D37472">
          <w:rPr>
            <w:color w:val="000000"/>
            <w:lang w:bidi="ar-IQ"/>
          </w:rPr>
          <w:t>American academy of periodontology</w:t>
        </w:r>
      </w:hyperlink>
      <w:r w:rsidRPr="00D37472">
        <w:rPr>
          <w:color w:val="000000"/>
          <w:lang w:bidi="ar-IQ"/>
        </w:rPr>
        <w:t xml:space="preserve"> (AAP) classification. Unstimulated saliva samples were collected and analyzed for Tumor necrosis factor-alpha (TNF-α) and Interleukin-32 alpha (IL-32α) concentrations using enzyme-linked immunosorbent assay (ELISA). Clinical parameters such as plaque index (PI), probing pocket depth (PPD), and clinical attachment loss (CAL) were recorded. Data were analyzed using Analysis of Variance (ANOVA), correlation analysis, and a receiver operating characteristic (ROC) curve assessment.</w:t>
      </w:r>
    </w:p>
    <w:p w14:paraId="6BE13304" w14:textId="5DBD4ECE" w:rsidR="00D37472" w:rsidRPr="00D37472" w:rsidRDefault="00D37472" w:rsidP="00D37472">
      <w:pPr>
        <w:jc w:val="lowKashida"/>
        <w:rPr>
          <w:color w:val="000000"/>
          <w:lang w:bidi="ar-IQ"/>
        </w:rPr>
      </w:pPr>
      <w:r w:rsidRPr="00D37472">
        <w:rPr>
          <w:b/>
          <w:bCs/>
          <w:color w:val="0000FF"/>
          <w:lang w:bidi="ar-SY"/>
        </w:rPr>
        <w:t>Results:</w:t>
      </w:r>
      <w:r w:rsidRPr="00D37472">
        <w:rPr>
          <w:color w:val="000000"/>
          <w:lang w:bidi="ar-IQ"/>
        </w:rPr>
        <w:t xml:space="preserve"> Both TNF-α and IL-32α levels were significantly elevated in periodontitis patients compared to healthy individuals, with a progressive increase corresponding to disease severity. TNF-α showed strong correlations with clinical parameters and a higher diagnostic accuracy </w:t>
      </w:r>
      <w:proofErr w:type="gramStart"/>
      <w:r w:rsidRPr="00D37472">
        <w:rPr>
          <w:color w:val="000000"/>
          <w:lang w:bidi="ar-IQ"/>
        </w:rPr>
        <w:t>while  IL</w:t>
      </w:r>
      <w:proofErr w:type="gramEnd"/>
      <w:r w:rsidRPr="00D37472">
        <w:rPr>
          <w:color w:val="000000"/>
          <w:lang w:bidi="ar-IQ"/>
        </w:rPr>
        <w:t>-32α also increased with severity but had lower diagnostic performance.</w:t>
      </w:r>
    </w:p>
    <w:p w14:paraId="3824EFAC" w14:textId="04FB560E" w:rsidR="00DB170F" w:rsidRPr="009029FB" w:rsidRDefault="00D37472" w:rsidP="00D37472">
      <w:pPr>
        <w:jc w:val="lowKashida"/>
        <w:rPr>
          <w:color w:val="000000"/>
          <w:lang w:bidi="ar-IQ"/>
        </w:rPr>
      </w:pPr>
      <w:r w:rsidRPr="00D37472">
        <w:rPr>
          <w:b/>
          <w:bCs/>
          <w:color w:val="0000FF"/>
          <w:lang w:bidi="ar-SY"/>
        </w:rPr>
        <w:t>Conclusion:</w:t>
      </w:r>
      <w:r w:rsidRPr="00D37472">
        <w:rPr>
          <w:color w:val="000000"/>
          <w:lang w:bidi="ar-IQ"/>
        </w:rPr>
        <w:t xml:space="preserve"> Salivary TNF-α and IL-32α are elevated in chronic periodontitis and correlate with disease severity. TNF-α, in particular, has the potential to be a non-invasive biomarker for diagnosing and monitoring periodontal inflammation but further researches are required</w:t>
      </w:r>
      <w:r w:rsidR="00DB170F" w:rsidRPr="00DB170F">
        <w:rPr>
          <w:color w:val="000000"/>
          <w:lang w:bidi="ar-IQ"/>
        </w:rPr>
        <w:t xml:space="preserve"> </w:t>
      </w:r>
    </w:p>
    <w:p w14:paraId="7C0B7950" w14:textId="452772F6" w:rsidR="00CD2846" w:rsidRPr="003309B5" w:rsidRDefault="00CD2846" w:rsidP="00180C9F">
      <w:pPr>
        <w:jc w:val="right"/>
        <w:rPr>
          <w:color w:val="0000FF"/>
          <w:rtl/>
          <w:lang w:bidi="ar-IQ"/>
        </w:rPr>
      </w:pPr>
      <w:r w:rsidRPr="00A300CA">
        <w:rPr>
          <w:b/>
          <w:bCs/>
          <w:color w:val="0000FF"/>
          <w:lang w:bidi="ar-IQ"/>
        </w:rPr>
        <w:t>Duhok Me</w:t>
      </w:r>
      <w:r w:rsidR="00DE27BC" w:rsidRPr="00A300CA">
        <w:rPr>
          <w:b/>
          <w:bCs/>
          <w:color w:val="0000FF"/>
          <w:lang w:bidi="ar-IQ"/>
        </w:rPr>
        <w:t>d J 20</w:t>
      </w:r>
      <w:r w:rsidR="00724E71">
        <w:rPr>
          <w:b/>
          <w:bCs/>
          <w:color w:val="0000FF"/>
          <w:lang w:bidi="ar-IQ"/>
        </w:rPr>
        <w:t>2</w:t>
      </w:r>
      <w:r w:rsidR="00976B7E">
        <w:rPr>
          <w:b/>
          <w:bCs/>
          <w:color w:val="0000FF"/>
          <w:lang w:bidi="ar-IQ"/>
        </w:rPr>
        <w:t>6</w:t>
      </w:r>
      <w:r w:rsidR="00DE27BC" w:rsidRPr="00A300CA">
        <w:rPr>
          <w:b/>
          <w:bCs/>
          <w:color w:val="0000FF"/>
          <w:lang w:bidi="ar-IQ"/>
        </w:rPr>
        <w:t>;</w:t>
      </w:r>
      <w:r w:rsidR="002C7DB2">
        <w:rPr>
          <w:b/>
          <w:bCs/>
          <w:color w:val="0000FF"/>
          <w:lang w:bidi="ar-IQ"/>
        </w:rPr>
        <w:t xml:space="preserve"> </w:t>
      </w:r>
      <w:r w:rsidR="00976B7E">
        <w:rPr>
          <w:b/>
          <w:bCs/>
          <w:color w:val="0000FF"/>
          <w:lang w:bidi="ar-IQ"/>
        </w:rPr>
        <w:t>20</w:t>
      </w:r>
      <w:r w:rsidR="002C7DB2">
        <w:rPr>
          <w:b/>
          <w:bCs/>
          <w:color w:val="0000FF"/>
          <w:lang w:bidi="ar-IQ"/>
        </w:rPr>
        <w:t xml:space="preserve"> </w:t>
      </w:r>
      <w:r w:rsidR="00DE27BC" w:rsidRPr="00A300CA">
        <w:rPr>
          <w:b/>
          <w:bCs/>
          <w:color w:val="0000FF"/>
          <w:lang w:bidi="ar-IQ"/>
        </w:rPr>
        <w:t>(</w:t>
      </w:r>
      <w:r w:rsidR="00AB21E9">
        <w:rPr>
          <w:b/>
          <w:bCs/>
          <w:color w:val="0000FF"/>
          <w:lang w:bidi="ar-IQ"/>
        </w:rPr>
        <w:t>2</w:t>
      </w:r>
      <w:r w:rsidR="00DE27BC" w:rsidRPr="00A300CA">
        <w:rPr>
          <w:b/>
          <w:bCs/>
          <w:color w:val="0000FF"/>
          <w:lang w:bidi="ar-IQ"/>
        </w:rPr>
        <w:t>)</w:t>
      </w:r>
      <w:r w:rsidR="00DE27BC" w:rsidRPr="00430C93">
        <w:rPr>
          <w:b/>
          <w:bCs/>
          <w:color w:val="0000FF"/>
          <w:lang w:bidi="ar-IQ"/>
        </w:rPr>
        <w:t>:</w:t>
      </w:r>
      <w:r w:rsidR="00430C93" w:rsidRPr="00430C93">
        <w:t xml:space="preserve"> </w:t>
      </w:r>
      <w:r w:rsidR="00D37472">
        <w:rPr>
          <w:b/>
          <w:bCs/>
          <w:color w:val="0000FF"/>
          <w:lang w:bidi="ar-IQ"/>
        </w:rPr>
        <w:t>24</w:t>
      </w:r>
      <w:r w:rsidR="006F60A8">
        <w:rPr>
          <w:b/>
          <w:bCs/>
          <w:color w:val="0000FF"/>
          <w:lang w:bidi="ar-IQ"/>
        </w:rPr>
        <w:t>-</w:t>
      </w:r>
      <w:r w:rsidR="00A3585D">
        <w:rPr>
          <w:b/>
          <w:bCs/>
          <w:color w:val="0000FF"/>
          <w:lang w:bidi="ar-IQ"/>
        </w:rPr>
        <w:t>35</w:t>
      </w:r>
      <w:r w:rsidRPr="00A300CA">
        <w:rPr>
          <w:b/>
          <w:bCs/>
          <w:color w:val="0000FF"/>
          <w:lang w:bidi="ar-IQ"/>
        </w:rPr>
        <w:t>.</w:t>
      </w:r>
    </w:p>
    <w:p w14:paraId="5F39FE7A" w14:textId="194DDAF4" w:rsidR="00CD2846" w:rsidRPr="003850E9" w:rsidRDefault="00B03B9A" w:rsidP="00D37472">
      <w:pPr>
        <w:ind w:left="1190" w:hanging="1190"/>
        <w:jc w:val="both"/>
      </w:pPr>
      <w:r>
        <w:rPr>
          <w:b/>
          <w:bCs/>
        </w:rPr>
        <w:t>Key</w:t>
      </w:r>
      <w:r w:rsidR="00CD2846" w:rsidRPr="003309B5">
        <w:rPr>
          <w:b/>
          <w:bCs/>
        </w:rPr>
        <w:t>words</w:t>
      </w:r>
      <w:r w:rsidR="00CD2846" w:rsidRPr="003309B5">
        <w:rPr>
          <w:b/>
          <w:bCs/>
          <w:color w:val="000000"/>
        </w:rPr>
        <w:t>:</w:t>
      </w:r>
      <w:r w:rsidR="00CD2846" w:rsidRPr="003309B5">
        <w:t xml:space="preserve"> </w:t>
      </w:r>
      <w:r w:rsidR="00D37472" w:rsidRPr="00D37472">
        <w:t>Chronic periodontitis, Saliva, Cytokines, Tumor necrosis factor-alpha, Interleukin-32 alpha.</w:t>
      </w:r>
    </w:p>
    <w:p w14:paraId="4EE47772" w14:textId="78F5DD90" w:rsidR="000B173D" w:rsidRPr="003309B5" w:rsidRDefault="00937C98" w:rsidP="003309B5">
      <w:r>
        <w:rPr>
          <w:noProof/>
        </w:rPr>
        <mc:AlternateContent>
          <mc:Choice Requires="wps">
            <w:drawing>
              <wp:anchor distT="0" distB="0" distL="114300" distR="114300" simplePos="0" relativeHeight="251656704" behindDoc="0" locked="0" layoutInCell="1" allowOverlap="1" wp14:anchorId="3E4C30BA" wp14:editId="75582B40">
                <wp:simplePos x="0" y="0"/>
                <wp:positionH relativeFrom="column">
                  <wp:posOffset>0</wp:posOffset>
                </wp:positionH>
                <wp:positionV relativeFrom="paragraph">
                  <wp:posOffset>81280</wp:posOffset>
                </wp:positionV>
                <wp:extent cx="5715000" cy="0"/>
                <wp:effectExtent l="28575" t="31750" r="28575" b="34925"/>
                <wp:wrapNone/>
                <wp:docPr id="164257007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57150" cmpd="thinThick">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0E801" id="Line 7"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4pt" to="450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" strokecolor="blue" strokeweight="4.5pt">
                <v:stroke linestyle="thinThick"/>
              </v:line>
            </w:pict>
          </mc:Fallback>
        </mc:AlternateContent>
      </w:r>
    </w:p>
    <w:p w14:paraId="2DC7242F" w14:textId="77777777" w:rsidR="00767C0A" w:rsidRPr="003309B5" w:rsidRDefault="00767C0A" w:rsidP="003309B5">
      <w:pPr>
        <w:jc w:val="both"/>
        <w:sectPr w:rsidR="00767C0A" w:rsidRPr="003309B5" w:rsidSect="00D37472">
          <w:headerReference w:type="even" r:id="rId9"/>
          <w:headerReference w:type="default" r:id="rId10"/>
          <w:footerReference w:type="even" r:id="rId11"/>
          <w:footerReference w:type="default" r:id="rId12"/>
          <w:pgSz w:w="11909" w:h="16834" w:code="9"/>
          <w:pgMar w:top="1440" w:right="1440" w:bottom="1440" w:left="1440" w:header="720" w:footer="720" w:gutter="0"/>
          <w:pgNumType w:start="24"/>
          <w:cols w:space="720"/>
          <w:docGrid w:linePitch="360"/>
        </w:sectPr>
      </w:pPr>
    </w:p>
    <w:p w14:paraId="0F348991" w14:textId="0B41C611" w:rsidR="005033A9" w:rsidRPr="005033A9" w:rsidRDefault="008A7D21" w:rsidP="00917752">
      <w:pPr>
        <w:spacing w:line="245" w:lineRule="auto"/>
        <w:jc w:val="both"/>
        <w:rPr>
          <w:color w:val="000000"/>
        </w:rPr>
      </w:pPr>
      <w:r>
        <w:rPr>
          <w:noProof/>
        </w:rPr>
        <mc:AlternateContent>
          <mc:Choice Requires="wps">
            <w:drawing>
              <wp:anchor distT="0" distB="0" distL="114300" distR="114300" simplePos="0" relativeHeight="251661824" behindDoc="0" locked="0" layoutInCell="1" allowOverlap="1" wp14:anchorId="7C3671BF" wp14:editId="2BCCE528">
                <wp:simplePos x="0" y="0"/>
                <wp:positionH relativeFrom="margin">
                  <wp:align>right</wp:align>
                </wp:positionH>
                <wp:positionV relativeFrom="paragraph">
                  <wp:posOffset>2738755</wp:posOffset>
                </wp:positionV>
                <wp:extent cx="2316480" cy="205740"/>
                <wp:effectExtent l="0" t="0" r="7620" b="3810"/>
                <wp:wrapNone/>
                <wp:docPr id="943564386" name="Text Box 12"/>
                <wp:cNvGraphicFramePr/>
                <a:graphic xmlns:a="http://schemas.openxmlformats.org/drawingml/2006/main">
                  <a:graphicData uri="http://schemas.microsoft.com/office/word/2010/wordprocessingShape">
                    <wps:wsp>
                      <wps:cNvSpPr txBox="1"/>
                      <wps:spPr>
                        <a:xfrm>
                          <a:off x="0" y="0"/>
                          <a:ext cx="2316480" cy="205740"/>
                        </a:xfrm>
                        <a:prstGeom prst="rect">
                          <a:avLst/>
                        </a:prstGeom>
                        <a:solidFill>
                          <a:schemeClr val="lt1"/>
                        </a:solidFill>
                        <a:ln w="6350">
                          <a:noFill/>
                        </a:ln>
                      </wps:spPr>
                      <wps:txbx>
                        <w:txbxContent>
                          <w:p w14:paraId="6137DC75" w14:textId="2D5B6E20" w:rsidR="008A7D21" w:rsidRPr="008A7D21" w:rsidRDefault="008A7D21" w:rsidP="008A7D21">
                            <w:pPr>
                              <w:rPr>
                                <w:sz w:val="16"/>
                                <w:szCs w:val="16"/>
                              </w:rPr>
                            </w:pPr>
                            <w:r w:rsidRPr="008A7D21">
                              <w:rPr>
                                <w:sz w:val="20"/>
                                <w:szCs w:val="20"/>
                              </w:rPr>
                              <w:fldChar w:fldCharType="begin"/>
                            </w:r>
                            <w:r w:rsidRPr="008A7D21">
                              <w:rPr>
                                <w:sz w:val="20"/>
                                <w:szCs w:val="20"/>
                              </w:rPr>
                              <w:instrText>HYPERLINK "https://doi.org/10.31386/dmj.2026.20.2.3"</w:instrText>
                            </w:r>
                            <w:r w:rsidRPr="008A7D21">
                              <w:rPr>
                                <w:sz w:val="20"/>
                                <w:szCs w:val="20"/>
                              </w:rPr>
                            </w:r>
                            <w:r w:rsidRPr="008A7D21">
                              <w:rPr>
                                <w:sz w:val="20"/>
                                <w:szCs w:val="20"/>
                              </w:rPr>
                              <w:fldChar w:fldCharType="separate"/>
                            </w:r>
                            <w:r w:rsidRPr="008A7D21">
                              <w:rPr>
                                <w:rStyle w:val="Hyperlink"/>
                                <w:sz w:val="20"/>
                                <w:szCs w:val="20"/>
                              </w:rPr>
                              <w:t>https://doi.org/10.31386/dmj.2026.20.2.3</w:t>
                            </w:r>
                            <w:r w:rsidRPr="008A7D21">
                              <w:rPr>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3671BF" id="_x0000_t202" coordsize="21600,21600" o:spt="202" path="m,l,21600r21600,l21600,xe">
                <v:stroke joinstyle="miter"/>
                <v:path gradientshapeok="t" o:connecttype="rect"/>
              </v:shapetype>
              <v:shape id="Text Box 12" o:spid="_x0000_s1026" type="#_x0000_t202" style="position:absolute;left:0;text-align:left;margin-left:131.2pt;margin-top:215.65pt;width:182.4pt;height:16.2pt;z-index:251661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" fillcolor="white [3201]" stroked="f" strokeweight=".5pt">
                <v:textbox>
                  <w:txbxContent>
                    <w:p w14:paraId="6137DC75" w14:textId="2D5B6E20" w:rsidR="008A7D21" w:rsidRPr="008A7D21" w:rsidRDefault="008A7D21" w:rsidP="008A7D21">
                      <w:pPr>
                        <w:rPr>
                          <w:sz w:val="16"/>
                          <w:szCs w:val="16"/>
                        </w:rPr>
                      </w:pPr>
                      <w:r w:rsidRPr="008A7D21">
                        <w:rPr>
                          <w:sz w:val="20"/>
                          <w:szCs w:val="20"/>
                        </w:rPr>
                        <w:fldChar w:fldCharType="begin"/>
                      </w:r>
                      <w:r w:rsidRPr="008A7D21">
                        <w:rPr>
                          <w:sz w:val="20"/>
                          <w:szCs w:val="20"/>
                        </w:rPr>
                        <w:instrText>HYPERLINK "https://doi.org/10.31386/dmj.2026.20.2.3"</w:instrText>
                      </w:r>
                      <w:r w:rsidRPr="008A7D21">
                        <w:rPr>
                          <w:sz w:val="20"/>
                          <w:szCs w:val="20"/>
                        </w:rPr>
                      </w:r>
                      <w:r w:rsidRPr="008A7D21">
                        <w:rPr>
                          <w:sz w:val="20"/>
                          <w:szCs w:val="20"/>
                        </w:rPr>
                        <w:fldChar w:fldCharType="separate"/>
                      </w:r>
                      <w:r w:rsidRPr="008A7D21">
                        <w:rPr>
                          <w:rStyle w:val="Hyperlink"/>
                          <w:sz w:val="20"/>
                          <w:szCs w:val="20"/>
                        </w:rPr>
                        <w:t>https://doi.org/10.31386/dmj.2026.20.2.3</w:t>
                      </w:r>
                      <w:r w:rsidRPr="008A7D21">
                        <w:rPr>
                          <w:sz w:val="20"/>
                          <w:szCs w:val="20"/>
                        </w:rPr>
                        <w:fldChar w:fldCharType="end"/>
                      </w:r>
                    </w:p>
                  </w:txbxContent>
                </v:textbox>
                <w10:wrap anchorx="margin"/>
              </v:shape>
            </w:pict>
          </mc:Fallback>
        </mc:AlternateContent>
      </w:r>
      <w:r w:rsidR="00917752">
        <w:rPr>
          <w:b/>
          <w:bCs/>
          <w:noProof/>
          <w:color w:val="0000FF"/>
        </w:rPr>
        <mc:AlternateContent>
          <mc:Choice Requires="wps">
            <w:drawing>
              <wp:anchor distT="0" distB="0" distL="114300" distR="114300" simplePos="0" relativeHeight="251658752" behindDoc="0" locked="0" layoutInCell="1" allowOverlap="1" wp14:anchorId="7E4BEB0E" wp14:editId="66E41E09">
                <wp:simplePos x="0" y="0"/>
                <wp:positionH relativeFrom="column">
                  <wp:posOffset>19685</wp:posOffset>
                </wp:positionH>
                <wp:positionV relativeFrom="paragraph">
                  <wp:posOffset>2476969</wp:posOffset>
                </wp:positionV>
                <wp:extent cx="5772150" cy="0"/>
                <wp:effectExtent l="0" t="0" r="0" b="0"/>
                <wp:wrapNone/>
                <wp:docPr id="1501763872" name="Lin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1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1B859" id="Line 12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195.05pt" to="456.05pt,19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"/>
            </w:pict>
          </mc:Fallback>
        </mc:AlternateContent>
      </w:r>
      <w:r w:rsidR="00917752">
        <w:rPr>
          <w:noProof/>
        </w:rPr>
        <mc:AlternateContent>
          <mc:Choice Requires="wps">
            <w:drawing>
              <wp:anchor distT="0" distB="0" distL="114300" distR="114300" simplePos="0" relativeHeight="251657728" behindDoc="1" locked="0" layoutInCell="1" allowOverlap="1" wp14:anchorId="0BF62DE9" wp14:editId="39DE073C">
                <wp:simplePos x="0" y="0"/>
                <wp:positionH relativeFrom="column">
                  <wp:posOffset>-63500</wp:posOffset>
                </wp:positionH>
                <wp:positionV relativeFrom="paragraph">
                  <wp:posOffset>2498090</wp:posOffset>
                </wp:positionV>
                <wp:extent cx="5920105" cy="317500"/>
                <wp:effectExtent l="0" t="0" r="23495" b="25400"/>
                <wp:wrapSquare wrapText="bothSides"/>
                <wp:docPr id="402422899"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105" cy="317500"/>
                        </a:xfrm>
                        <a:prstGeom prst="rect">
                          <a:avLst/>
                        </a:prstGeom>
                        <a:solidFill>
                          <a:srgbClr val="FFFFFF"/>
                        </a:solidFill>
                        <a:ln w="9525">
                          <a:solidFill>
                            <a:srgbClr val="FFFFFF"/>
                          </a:solidFill>
                          <a:miter lim="800000"/>
                          <a:headEnd/>
                          <a:tailEnd/>
                        </a:ln>
                      </wps:spPr>
                      <wps:txbx>
                        <w:txbxContent>
                          <w:p w14:paraId="2BA5BAD7" w14:textId="5E0C60F2" w:rsidR="00A7285E" w:rsidRPr="008A7D21" w:rsidRDefault="00A7285E" w:rsidP="00411FB0">
                            <w:pPr>
                              <w:pStyle w:val="NormalWeb"/>
                              <w:shd w:val="clear" w:color="auto" w:fill="FFFFFF"/>
                              <w:spacing w:line="216" w:lineRule="auto"/>
                              <w:jc w:val="both"/>
                              <w:textAlignment w:val="baseline"/>
                              <w:rPr>
                                <w:i/>
                                <w:iCs/>
                                <w:sz w:val="16"/>
                                <w:szCs w:val="16"/>
                              </w:rPr>
                            </w:pPr>
                            <w:r w:rsidRPr="008A7D21">
                              <w:rPr>
                                <w:rFonts w:ascii="AGaramondPro-Italic" w:hAnsi="AGaramondPro-Italic" w:cs="AGaramondPro-Italic"/>
                                <w:i/>
                                <w:iCs/>
                                <w:sz w:val="16"/>
                                <w:szCs w:val="16"/>
                              </w:rPr>
                              <w:t>*</w:t>
                            </w:r>
                            <w:r w:rsidRPr="008A7D21">
                              <w:rPr>
                                <w:sz w:val="16"/>
                                <w:szCs w:val="16"/>
                              </w:rPr>
                              <w:t xml:space="preserve"> </w:t>
                            </w:r>
                            <w:r w:rsidR="00D37472" w:rsidRPr="008A7D21">
                              <w:rPr>
                                <w:i/>
                                <w:iCs/>
                                <w:sz w:val="16"/>
                                <w:szCs w:val="16"/>
                              </w:rPr>
                              <w:t xml:space="preserve">Dept of periodontics, College of dentistry, Duhok, Iraq. Email: </w:t>
                            </w:r>
                            <w:hyperlink r:id="rId13" w:history="1">
                              <w:r w:rsidR="00D37472" w:rsidRPr="008A7D21">
                                <w:rPr>
                                  <w:i/>
                                  <w:iCs/>
                                  <w:sz w:val="16"/>
                                  <w:szCs w:val="16"/>
                                </w:rPr>
                                <w:t>sivanmuhammed9@gmail.com</w:t>
                              </w:r>
                            </w:hyperlink>
                          </w:p>
                          <w:p w14:paraId="51A08C98" w14:textId="3E2E679C" w:rsidR="00A7285E" w:rsidRPr="008A7D21" w:rsidRDefault="00A7285E" w:rsidP="00526292">
                            <w:pPr>
                              <w:pStyle w:val="NormalWeb"/>
                              <w:shd w:val="clear" w:color="auto" w:fill="FFFFFF"/>
                              <w:spacing w:line="216" w:lineRule="auto"/>
                              <w:textAlignment w:val="baseline"/>
                              <w:rPr>
                                <w:i/>
                                <w:iCs/>
                                <w:sz w:val="16"/>
                                <w:szCs w:val="16"/>
                              </w:rPr>
                            </w:pPr>
                            <w:r w:rsidRPr="008A7D21">
                              <w:rPr>
                                <w:sz w:val="16"/>
                                <w:szCs w:val="16"/>
                              </w:rPr>
                              <w:t xml:space="preserve">** </w:t>
                            </w:r>
                            <w:r w:rsidR="00D37472" w:rsidRPr="008A7D21">
                              <w:rPr>
                                <w:i/>
                                <w:iCs/>
                                <w:sz w:val="16"/>
                                <w:szCs w:val="16"/>
                              </w:rPr>
                              <w:t xml:space="preserve">Dept of Periodontics, Assistant Dean of College of Dentistry, Duhok University, </w:t>
                            </w:r>
                            <w:proofErr w:type="gramStart"/>
                            <w:r w:rsidR="00D37472" w:rsidRPr="008A7D21">
                              <w:rPr>
                                <w:i/>
                                <w:iCs/>
                                <w:sz w:val="16"/>
                                <w:szCs w:val="16"/>
                              </w:rPr>
                              <w:t>Mob:+</w:t>
                            </w:r>
                            <w:proofErr w:type="gramEnd"/>
                            <w:r w:rsidR="00D37472" w:rsidRPr="008A7D21">
                              <w:rPr>
                                <w:i/>
                                <w:iCs/>
                                <w:sz w:val="16"/>
                                <w:szCs w:val="16"/>
                              </w:rPr>
                              <w:t>967504711049</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62DE9" id="Text Box 62" o:spid="_x0000_s1027" type="#_x0000_t202" style="position:absolute;left:0;text-align:left;margin-left:-5pt;margin-top:196.7pt;width:466.15pt;height: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" strokecolor="white">
                <v:textbox inset=",0,,0">
                  <w:txbxContent>
                    <w:p w14:paraId="2BA5BAD7" w14:textId="5E0C60F2" w:rsidR="00A7285E" w:rsidRPr="008A7D21" w:rsidRDefault="00A7285E" w:rsidP="00411FB0">
                      <w:pPr>
                        <w:pStyle w:val="NormalWeb"/>
                        <w:shd w:val="clear" w:color="auto" w:fill="FFFFFF"/>
                        <w:spacing w:line="216" w:lineRule="auto"/>
                        <w:jc w:val="both"/>
                        <w:textAlignment w:val="baseline"/>
                        <w:rPr>
                          <w:i/>
                          <w:iCs/>
                          <w:sz w:val="16"/>
                          <w:szCs w:val="16"/>
                        </w:rPr>
                      </w:pPr>
                      <w:r w:rsidRPr="008A7D21">
                        <w:rPr>
                          <w:rFonts w:ascii="AGaramondPro-Italic" w:hAnsi="AGaramondPro-Italic" w:cs="AGaramondPro-Italic"/>
                          <w:i/>
                          <w:iCs/>
                          <w:sz w:val="16"/>
                          <w:szCs w:val="16"/>
                        </w:rPr>
                        <w:t>*</w:t>
                      </w:r>
                      <w:r w:rsidRPr="008A7D21">
                        <w:rPr>
                          <w:sz w:val="16"/>
                          <w:szCs w:val="16"/>
                        </w:rPr>
                        <w:t xml:space="preserve"> </w:t>
                      </w:r>
                      <w:r w:rsidR="00D37472" w:rsidRPr="008A7D21">
                        <w:rPr>
                          <w:i/>
                          <w:iCs/>
                          <w:sz w:val="16"/>
                          <w:szCs w:val="16"/>
                        </w:rPr>
                        <w:t xml:space="preserve">Dept of periodontics, College of dentistry, Duhok, Iraq. Email: </w:t>
                      </w:r>
                      <w:hyperlink r:id="rId14" w:history="1">
                        <w:r w:rsidR="00D37472" w:rsidRPr="008A7D21">
                          <w:rPr>
                            <w:i/>
                            <w:iCs/>
                            <w:sz w:val="16"/>
                            <w:szCs w:val="16"/>
                          </w:rPr>
                          <w:t>sivanmuhammed9@gmail.com</w:t>
                        </w:r>
                      </w:hyperlink>
                    </w:p>
                    <w:p w14:paraId="51A08C98" w14:textId="3E2E679C" w:rsidR="00A7285E" w:rsidRPr="008A7D21" w:rsidRDefault="00A7285E" w:rsidP="00526292">
                      <w:pPr>
                        <w:pStyle w:val="NormalWeb"/>
                        <w:shd w:val="clear" w:color="auto" w:fill="FFFFFF"/>
                        <w:spacing w:line="216" w:lineRule="auto"/>
                        <w:textAlignment w:val="baseline"/>
                        <w:rPr>
                          <w:i/>
                          <w:iCs/>
                          <w:sz w:val="16"/>
                          <w:szCs w:val="16"/>
                        </w:rPr>
                      </w:pPr>
                      <w:r w:rsidRPr="008A7D21">
                        <w:rPr>
                          <w:sz w:val="16"/>
                          <w:szCs w:val="16"/>
                        </w:rPr>
                        <w:t xml:space="preserve">** </w:t>
                      </w:r>
                      <w:r w:rsidR="00D37472" w:rsidRPr="008A7D21">
                        <w:rPr>
                          <w:i/>
                          <w:iCs/>
                          <w:sz w:val="16"/>
                          <w:szCs w:val="16"/>
                        </w:rPr>
                        <w:t xml:space="preserve">Dept of Periodontics, Assistant Dean of College of Dentistry, Duhok University, </w:t>
                      </w:r>
                      <w:proofErr w:type="gramStart"/>
                      <w:r w:rsidR="00D37472" w:rsidRPr="008A7D21">
                        <w:rPr>
                          <w:i/>
                          <w:iCs/>
                          <w:sz w:val="16"/>
                          <w:szCs w:val="16"/>
                        </w:rPr>
                        <w:t>Mob:+</w:t>
                      </w:r>
                      <w:proofErr w:type="gramEnd"/>
                      <w:r w:rsidR="00D37472" w:rsidRPr="008A7D21">
                        <w:rPr>
                          <w:i/>
                          <w:iCs/>
                          <w:sz w:val="16"/>
                          <w:szCs w:val="16"/>
                        </w:rPr>
                        <w:t>967504711049</w:t>
                      </w:r>
                    </w:p>
                  </w:txbxContent>
                </v:textbox>
                <w10:wrap type="square"/>
              </v:shape>
            </w:pict>
          </mc:Fallback>
        </mc:AlternateContent>
      </w:r>
      <w:r w:rsidR="00937C98">
        <w:rPr>
          <w:noProof/>
        </w:rPr>
        <mc:AlternateContent>
          <mc:Choice Requires="wps">
            <w:drawing>
              <wp:anchor distT="0" distB="0" distL="114300" distR="114300" simplePos="0" relativeHeight="251659776" behindDoc="0" locked="0" layoutInCell="1" allowOverlap="1" wp14:anchorId="418566C1" wp14:editId="499B3D1F">
                <wp:simplePos x="0" y="0"/>
                <wp:positionH relativeFrom="column">
                  <wp:posOffset>0</wp:posOffset>
                </wp:positionH>
                <wp:positionV relativeFrom="paragraph">
                  <wp:posOffset>9525</wp:posOffset>
                </wp:positionV>
                <wp:extent cx="245745" cy="339090"/>
                <wp:effectExtent l="0" t="1905" r="1905" b="1905"/>
                <wp:wrapSquare wrapText="bothSides"/>
                <wp:docPr id="1050970972"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4C8B31" w14:textId="2526613D" w:rsidR="00A7285E" w:rsidRPr="00032E0A" w:rsidRDefault="00917752" w:rsidP="00674356">
                            <w:pPr>
                              <w:spacing w:line="192" w:lineRule="auto"/>
                              <w:jc w:val="both"/>
                              <w:outlineLvl w:val="0"/>
                              <w:rPr>
                                <w:b/>
                                <w:bCs/>
                                <w:color w:val="000000"/>
                                <w:sz w:val="58"/>
                                <w:szCs w:val="58"/>
                                <w:lang w:bidi="ar-IQ"/>
                              </w:rPr>
                            </w:pPr>
                            <w:r>
                              <w:rPr>
                                <w:b/>
                                <w:bCs/>
                                <w:color w:val="000000"/>
                                <w:sz w:val="58"/>
                                <w:szCs w:val="58"/>
                              </w:rPr>
                              <w:t>P</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18566C1" id="Text Box 138" o:spid="_x0000_s1027" type="#_x0000_t202" style="position:absolute;left:0;text-align:left;margin-left:0;margin-top:.75pt;width:19.35pt;height:26.7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" stroked="f">
                <v:textbox style="mso-fit-shape-to-text:t" inset="0,0,0,0">
                  <w:txbxContent>
                    <w:p w14:paraId="004C8B31" w14:textId="2526613D" w:rsidR="00A7285E" w:rsidRPr="00032E0A" w:rsidRDefault="00917752" w:rsidP="00674356">
                      <w:pPr>
                        <w:spacing w:line="192" w:lineRule="auto"/>
                        <w:jc w:val="both"/>
                        <w:outlineLvl w:val="0"/>
                        <w:rPr>
                          <w:b/>
                          <w:bCs/>
                          <w:color w:val="000000"/>
                          <w:sz w:val="58"/>
                          <w:szCs w:val="58"/>
                          <w:lang w:bidi="ar-IQ"/>
                        </w:rPr>
                      </w:pPr>
                      <w:r>
                        <w:rPr>
                          <w:b/>
                          <w:bCs/>
                          <w:color w:val="000000"/>
                          <w:sz w:val="58"/>
                          <w:szCs w:val="58"/>
                        </w:rPr>
                        <w:t>P</w:t>
                      </w:r>
                    </w:p>
                  </w:txbxContent>
                </v:textbox>
                <w10:wrap type="square"/>
              </v:shape>
            </w:pict>
          </mc:Fallback>
        </mc:AlternateContent>
      </w:r>
      <w:bookmarkStart w:id="0" w:name="OLE_LINK3"/>
      <w:bookmarkStart w:id="1" w:name="OLE_LINK4"/>
      <w:proofErr w:type="spellStart"/>
      <w:r w:rsidR="005033A9" w:rsidRPr="005033A9">
        <w:rPr>
          <w:color w:val="000000"/>
        </w:rPr>
        <w:t>eriodontal</w:t>
      </w:r>
      <w:proofErr w:type="spellEnd"/>
      <w:r w:rsidR="005033A9" w:rsidRPr="005033A9">
        <w:rPr>
          <w:color w:val="000000"/>
        </w:rPr>
        <w:t xml:space="preserve"> diseases are degenerative, damaging, and inflammatory conditions affecting the tissues that support the teeth</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DOI":"10.3390/diagnostics12102485","author":[{"dropping-particle":"","family":"ss","given":"Mohammed ha; abdulkareem aa; zardawi fm; gul","non-dropping-particle":"","parse-names":false,"suffix":""}],"container-title":"diagnostics","id":"ITEM-1","issue":"10","issued":{"date-parts":[["2022"]]},"page":"2485","title":"determination of the accuracy of salivary biomarkers for periodontal diagnosis","type":"article-journal","volume":"12"},"uris":["http://www.mendeley.com/documents/?uuid=c0555358-75a8-4bbb-9232-1106214fd377"]},{"id":"ITEM-2","itemData":{"ISSN":"1882-7616","author":[{"dropping-particle":"","family":"Saliem","given":"Saif S","non-dropping-particle":"","parse-names":false,"suffix":""},{"dropping-particle":"","family":"Bede","given":"Salwan Y","non-dropping-particle":"","parse-names":false,"suffix":""},{"dropping-particle":"","family":"Cooper","given":"Paul R","non-dropping-particle":"","parse-names":false,"suffix":""},{"dropping-particle":"","family":"Abdulkareem","given":"Ali A","non-dropping-particle":"","parse-names":false,"suffix":""},{"dropping-particle":"","family":"Milward","given":"Michael R","non-dropping-particle":"","parse-names":false,"suffix":""},{"dropping-particle":"","family":"Abdullah","given":"Bashar H","non-dropping-particle":"","parse-names":false,"suffix":""}],"container-title":"Japanese Dental Science Review","id":"ITEM-2","issued":{"date-parts":[["2022"]]},"page":"268-278","publisher":"Elsevier","title":"Pathogenesis of periodontitis–A potential role for epithelial-mesenchymal transition","type":"article-journal","volume":"58"},"uris":["http://www.mendeley.com/documents/?uuid=73bf4ee6-5181-422c-8fcf-a71e2f55d0e9"]}],"mendeley":{"formattedCitation":"(1,2)","manualFormatting":"[1,2]","plainTextFormattedCitation":"(1,2)","previouslyFormattedCitation":"(1,2)"},"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1,2]</w:t>
      </w:r>
      <w:r w:rsidR="005033A9" w:rsidRPr="00917752">
        <w:rPr>
          <w:color w:val="000000"/>
          <w:vertAlign w:val="superscript"/>
        </w:rPr>
        <w:fldChar w:fldCharType="end"/>
      </w:r>
      <w:r w:rsidR="005033A9" w:rsidRPr="005033A9">
        <w:rPr>
          <w:color w:val="000000"/>
        </w:rPr>
        <w:t xml:space="preserve">. Periodontitis is believed to be initiated by dental biofilms that build up </w:t>
      </w:r>
      <w:proofErr w:type="spellStart"/>
      <w:r w:rsidR="005033A9" w:rsidRPr="005033A9">
        <w:rPr>
          <w:color w:val="000000"/>
        </w:rPr>
        <w:t>subgingivally</w:t>
      </w:r>
      <w:proofErr w:type="spellEnd"/>
      <w:r w:rsidR="005033A9" w:rsidRPr="005033A9">
        <w:rPr>
          <w:color w:val="000000"/>
        </w:rPr>
        <w:t xml:space="preserve"> at the gingival margin</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1474-1733","author":[{"dropping-particle":"","family":"Hajishengallis","given":"George","non-dropping-particle":"","parse-names":false,"suffix":""}],"container-title":"Nature reviews immunology","id":"ITEM-1","issue":"1","issued":{"date-parts":[["2015"]]},"page":"30-44","publisher":"Nature Publishing Group UK London","title":"Periodontitis: from microbial immune subversion to systemic inflammation","type":"article-journal","volume":"15"},"uris":["http://www.mendeley.com/documents/?uuid=8b578080-1228-420d-9033-b7f1c87dccfc"]}],"mendeley":{"formattedCitation":"(3)","manualFormatting":"[3]","plainTextFormattedCitation":"(3)","previouslyFormattedCitation":"(3)"},"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3]</w:t>
      </w:r>
      <w:r w:rsidR="005033A9" w:rsidRPr="00917752">
        <w:rPr>
          <w:color w:val="000000"/>
          <w:vertAlign w:val="superscript"/>
        </w:rPr>
        <w:fldChar w:fldCharType="end"/>
      </w:r>
      <w:r w:rsidR="005033A9" w:rsidRPr="00917752">
        <w:rPr>
          <w:color w:val="000000"/>
          <w:vertAlign w:val="superscript"/>
        </w:rPr>
        <w:t>.</w:t>
      </w:r>
      <w:r w:rsidR="005033A9" w:rsidRPr="005033A9">
        <w:rPr>
          <w:color w:val="000000"/>
        </w:rPr>
        <w:t xml:space="preserve"> A range of chemokines, cytokines, and inflammatory mediators are generated by immune and inflammatory cells that target affected periodontal tissues</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1664-3224","author":[{"dropping-particle":"","family":"Neurath","given":"Nicole","non-dropping-particle":"","parse-names":false,"suffix":""},{"dropping-particle":"","family":"Kesting","given":"Marco","non-dropping-particle":"","parse-names":false,"suffix":""}],"container-title":"Frontiers in immunology","id":"ITEM-1","issued":{"date-parts":[["2024"]]},"page":"1435054","publisher":"Frontiers Media SA","title":"Cytokines in gingivitis and periodontitis: from pathogenesis to therapeutic targets","type":"article-journal","volume":"15"},"uris":["http://www.mendeley.com/documents/?uuid=45ab8b01-28ad-4fb0-89e6-1142397a655d"]}],"mendeley":{"formattedCitation":"(4)","manualFormatting":"[4]","plainTextFormattedCitation":"(4)","previouslyFormattedCitation":"(4)"},"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4]</w:t>
      </w:r>
      <w:r w:rsidR="005033A9" w:rsidRPr="00917752">
        <w:rPr>
          <w:color w:val="000000"/>
          <w:vertAlign w:val="superscript"/>
        </w:rPr>
        <w:fldChar w:fldCharType="end"/>
      </w:r>
      <w:r w:rsidR="005033A9" w:rsidRPr="005033A9">
        <w:rPr>
          <w:color w:val="000000"/>
        </w:rPr>
        <w:t xml:space="preserve">. Saliva has traditionally been seen as an indicator of overall bodily health, as it contains serum components used in conventional blood </w:t>
      </w:r>
      <w:r w:rsidR="005033A9" w:rsidRPr="005033A9">
        <w:rPr>
          <w:color w:val="000000"/>
        </w:rPr>
        <w:t>tests for disease and health monitoring. As a diagnostic fluid, saliva provides multiple advantages over serum for disease diagnosis</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2075-4418","author":[{"dropping-particle":"","family":"Lee","given":"Jungwon","non-dropping-particle":"","parse-names":false,"suffix":""},{"dropping-particle":"","family":"Lee","given":"Jun-Beom","non-dropping-particle":"","parse-names":false,"suffix":""},{"dropping-particle":"","family":"Song","given":"Hyun-Young","non-dropping-particle":"","parse-names":false,"suffix":""},{"dropping-particle":"","family":"Son","given":"Min Jung","non-dropping-particle":"","parse-names":false,"suffix":""},{"dropping-particle":"","family":"Li","given":"Ling","non-dropping-particle":"","parse-names":false,"suffix":""},{"dropping-particle":"","family":"Rhyu","given":"In-Chul","non-dropping-particle":"","parse-names":false,"suffix":""},{"dropping-particle":"","family":"Lee","given":"Yong-Moo","non-dropping-particle":"","parse-names":false,"suffix":""},{"dropping-particle":"","family":"Koo","given":"Ki-Tae","non-dropping-particle":"","parse-names":false,"suffix":""},{"dropping-particle":"","family":"An","given":"Jung-Sub","non-dropping-particle":"","parse-names":false,"suffix":""},{"dropping-particle":"","family":"Kim","given":"Jin Sup","non-dropping-particle":"","parse-names":false,"suffix":""}],"container-title":"Diagnostics","id":"ITEM-1","issue":"10","issued":{"date-parts":[["2020"]]},"page":"820","publisher":"MDPI","title":"Diagnostic models for screening of periodontitis with inflammatory mediators and microbial profiles in saliva","type":"article-journal","volume":"10"},"uris":["http://www.mendeley.com/documents/?uuid=4a48662c-78d9-48a0-8057-b3f631191dd7"]}],"mendeley":{"formattedCitation":"(5)","manualFormatting":"[5]","plainTextFormattedCitation":"(5)","previouslyFormattedCitation":"(5)"},"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5]</w:t>
      </w:r>
      <w:r w:rsidR="005033A9" w:rsidRPr="00917752">
        <w:rPr>
          <w:color w:val="000000"/>
          <w:vertAlign w:val="superscript"/>
        </w:rPr>
        <w:fldChar w:fldCharType="end"/>
      </w:r>
      <w:r w:rsidR="005033A9" w:rsidRPr="005033A9">
        <w:rPr>
          <w:color w:val="000000"/>
        </w:rPr>
        <w:t>. Saliva collection is non-intrusive, hence easier, safer, and more cost-effective than blood collection. Saliva collection can be conducted without the help  of trained personnel, in contrast to blood collection</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0028-2200","author":[{"dropping-particle":"","family":"Ligtenberg","given":"A J M","non-dropping-particle":"","parse-names":false,"suffix":""}],"container-title":"Nederlands tijdschrift voor tandheelkunde","id":"ITEM-1","issue":"10","issued":{"date-parts":[["2020"]]},"page":"561-566","title":"Saliva diagnostics: a summary of the expanded possibilities","type":"article-journal","volume":"127"},"uris":["http://www.mendeley.com/documents/?uuid=5e807056-2083-400c-a6e8-6bdca11cd9d4"]}],"mendeley":{"formattedCitation":"(6)","plainTextFormattedCitation":"(6)"},"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6]</w:t>
      </w:r>
      <w:r w:rsidR="005033A9" w:rsidRPr="00917752">
        <w:rPr>
          <w:color w:val="000000"/>
          <w:vertAlign w:val="superscript"/>
        </w:rPr>
        <w:fldChar w:fldCharType="end"/>
      </w:r>
      <w:r w:rsidR="005033A9" w:rsidRPr="005033A9">
        <w:rPr>
          <w:color w:val="000000"/>
        </w:rPr>
        <w:t xml:space="preserve">. Tumor necrosis factor-alpha (TNF-α) is a proinflammatory cytokine with extensive effects, including tissue destruction and cell migration. It  influences cell migration by upregulating </w:t>
      </w:r>
      <w:r w:rsidR="005033A9" w:rsidRPr="005033A9">
        <w:rPr>
          <w:color w:val="000000"/>
        </w:rPr>
        <w:lastRenderedPageBreak/>
        <w:t>adhesion molecules, facilitating neutrophil rolling and adherence to the vascular wall, ultimately leading to extravasation</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0363-6135","author":[{"dropping-particle":"","family":"Aguilar","given":"Gaynor","non-dropping-particle":"","parse-names":false,"suffix":""},{"dropping-particle":"","family":"Córdova","given":"Francisco","non-dropping-particle":"","parse-names":false,"suffix":""},{"dropping-particle":"","family":"Koning","given":"Tania","non-dropping-particle":"","parse-names":false,"suffix":""},{"dropping-particle":"","family":"Sarmiento","given":"José","non-dropping-particle":"","parse-names":false,"suffix":""},{"dropping-particle":"","family":"Boric","given":"Mauricio P","non-dropping-particle":"","parse-names":false,"suffix":""},{"dropping-particle":"","family":"Birukov","given":"Konstantin","non-dropping-particle":"","parse-names":false,"suffix":""},{"dropping-particle":"","family":"Cancino","given":"Jorge","non-dropping-particle":"","parse-names":false,"suffix":""},{"dropping-particle":"","family":"Varas-Godoy","given":"Manuel","non-dropping-particle":"","parse-names":false,"suffix":""},{"dropping-particle":"","family":"Soza","given":"Andrea","non-dropping-particle":"","parse-names":false,"suffix":""},{"dropping-particle":"","family":"Alves","given":"Natascha G","non-dropping-particle":"","parse-names":false,"suffix":""}],"container-title":"American Journal of Physiology-Heart and Circulatory Physiology","id":"ITEM-1","issue":"6","issued":{"date-parts":[["2021"]]},"page":"H1083-H1095","publisher":"American Physiological Society Rockville, MD","title":"TNF-α-activated eNOS signaling increases leukocyte adhesion through the S-nitrosylation pathway","type":"article-journal","volume":"321"},"uris":["http://www.mendeley.com/documents/?uuid=526b7a35-0dd4-499c-811e-f843f274fcfb"]}],"mendeley":{"formattedCitation":"(7)","manualFormatting":"[7]","plainTextFormattedCitation":"(7)","previouslyFormattedCitation":"(7)"},"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7]</w:t>
      </w:r>
      <w:r w:rsidR="005033A9" w:rsidRPr="00917752">
        <w:rPr>
          <w:color w:val="000000"/>
          <w:vertAlign w:val="superscript"/>
        </w:rPr>
        <w:fldChar w:fldCharType="end"/>
      </w:r>
      <w:r w:rsidR="005033A9" w:rsidRPr="005033A9">
        <w:rPr>
          <w:color w:val="000000"/>
        </w:rPr>
        <w:t>. It  has been shown to activate matrix metalloproteinases (MMPs), which are implicated in the degradation of periodontal connective tissue during the advancement of periodontitis</w:t>
      </w:r>
      <w:r w:rsidR="005033A9" w:rsidRPr="005033A9">
        <w:rPr>
          <w:color w:val="000000"/>
        </w:rPr>
        <w:fldChar w:fldCharType="begin" w:fldLock="1"/>
      </w:r>
      <w:r w:rsidR="005033A9" w:rsidRPr="005033A9">
        <w:rPr>
          <w:color w:val="000000"/>
        </w:rPr>
        <w:instrText>ADDIN CSL_CITATION {"citationItems":[{"id":"ITEM-1","itemData":{"ISSN":"2582-1075","author":[{"dropping-particle":"","family":"Ena","given":"Sharma","non-dropping-particle":"","parse-names":false,"suffix":""},{"dropping-particle":"","family":"Radhika","given":"Goyal","non-dropping-particle":"","parse-names":false,"suffix":""},{"dropping-particle":"","family":"Sreejith","given":"Krishna","non-dropping-particle":"","parse-names":false,"suffix":""},{"dropping-particle":"","family":"Ruhee","given":"Sangha","non-dropping-particle":"","parse-names":false,"suffix":""},{"dropping-particle":"","family":"Simaran","given":"Thind","non-dropping-particle":"","parse-names":false,"suffix":""},{"dropping-particle":"","family":"Maninder","given":"Kaur","non-dropping-particle":"","parse-names":false,"suffix":""}],"container-title":"International Journal of Recent Innovations in Medicine and Clinical Research","id":"ITEM-1","issue":"4","issued":{"date-parts":[["2024"]]},"page":"103-107","publisher":"IP Innovative Publication Pvt. Ltd.","title":"Role of MMPs in connective tissue breakdown and periodontal disease: A Review","type":"article-journal","volume":"6"},"uris":["http://www.mendeley.com/documents/?uuid=be27e54e-b039-41dc-95cc-9e4d9c6bd659"]}],"mendeley":{"formattedCitation":"(8)","manualFormatting":"[8]","plainTextFormattedCitation":"(8)","previouslyFormattedCitation":"(8)"},"properties":{"noteIndex":0},"schema":"https://github.com/citation-style-language/schema/raw/master/csl-citation.json"}</w:instrText>
      </w:r>
      <w:r w:rsidR="005033A9" w:rsidRPr="005033A9">
        <w:rPr>
          <w:color w:val="000000"/>
        </w:rPr>
        <w:fldChar w:fldCharType="separate"/>
      </w:r>
      <w:r w:rsidR="005033A9" w:rsidRPr="005033A9">
        <w:rPr>
          <w:color w:val="000000"/>
        </w:rPr>
        <w:t>[8]</w:t>
      </w:r>
      <w:r w:rsidR="005033A9" w:rsidRPr="005033A9">
        <w:rPr>
          <w:color w:val="000000"/>
        </w:rPr>
        <w:fldChar w:fldCharType="end"/>
      </w:r>
      <w:r w:rsidR="005033A9" w:rsidRPr="005033A9">
        <w:rPr>
          <w:color w:val="000000"/>
        </w:rPr>
        <w:t>. Moreover, TNF-α facilitates the secretion of MMPs and Receptor Activator of Nuclear Factor-kappa B Ligand (RANKL), which are associated with extracellular matrix degradation and bone resorption</w:t>
      </w:r>
      <w:r w:rsidR="005033A9" w:rsidRPr="005033A9">
        <w:rPr>
          <w:color w:val="000000"/>
        </w:rPr>
        <w:fldChar w:fldCharType="begin" w:fldLock="1"/>
      </w:r>
      <w:r w:rsidR="005033A9" w:rsidRPr="005033A9">
        <w:rPr>
          <w:color w:val="000000"/>
        </w:rPr>
        <w:instrText>ADDIN CSL_CITATION {"citationItems":[{"id":"ITEM-1","itemData":{"ISSN":"0022-3484","author":[{"dropping-particle":"","family":"Kim","given":"Hyun‐Joo","non-dropping-particle":"","parse-names":false,"suffix":""},{"dropping-particle":"","family":"Kim","given":"Eun‐Hye","non-dropping-particle":"","parse-names":false,"suffix":""},{"dropping-particle":"","family":"Park","given":"Ae Kyung","non-dropping-particle":"","parse-names":false,"suffix":""},{"dropping-particle":"","family":"Shin","given":"Yerang","non-dropping-particle":"","parse-names":false,"suffix":""},{"dropping-particle":"","family":"Kang","given":"Jihoon","non-dropping-particle":"","parse-names":false,"suffix":""},{"dropping-particle":"","family":"Lim","given":"Jaesung","non-dropping-particle":"","parse-names":false,"suffix":""},{"dropping-particle":"","family":"Bhak","given":"Jong","non-dropping-particle":"","parse-names":false,"suffix":""},{"dropping-particle":"","family":"Lee","given":"Ju‐Youn","non-dropping-particle":"","parse-names":false,"suffix":""},{"dropping-particle":"","family":"Kim","given":"Byung Chul","non-dropping-particle":"","parse-names":false,"suffix":""},{"dropping-particle":"","family":"Joo","given":"Ji‐Young","non-dropping-particle":"","parse-names":false,"suffix":""}],"container-title":"Journal of Periodontal Research","id":"ITEM-1","issue":"6","issued":{"date-parts":[["2020"]]},"page":"905-917","publisher":"Wiley Online Library","title":"Detection of association between periodontitis and polymorphisms of IL‐1β+ 3954 and TNF‐α‐863 in the Korean population after controlling for confounding risk factors","type":"article-journal","volume":"55"},"uris":["http://www.mendeley.com/documents/?uuid=4dc67d55-83f0-4dc5-aeb7-197a811129f1"]},{"id":"ITEM-2","itemData":{"ISSN":"0976-237X","author":[{"dropping-particle":"","family":"Jain","given":"Prince","non-dropping-particle":"","parse-names":false,"suffix":""},{"dropping-particle":"","family":"Ved","given":"Aditi","non-dropping-particle":"","parse-names":false,"suffix":""},{"dropping-particle":"","family":"Dubey","given":"Rajat","non-dropping-particle":"","parse-names":false,"suffix":""},{"dropping-particle":"","family":"Singh","given":"Neha","non-dropping-particle":"","parse-names":false,"suffix":""},{"dropping-particle":"","family":"Parihar","given":"Anuj Singh","non-dropping-particle":"","parse-names":false,"suffix":""},{"dropping-particle":"","family":"Maytreyee","given":"Rochira","non-dropping-particle":"","parse-names":false,"suffix":""}],"container-title":"Contemporary Clinical Dentistry","id":"ITEM-2","issue":"4","issued":{"date-parts":[["2020"]]},"page":"342-349","publisher":"Medknow","title":"Comparative evaluation of serum tumor necrosis factor α in health and chronic periodontitis: A case–control study","type":"article-journal","volume":"11"},"uris":["http://www.mendeley.com/documents/?uuid=dc8ec9fc-9f43-48c2-970a-63452825df7d"]}],"mendeley":{"formattedCitation":"(9,10)","manualFormatting":"[9,10]","plainTextFormattedCitation":"(9,10)","previouslyFormattedCitation":"(9,10)"},"properties":{"noteIndex":0},"schema":"https://github.com/citation-style-language/schema/raw/master/csl-citation.json"}</w:instrText>
      </w:r>
      <w:r w:rsidR="005033A9" w:rsidRPr="005033A9">
        <w:rPr>
          <w:color w:val="000000"/>
        </w:rPr>
        <w:fldChar w:fldCharType="separate"/>
      </w:r>
      <w:r w:rsidR="005033A9" w:rsidRPr="005033A9">
        <w:rPr>
          <w:color w:val="000000"/>
        </w:rPr>
        <w:t>[9,10]</w:t>
      </w:r>
      <w:r w:rsidR="005033A9" w:rsidRPr="005033A9">
        <w:rPr>
          <w:color w:val="000000"/>
        </w:rPr>
        <w:fldChar w:fldCharType="end"/>
      </w:r>
      <w:r w:rsidR="005033A9" w:rsidRPr="005033A9">
        <w:rPr>
          <w:color w:val="000000"/>
        </w:rPr>
        <w:t>. Interleukin-32 (IL-32) is a pro-inflammatory cytokine associated with numerous inflammatory diseases, including periodontal diseases. It plays a role in the etiology of periodontal diseases by regulating immune responses and enhancing inflammation. This cytokine is integral to a complex network of cytokines that regulate the inflammatory response in periodontal tissues, and its function is interconnected with other cytokines and immune cells participating in the disease process. Interleukin-32 (IL-32) is synthesized by multiple cell within the periodontium, such as fibroblasts and immune cells, and its expression is enhanced in reaction to bacterial components, including lipopolysaccharides (LPS) from periodontal pathogens</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2296-634X","author":[{"dropping-particle":"","family":"Pathak","given":"Janak L","non-dropping-particle":"","parse-names":false,"suffix":""},{"dropping-particle":"","family":"Fang","given":"Ying","non-dropping-particle":"","parse-names":false,"suffix":""},{"dropping-particle":"","family":"Chen","given":"Yunxin","non-dropping-particle":"","parse-names":false,"suffix":""},{"dropping-particle":"","family":"Ye","given":"Zhitong","non-dropping-particle":"","parse-names":false,"suffix":""},{"dropping-particle":"","family":"Guo","given":"Xueqi","non-dropping-particle":"","parse-names":false,"suffix":""},{"dropping-particle":"","family":"Yan","given":"Yongyong","non-dropping-particle":"","parse-names":false,"suffix":""},{"dropping-particle":"","family":"Zha","given":"Jun","non-dropping-particle":"","parse-names":false,"suffix":""},{"dropping-particle":"","family":"Liang","given":"Dongliang","non-dropping-particle":"","parse-names":false,"suffix":""},{"dropping-particle":"","family":"Ke","given":"Xiuxian","non-dropping-particle":"","parse-names":false,"suffix":""},{"dropping-particle":"","family":"Yang","given":"Luxi","non-dropping-particle":"","parse-names":false,"suffix":""}],"container-title":"Frontiers in Cell and Developmental Biology","id":"ITEM-1","issued":{"date-parts":[["2021"]]},"page":"628139","publisher":"Frontiers Media SA","title":"Downregulation of macrophage-specific act-1 intensifies periodontitis and alveolar bone loss possibly via TNF/NF-κB signaling","type":"article-journal","volume":"9"},"uris":["http://www.mendeley.com/documents/?uuid=525e1a47-fa04-42d1-870f-931aad8e6daf"]}],"mendeley":{"formattedCitation":"(11)","manualFormatting":"[11]","plainTextFormattedCitation":"(11)","previouslyFormattedCitation":"(11)"},"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11]</w:t>
      </w:r>
      <w:r w:rsidR="005033A9" w:rsidRPr="00917752">
        <w:rPr>
          <w:color w:val="000000"/>
          <w:vertAlign w:val="superscript"/>
        </w:rPr>
        <w:fldChar w:fldCharType="end"/>
      </w:r>
      <w:r w:rsidR="005033A9" w:rsidRPr="005033A9">
        <w:rPr>
          <w:color w:val="000000"/>
        </w:rPr>
        <w:t xml:space="preserve"> .IL-32 interacts with the IL-1 cytokine family, which are critical contributors to periodontal inflammation. The IL-1 family consists of both pro-inflammatory as well as anti-inflammatory cytokines, with IL-32 capable of modulating the equilibrium between these molecules</w:t>
      </w:r>
      <w:r w:rsidR="005033A9" w:rsidRPr="00917752">
        <w:rPr>
          <w:color w:val="000000"/>
          <w:vertAlign w:val="superscript"/>
        </w:rPr>
        <w:fldChar w:fldCharType="begin" w:fldLock="1"/>
      </w:r>
      <w:r w:rsidR="005033A9" w:rsidRPr="00917752">
        <w:rPr>
          <w:color w:val="000000"/>
          <w:vertAlign w:val="superscript"/>
        </w:rPr>
        <w:instrText>ADDIN CSL_CITATION {"citationItems":[{"id":"ITEM-1","itemData":{"ISSN":"0022-0345","author":[{"dropping-particle":"","family":"Papathanasiou","given":"E","non-dropping-particle":"","parse-names":false,"suffix":""},{"dropping-particle":"","family":"Conti","given":"P","non-dropping-particle":"","parse-names":false,"suffix":""},{"dropping-particle":"","family":"Carinci","given":"F","non-dropping-particle":"","parse-names":false,"suffix":""},{"dropping-particle":"","family":"Lauritano","given":"D","non-dropping-particle":"","parse-names":false,"suffix":""},{"dropping-particle":"","family":"Theoharides","given":"T C","non-dropping-particle":"","parse-names":false,"suffix":""}],"container-title":"Journal of Dental Research","id":"ITEM-1","issue":"13","issued":{"date-parts":[["2020"]]},"page":"1425-1434","publisher":"SAGE Publications Sage CA: Los Angeles, CA","title":"IL-1 superfamily members and periodontal diseases","type":"article-journal","volume":"99"},"uris":["http://www.mendeley.com/documents/?uuid=a7005e10-4e37-4a1f-b349-9d25974a45d6"]}],"mendeley":{"formattedCitation":"(12)","manualFormatting":"[12]","plainTextFormattedCitation":"(12)","previouslyFormattedCitation":"(12)"},"properties":{"noteIndex":0},"schema":"https://github.com/citation-style-language/schema/raw/master/csl-citation.json"}</w:instrText>
      </w:r>
      <w:r w:rsidR="005033A9" w:rsidRPr="00917752">
        <w:rPr>
          <w:color w:val="000000"/>
          <w:vertAlign w:val="superscript"/>
        </w:rPr>
        <w:fldChar w:fldCharType="separate"/>
      </w:r>
      <w:r w:rsidR="005033A9" w:rsidRPr="00917752">
        <w:rPr>
          <w:color w:val="000000"/>
          <w:vertAlign w:val="superscript"/>
        </w:rPr>
        <w:t>[12]</w:t>
      </w:r>
      <w:r w:rsidR="005033A9" w:rsidRPr="00917752">
        <w:rPr>
          <w:color w:val="000000"/>
          <w:vertAlign w:val="superscript"/>
        </w:rPr>
        <w:fldChar w:fldCharType="end"/>
      </w:r>
      <w:r w:rsidR="005033A9" w:rsidRPr="005033A9">
        <w:rPr>
          <w:color w:val="000000"/>
        </w:rPr>
        <w:t>.</w:t>
      </w:r>
    </w:p>
    <w:p w14:paraId="6D8E43EF" w14:textId="3A180271" w:rsidR="005033A9" w:rsidRPr="005033A9" w:rsidRDefault="005033A9" w:rsidP="005033A9">
      <w:pPr>
        <w:spacing w:line="245" w:lineRule="auto"/>
        <w:jc w:val="both"/>
        <w:rPr>
          <w:color w:val="000000"/>
        </w:rPr>
      </w:pPr>
      <w:r w:rsidRPr="005033A9">
        <w:rPr>
          <w:color w:val="000000"/>
        </w:rPr>
        <w:t>The cytokine network in periodontitis is intricate, with IL-32 perhaps regulating the function of natural killer-like B cells and macrophages, which participate in the immune response to periodontal infections</w:t>
      </w:r>
      <w:r w:rsidRPr="00917752">
        <w:rPr>
          <w:color w:val="000000"/>
          <w:vertAlign w:val="superscript"/>
        </w:rPr>
        <w:fldChar w:fldCharType="begin" w:fldLock="1"/>
      </w:r>
      <w:r w:rsidRPr="00917752">
        <w:rPr>
          <w:color w:val="000000"/>
          <w:vertAlign w:val="superscript"/>
        </w:rPr>
        <w:instrText>ADDIN CSL_CITATION {"citationItems":[{"id":"ITEM-1","itemData":{"ISSN":"1664-3224","author":[{"dropping-particle":"","family":"Zhang","given":"Ye","non-dropping-particle":"","parse-names":false,"suffix":""},{"dropping-particle":"","family":"Kuang","given":"Wei","non-dropping-particle":"","parse-names":false,"suffix":""},{"dropping-particle":"","family":"Li","given":"Danfeng","non-dropping-particle":"","parse-names":false,"suffix":""},{"dropping-particle":"","family":"Li","given":"Yu","non-dropping-particle":"","parse-names":false,"suffix":""},{"dropping-particle":"","family":"Feng","given":"Yi","non-dropping-particle":"","parse-names":false,"suffix":""},{"dropping-particle":"","family":"Lyu","given":"Xinwei","non-dropping-particle":"","parse-names":false,"suffix":""},{"dropping-particle":"","family":"Huang","given":"Gao-Bo","non-dropping-particle":"","parse-names":false,"suffix":""},{"dropping-particle":"","family":"Lian","given":"Jian-Qi","non-dropping-particle":"","parse-names":false,"suffix":""},{"dropping-particle":"","family":"Yang","given":"Xiao-Fei","non-dropping-particle":"","parse-names":false,"suffix":""},{"dropping-particle":"","family":"Hu","given":"Cheng","non-dropping-particle":"","parse-names":false,"suffix":""}],"container-title":"Frontiers in immunology","id":"ITEM-1","issued":{"date-parts":[["2021"]]},"page":"641562","publisher":"Frontiers Media SA","title":"Natural killer-like B cells secreting interleukin-18 induces a proinflammatory response in periodontitis","type":"article-journal","volume":"12"},"uris":["http://www.mendeley.com/documents/?uuid=a2dc32f1-8737-44dd-a0ba-88e16c3167fb"]},{"id":"ITEM-2","itemData":{"ISSN":"2296-634X","author":[{"dropping-particle":"","family":"Pathak","given":"Janak L","non-dropping-particle":"","parse-names":false,"suffix":""},{"dropping-particle":"","family":"Fang","given":"Ying","non-dropping-particle":"","parse-names":false,"suffix":""},{"dropping-particle":"","family":"Chen","given":"Yunxin","non-dropping-particle":"","parse-names":false,"suffix":""},{"dropping-particle":"","family":"Ye","given":"Zhitong","non-dropping-particle":"","parse-names":false,"suffix":""},{"dropping-particle":"","family":"Guo","given":"Xueqi","non-dropping-particle":"","parse-names":false,"suffix":""},{"dropping-particle":"","family":"Yan","given":"Yongyong","non-dropping-particle":"","parse-names":false,"suffix":""},{"dropping-particle":"","family":"Zha","given":"Jun","non-dropping-particle":"","parse-names":false,"suffix":""},{"dropping-particle":"","family":"Liang","given":"Dongliang","non-dropping-particle":"","parse-names":false,"suffix":""},{"dropping-particle":"","family":"Ke","given":"Xiuxian","non-dropping-particle":"","parse-names":false,"suffix":""},{"dropping-particle":"","family":"Yang","given":"Luxi","non-dropping-particle":"","parse-names":false,"suffix":""}],"container-title":"Frontiers in Cell and Developmental Biology","id":"ITEM-2","issued":{"date-parts":[["2021"]]},"page":"628139","publisher":"Frontiers Media SA","title":"Downregulation of macrophage-specific act-1 intensifies periodontitis and alveolar bone loss possibly via TNF/NF-κB signaling","type":"article-journal","volume":"9"},"uris":["http://www.mendeley.com/documents/?uuid=525e1a47-fa04-42d1-870f-931aad8e6daf"]}],"mendeley":{"formattedCitation":"(11,13)","manualFormatting":"[11,13]","plainTextFormattedCitation":"(11,13)","previouslyFormattedCitation":"(11,13)"},"properties":{"noteIndex":0},"schema":"https://github.com/citation-style-language/schema/raw/master/csl-citation.json"}</w:instrText>
      </w:r>
      <w:r w:rsidRPr="00917752">
        <w:rPr>
          <w:color w:val="000000"/>
          <w:vertAlign w:val="superscript"/>
        </w:rPr>
        <w:fldChar w:fldCharType="separate"/>
      </w:r>
      <w:r w:rsidRPr="00917752">
        <w:rPr>
          <w:color w:val="000000"/>
          <w:vertAlign w:val="superscript"/>
        </w:rPr>
        <w:t>[11,13]</w:t>
      </w:r>
      <w:r w:rsidRPr="00917752">
        <w:rPr>
          <w:color w:val="000000"/>
          <w:vertAlign w:val="superscript"/>
        </w:rPr>
        <w:fldChar w:fldCharType="end"/>
      </w:r>
      <w:r w:rsidRPr="005033A9">
        <w:rPr>
          <w:color w:val="000000"/>
        </w:rPr>
        <w:t>.</w:t>
      </w:r>
    </w:p>
    <w:p w14:paraId="05D113E0" w14:textId="46228690" w:rsidR="005033A9" w:rsidRPr="005033A9" w:rsidRDefault="005033A9" w:rsidP="005033A9">
      <w:pPr>
        <w:spacing w:line="245" w:lineRule="auto"/>
        <w:jc w:val="both"/>
        <w:rPr>
          <w:color w:val="000000"/>
        </w:rPr>
      </w:pPr>
      <w:r w:rsidRPr="005033A9">
        <w:rPr>
          <w:color w:val="000000"/>
        </w:rPr>
        <w:t xml:space="preserve">IL-32 may also affect the polarization of macrophages towards a pro-inflammatory M1 phenotype, which is linked to </w:t>
      </w:r>
      <w:r w:rsidRPr="005033A9">
        <w:rPr>
          <w:color w:val="000000"/>
        </w:rPr>
        <w:t>heightened tissue damage in periodontitis</w:t>
      </w:r>
      <w:r w:rsidRPr="00917752">
        <w:rPr>
          <w:color w:val="000000"/>
          <w:vertAlign w:val="superscript"/>
        </w:rPr>
        <w:fldChar w:fldCharType="begin" w:fldLock="1"/>
      </w:r>
      <w:r w:rsidRPr="00917752">
        <w:rPr>
          <w:color w:val="000000"/>
          <w:vertAlign w:val="superscript"/>
        </w:rPr>
        <w:instrText>ADDIN CSL_CITATION {"citationItems":[{"id":"ITEM-1","itemData":{"ISSN":"2296-634X","author":[{"dropping-particle":"","family":"Pathak","given":"Janak L","non-dropping-particle":"","parse-names":false,"suffix":""},{"dropping-particle":"","family":"Fang","given":"Ying","non-dropping-particle":"","parse-names":false,"suffix":""},{"dropping-particle":"","family":"Chen","given":"Yunxin","non-dropping-particle":"","parse-names":false,"suffix":""},{"dropping-particle":"","family":"Ye","given":"Zhitong","non-dropping-particle":"","parse-names":false,"suffix":""},{"dropping-particle":"","family":"Guo","given":"Xueqi","non-dropping-particle":"","parse-names":false,"suffix":""},{"dropping-particle":"","family":"Yan","given":"Yongyong","non-dropping-particle":"","parse-names":false,"suffix":""},{"dropping-particle":"","family":"Zha","given":"Jun","non-dropping-particle":"","parse-names":false,"suffix":""},{"dropping-particle":"","family":"Liang","given":"Dongliang","non-dropping-particle":"","parse-names":false,"suffix":""},{"dropping-particle":"","family":"Ke","given":"Xiuxian","non-dropping-particle":"","parse-names":false,"suffix":""},{"dropping-particle":"","family":"Yang","given":"Luxi","non-dropping-particle":"","parse-names":false,"suffix":""}],"container-title":"Frontiers in Cell and Developmental Biology","id":"ITEM-1","issued":{"date-parts":[["2021"]]},"page":"628139","publisher":"Frontiers Media SA","title":"Downregulation of macrophage-specific act-1 intensifies periodontitis and alveolar bone loss possibly via TNF/NF-κB signaling","type":"article-journal","volume":"9"},"uris":["http://www.mendeley.com/documents/?uuid=525e1a47-fa04-42d1-870f-931aad8e6daf"]}],"mendeley":{"formattedCitation":"(11)","manualFormatting":"[11]","plainTextFormattedCitation":"(11)","previouslyFormattedCitation":"(11)"},"properties":{"noteIndex":0},"schema":"https://github.com/citation-style-language/schema/raw/master/csl-citation.json"}</w:instrText>
      </w:r>
      <w:r w:rsidRPr="00917752">
        <w:rPr>
          <w:color w:val="000000"/>
          <w:vertAlign w:val="superscript"/>
        </w:rPr>
        <w:fldChar w:fldCharType="separate"/>
      </w:r>
      <w:r w:rsidRPr="00917752">
        <w:rPr>
          <w:color w:val="000000"/>
          <w:vertAlign w:val="superscript"/>
        </w:rPr>
        <w:t>[11]</w:t>
      </w:r>
      <w:r w:rsidRPr="00917752">
        <w:rPr>
          <w:color w:val="000000"/>
          <w:vertAlign w:val="superscript"/>
        </w:rPr>
        <w:fldChar w:fldCharType="end"/>
      </w:r>
      <w:r w:rsidRPr="005033A9">
        <w:rPr>
          <w:color w:val="000000"/>
        </w:rPr>
        <w:t>.</w:t>
      </w:r>
    </w:p>
    <w:p w14:paraId="40F42927" w14:textId="77777777" w:rsidR="005033A9" w:rsidRPr="005033A9" w:rsidRDefault="005033A9" w:rsidP="005033A9">
      <w:pPr>
        <w:spacing w:line="245" w:lineRule="auto"/>
        <w:jc w:val="both"/>
        <w:rPr>
          <w:color w:val="000000"/>
        </w:rPr>
      </w:pPr>
      <w:r w:rsidRPr="005033A9">
        <w:rPr>
          <w:color w:val="000000"/>
        </w:rPr>
        <w:t>The study aims and objectives</w:t>
      </w:r>
    </w:p>
    <w:p w14:paraId="71DBA085" w14:textId="77777777" w:rsidR="005033A9" w:rsidRPr="005033A9" w:rsidRDefault="005033A9" w:rsidP="005033A9">
      <w:pPr>
        <w:spacing w:line="245" w:lineRule="auto"/>
        <w:jc w:val="both"/>
        <w:rPr>
          <w:color w:val="000000"/>
        </w:rPr>
      </w:pPr>
      <w:r w:rsidRPr="005033A9">
        <w:rPr>
          <w:color w:val="000000"/>
        </w:rPr>
        <w:t>This research aimed to evaluate the salivary levels of Tumor necrosis factor-alpha (TNF-α) and Interleukin-32 (IL-32α) among patients with different severities of chronic periodontitis</w:t>
      </w:r>
      <w:r w:rsidRPr="005033A9">
        <w:rPr>
          <w:rFonts w:hint="cs"/>
          <w:color w:val="000000"/>
          <w:rtl/>
        </w:rPr>
        <w:t xml:space="preserve"> </w:t>
      </w:r>
      <w:r w:rsidRPr="005033A9">
        <w:rPr>
          <w:color w:val="000000"/>
        </w:rPr>
        <w:t xml:space="preserve">and periodontally healthy individuals. </w:t>
      </w:r>
      <w:proofErr w:type="gramStart"/>
      <w:r w:rsidRPr="005033A9">
        <w:rPr>
          <w:color w:val="000000"/>
        </w:rPr>
        <w:t>Evaluate  their</w:t>
      </w:r>
      <w:proofErr w:type="gramEnd"/>
      <w:r w:rsidRPr="005033A9">
        <w:rPr>
          <w:color w:val="000000"/>
        </w:rPr>
        <w:t xml:space="preserve"> relation with the disease conditions also to determine whether or not saliva might be a reliable medium to detect the severity of the disease condition.</w:t>
      </w:r>
    </w:p>
    <w:p w14:paraId="11AA08FA" w14:textId="194947C4" w:rsidR="005033A9" w:rsidRPr="00917752" w:rsidRDefault="005033A9" w:rsidP="00917752">
      <w:pPr>
        <w:spacing w:before="120" w:line="360" w:lineRule="auto"/>
        <w:jc w:val="both"/>
        <w:rPr>
          <w:b/>
          <w:bCs/>
          <w:caps/>
          <w:color w:val="0000FF"/>
          <w:lang w:bidi="ar-IQ"/>
        </w:rPr>
      </w:pPr>
      <w:r w:rsidRPr="00917752">
        <w:rPr>
          <w:b/>
          <w:bCs/>
          <w:caps/>
          <w:color w:val="0000FF"/>
          <w:lang w:bidi="ar-IQ"/>
        </w:rPr>
        <w:t>MATERIALS AND METHODS</w:t>
      </w:r>
      <w:r w:rsidR="00917752">
        <w:rPr>
          <w:b/>
          <w:bCs/>
          <w:caps/>
          <w:color w:val="0000FF"/>
          <w:lang w:bidi="ar-IQ"/>
        </w:rPr>
        <w:t>:</w:t>
      </w:r>
    </w:p>
    <w:p w14:paraId="43271FA2" w14:textId="77777777" w:rsidR="005033A9" w:rsidRPr="005033A9" w:rsidRDefault="005033A9" w:rsidP="005033A9">
      <w:pPr>
        <w:spacing w:line="245" w:lineRule="auto"/>
        <w:jc w:val="both"/>
        <w:rPr>
          <w:color w:val="000000"/>
        </w:rPr>
      </w:pPr>
      <w:r w:rsidRPr="005033A9">
        <w:rPr>
          <w:color w:val="000000"/>
        </w:rPr>
        <w:t>Setting and time of the study</w:t>
      </w:r>
    </w:p>
    <w:p w14:paraId="4EF56843" w14:textId="77777777" w:rsidR="005033A9" w:rsidRPr="005033A9" w:rsidRDefault="005033A9" w:rsidP="005033A9">
      <w:pPr>
        <w:spacing w:line="245" w:lineRule="auto"/>
        <w:jc w:val="both"/>
        <w:rPr>
          <w:color w:val="000000"/>
        </w:rPr>
      </w:pPr>
      <w:r w:rsidRPr="005033A9">
        <w:rPr>
          <w:color w:val="000000"/>
        </w:rPr>
        <w:t xml:space="preserve">The present study was executed in </w:t>
      </w:r>
      <w:proofErr w:type="spellStart"/>
      <w:r w:rsidRPr="005033A9">
        <w:rPr>
          <w:color w:val="000000"/>
        </w:rPr>
        <w:t>kirkuk</w:t>
      </w:r>
      <w:proofErr w:type="spellEnd"/>
      <w:r w:rsidRPr="005033A9">
        <w:rPr>
          <w:color w:val="000000"/>
        </w:rPr>
        <w:t xml:space="preserve"> City, the study was conducted from November 2024 to October 2025. The current study received approval from the research ethical committee of the Duhok Directorate of Health and the College of Dentistry, University of Duhok (Reference number: 13042025-3-13). All participants received comprehensive information regarding the study's purpose and objectives. Subsequently, each participant in the study submitted a written consent form.</w:t>
      </w:r>
    </w:p>
    <w:p w14:paraId="37ADA716" w14:textId="77777777" w:rsidR="005033A9" w:rsidRPr="005033A9" w:rsidRDefault="005033A9" w:rsidP="005033A9">
      <w:pPr>
        <w:spacing w:line="245" w:lineRule="auto"/>
        <w:jc w:val="both"/>
        <w:rPr>
          <w:color w:val="000000"/>
        </w:rPr>
      </w:pPr>
      <w:r w:rsidRPr="005033A9">
        <w:rPr>
          <w:color w:val="000000"/>
        </w:rPr>
        <w:t xml:space="preserve">Sample size calculation </w:t>
      </w:r>
    </w:p>
    <w:p w14:paraId="1BEFBB2E" w14:textId="77777777" w:rsidR="005033A9" w:rsidRPr="005033A9" w:rsidRDefault="005033A9" w:rsidP="005033A9">
      <w:pPr>
        <w:spacing w:line="245" w:lineRule="auto"/>
        <w:jc w:val="both"/>
        <w:rPr>
          <w:color w:val="000000"/>
        </w:rPr>
      </w:pPr>
      <w:r w:rsidRPr="005033A9">
        <w:rPr>
          <w:color w:val="000000"/>
        </w:rPr>
        <w:t xml:space="preserve">To calculate the sample size for each group, we used ANOVA considering both main effects and interactions. The study included four groups: healthy individuals and patients with mild, moderate, or severe chronic periodontitis. Effect size was determined using G*Power 3.1.9. For this calculation, TNF-α levels (in </w:t>
      </w:r>
      <w:proofErr w:type="spellStart"/>
      <w:r w:rsidRPr="005033A9">
        <w:rPr>
          <w:color w:val="000000"/>
        </w:rPr>
        <w:t>pg</w:t>
      </w:r>
      <w:proofErr w:type="spellEnd"/>
      <w:r w:rsidRPr="005033A9">
        <w:rPr>
          <w:color w:val="000000"/>
        </w:rPr>
        <w:t xml:space="preserve">/mL) from five preliminary cases per group were used. The standard deviation (SD) within each group was 15.5 </w:t>
      </w:r>
      <w:proofErr w:type="spellStart"/>
      <w:r w:rsidRPr="005033A9">
        <w:rPr>
          <w:color w:val="000000"/>
        </w:rPr>
        <w:t>pg</w:t>
      </w:r>
      <w:proofErr w:type="spellEnd"/>
      <w:r w:rsidRPr="005033A9">
        <w:rPr>
          <w:color w:val="000000"/>
        </w:rPr>
        <w:t xml:space="preserve">/mL, and the mean TNF-α values for the healthy, mild, moderate, and severe groups were 193.23, 198.40, 202.36, and 215.65 </w:t>
      </w:r>
      <w:proofErr w:type="spellStart"/>
      <w:r w:rsidRPr="005033A9">
        <w:rPr>
          <w:color w:val="000000"/>
        </w:rPr>
        <w:t>pg</w:t>
      </w:r>
      <w:proofErr w:type="spellEnd"/>
      <w:r w:rsidRPr="005033A9">
        <w:rPr>
          <w:color w:val="000000"/>
        </w:rPr>
        <w:t xml:space="preserve">/mL, respectively. The initial sample size estimate was 20 participants per group. However, we increased this to 22 per group to account for potential dropouts or data exclusions. The effect size was 0.54, the significance level </w:t>
      </w:r>
      <w:r w:rsidRPr="005033A9">
        <w:rPr>
          <w:color w:val="000000"/>
        </w:rPr>
        <w:lastRenderedPageBreak/>
        <w:t>(α) was set at 0.05, and the desired power was 0.95.</w:t>
      </w:r>
    </w:p>
    <w:p w14:paraId="4CBA3AB6" w14:textId="77777777" w:rsidR="005033A9" w:rsidRPr="005033A9" w:rsidRDefault="005033A9" w:rsidP="005033A9">
      <w:pPr>
        <w:spacing w:line="245" w:lineRule="auto"/>
        <w:jc w:val="both"/>
        <w:rPr>
          <w:color w:val="000000"/>
        </w:rPr>
      </w:pPr>
      <w:r w:rsidRPr="005033A9">
        <w:rPr>
          <w:color w:val="000000"/>
        </w:rPr>
        <w:t>Study population and study design</w:t>
      </w:r>
    </w:p>
    <w:p w14:paraId="1F6B2D2A" w14:textId="5EA343FD" w:rsidR="005033A9" w:rsidRPr="005033A9" w:rsidRDefault="005033A9" w:rsidP="005033A9">
      <w:pPr>
        <w:spacing w:line="245" w:lineRule="auto"/>
        <w:jc w:val="both"/>
        <w:rPr>
          <w:color w:val="000000"/>
        </w:rPr>
      </w:pPr>
      <w:r w:rsidRPr="005033A9">
        <w:rPr>
          <w:color w:val="000000"/>
        </w:rPr>
        <w:t xml:space="preserve">The research design was a </w:t>
      </w:r>
      <w:proofErr w:type="spellStart"/>
      <w:r w:rsidRPr="005033A9">
        <w:rPr>
          <w:color w:val="000000"/>
        </w:rPr>
        <w:t>a</w:t>
      </w:r>
      <w:proofErr w:type="spellEnd"/>
      <w:r w:rsidRPr="005033A9">
        <w:rPr>
          <w:color w:val="000000"/>
        </w:rPr>
        <w:t xml:space="preserve"> case-control study aimed at evaluating the level of interleukin 32 and tumor necrosis factor alpha in the saliva of periodontitis patients and healthy individuals.</w:t>
      </w:r>
      <w:r w:rsidR="00917752">
        <w:rPr>
          <w:color w:val="000000"/>
        </w:rPr>
        <w:t xml:space="preserve"> </w:t>
      </w:r>
      <w:r w:rsidRPr="005033A9">
        <w:rPr>
          <w:color w:val="000000"/>
        </w:rPr>
        <w:t xml:space="preserve">The current study was conducted on a range of individuals with healthy periodontium (control group) to patients with severe periodontitis. Our study included 90 patients of both genders ranging in age from 20 to 55 years old. Patients were examined to determine disease condition and saliva samples collection were performed. </w:t>
      </w:r>
    </w:p>
    <w:p w14:paraId="6DB05DF3" w14:textId="77777777" w:rsidR="005033A9" w:rsidRPr="005033A9" w:rsidRDefault="005033A9" w:rsidP="005033A9">
      <w:pPr>
        <w:spacing w:line="245" w:lineRule="auto"/>
        <w:jc w:val="both"/>
        <w:rPr>
          <w:color w:val="000000"/>
        </w:rPr>
      </w:pPr>
      <w:r w:rsidRPr="005033A9">
        <w:rPr>
          <w:color w:val="000000"/>
        </w:rPr>
        <w:t xml:space="preserve">Inclusion and </w:t>
      </w:r>
      <w:proofErr w:type="spellStart"/>
      <w:r w:rsidRPr="005033A9">
        <w:rPr>
          <w:color w:val="000000"/>
        </w:rPr>
        <w:t>exlusion</w:t>
      </w:r>
      <w:proofErr w:type="spellEnd"/>
      <w:r w:rsidRPr="005033A9">
        <w:rPr>
          <w:color w:val="000000"/>
        </w:rPr>
        <w:t xml:space="preserve"> criteria</w:t>
      </w:r>
    </w:p>
    <w:p w14:paraId="22112E3D" w14:textId="1925EA89" w:rsidR="005033A9" w:rsidRPr="005033A9" w:rsidRDefault="005033A9" w:rsidP="005033A9">
      <w:pPr>
        <w:spacing w:line="245" w:lineRule="auto"/>
        <w:jc w:val="both"/>
        <w:rPr>
          <w:color w:val="000000"/>
        </w:rPr>
      </w:pPr>
      <w:r w:rsidRPr="005033A9">
        <w:rPr>
          <w:color w:val="000000"/>
        </w:rPr>
        <w:t xml:space="preserve">Healthy individuals and patients with a diagnosis of various severities of periodontitis depending on the criteria referred to in 1999 AAP classification of periodontal disease with the following characteristics; absence of systemic </w:t>
      </w:r>
      <w:proofErr w:type="gramStart"/>
      <w:r w:rsidRPr="005033A9">
        <w:rPr>
          <w:color w:val="000000"/>
        </w:rPr>
        <w:t>diseases ,</w:t>
      </w:r>
      <w:proofErr w:type="gramEnd"/>
      <w:r w:rsidRPr="005033A9">
        <w:rPr>
          <w:color w:val="000000"/>
        </w:rPr>
        <w:t xml:space="preserve"> age within 20 to 55 years, and no scaling and root surface debridement or any form of periodontal therapy for at least six months. </w:t>
      </w:r>
      <w:proofErr w:type="spellStart"/>
      <w:r w:rsidRPr="005033A9">
        <w:rPr>
          <w:color w:val="000000"/>
        </w:rPr>
        <w:t>Exlusion</w:t>
      </w:r>
      <w:proofErr w:type="spellEnd"/>
      <w:r w:rsidRPr="005033A9">
        <w:rPr>
          <w:color w:val="000000"/>
        </w:rPr>
        <w:t xml:space="preserve"> criteria involves; patients who have undergone or are presently receiving substantial periodontal therapy, Patients who have used anti-inflammatory or antibiotic medications in the past three months, immunocompromised patients, Smokers, females who utilize contraceptive pills, postmenopausal females, lactating , and pregnant females</w:t>
      </w:r>
      <w:r w:rsidRPr="00917752">
        <w:rPr>
          <w:color w:val="000000"/>
          <w:vertAlign w:val="superscript"/>
        </w:rPr>
        <w:fldChar w:fldCharType="begin" w:fldLock="1"/>
      </w:r>
      <w:r w:rsidRPr="00917752">
        <w:rPr>
          <w:color w:val="000000"/>
          <w:vertAlign w:val="superscript"/>
        </w:rPr>
        <w:instrText>ADDIN CSL_CITATION {"citationItems":[{"id":"ITEM-1","itemData":{"ISSN":"1305-7456","author":[{"dropping-particle":"","family":"Hassan","given":"Zainab Mosa","non-dropping-particle":"","parse-names":false,"suffix":""},{"dropping-particle":"","family":"Akram","given":"Hadeel Mazin","non-dropping-particle":"","parse-names":false,"suffix":""}],"container-title":"European Journal of Dentistry","id":"ITEM-1","issued":{"date-parts":[["2025"]]},"publisher":"Thieme Medical and Scientific Publishers Pvt. Ltd.","title":"Salivary Biomarkers of Inflammasome Activation in Unstable Periodontitis: A Case–Control Study","type":"article-journal"},"uris":["http://www.mendeley.com/documents/?uuid=d0f410fa-b48f-48f5-ab76-ff0bfb58c7dc"]},{"id":"ITEM-2","itemData":{"DOI":"10.3390/diagnostics12102485","author":[{"dropping-particle":"","family":"ss","given":"Mohammed ha; abdulkareem aa; zardawi fm; gul","non-dropping-particle":"","parse-names":false,"suffix":""}],"container-title":"diagnostics","id":"ITEM-2","issue":"10","issued":{"date-parts":[["2022"]]},"page":"2485","title":"determination of the accuracy of salivary biomarkers for periodontal diagnosis","type":"article-journal","volume":"12"},"uris":["http://www.mendeley.com/documents/?uuid=c0555358-75a8-4bbb-9232-1106214fd377"]},{"id":"ITEM-3","itemData":{"ISSN":"1882-7616","author":[{"dropping-particle":"","family":"Saliem","given":"Saif S","non-dropping-particle":"","parse-names":false,"suffix":""},{"dropping-particle":"","family":"Bede","given":"Salwan Y","non-dropping-particle":"","parse-names":false,"suffix":""},{"dropping-particle":"","family":"Cooper","given":"Paul R","non-dropping-particle":"","parse-names":false,"suffix":""},{"dropping-particle":"","family":"Abdulkareem","given":"Ali A","non-dropping-particle":"","parse-names":false,"suffix":""},{"dropping-particle":"","family":"Milward","given":"Michael R","non-dropping-particle":"","parse-names":false,"suffix":""},{"dropping-particle":"","family":"Abdullah","given":"Bashar H","non-dropping-particle":"","parse-names":false,"suffix":""}],"container-title":"Japanese Dental Science Review","id":"ITEM-3","issued":{"date-parts":[["2022"]]},"page":"268-278","publisher":"Elsevier","title":"Pathogenesis of periodontitis–A potential role for epithelial-mesenchymal transition","type":"article-journal","volume":"58"},"uris":["http://www.mendeley.com/documents/?uuid=73bf4ee6-5181-422c-8fcf-a71e2f55d0e9"]}],"mendeley":{"formattedCitation":"(1,2,14)","manualFormatting":"[1,2,14]","plainTextFormattedCitation":"(1,2,14)","previouslyFormattedCitation":"(1,2,14)"},"properties":{"noteIndex":0},"schema":"https://github.com/citation-style-language/schema/raw/master/csl-citation.json"}</w:instrText>
      </w:r>
      <w:r w:rsidRPr="00917752">
        <w:rPr>
          <w:color w:val="000000"/>
          <w:vertAlign w:val="superscript"/>
        </w:rPr>
        <w:fldChar w:fldCharType="separate"/>
      </w:r>
      <w:r w:rsidRPr="00917752">
        <w:rPr>
          <w:color w:val="000000"/>
          <w:vertAlign w:val="superscript"/>
        </w:rPr>
        <w:t>[1,2,14]</w:t>
      </w:r>
      <w:r w:rsidRPr="00917752">
        <w:rPr>
          <w:color w:val="000000"/>
          <w:vertAlign w:val="superscript"/>
        </w:rPr>
        <w:fldChar w:fldCharType="end"/>
      </w:r>
      <w:r w:rsidRPr="005033A9">
        <w:rPr>
          <w:color w:val="000000"/>
        </w:rPr>
        <w:t>.</w:t>
      </w:r>
    </w:p>
    <w:p w14:paraId="0827907D" w14:textId="77777777" w:rsidR="005033A9" w:rsidRPr="005033A9" w:rsidRDefault="005033A9" w:rsidP="005033A9">
      <w:pPr>
        <w:spacing w:line="245" w:lineRule="auto"/>
        <w:jc w:val="both"/>
        <w:rPr>
          <w:color w:val="000000"/>
        </w:rPr>
      </w:pPr>
      <w:r w:rsidRPr="005033A9">
        <w:rPr>
          <w:color w:val="000000"/>
        </w:rPr>
        <w:t>Patient Groups</w:t>
      </w:r>
    </w:p>
    <w:p w14:paraId="70DEB2F8" w14:textId="731E5860" w:rsidR="005033A9" w:rsidRPr="005033A9" w:rsidRDefault="005033A9" w:rsidP="005033A9">
      <w:pPr>
        <w:spacing w:line="245" w:lineRule="auto"/>
        <w:jc w:val="both"/>
        <w:rPr>
          <w:color w:val="000000"/>
        </w:rPr>
      </w:pPr>
      <w:r w:rsidRPr="005033A9">
        <w:rPr>
          <w:color w:val="000000"/>
        </w:rPr>
        <w:t>The study population was divided into the subsequent groups depending on the criteria referred to in 1999 AAP classification of periodontal disease</w:t>
      </w:r>
      <w:r w:rsidRPr="00917752">
        <w:rPr>
          <w:color w:val="000000"/>
          <w:vertAlign w:val="superscript"/>
        </w:rPr>
        <w:fldChar w:fldCharType="begin" w:fldLock="1"/>
      </w:r>
      <w:r w:rsidRPr="00917752">
        <w:rPr>
          <w:color w:val="000000"/>
          <w:vertAlign w:val="superscript"/>
        </w:rPr>
        <w:instrText>ADDIN CSL_CITATION {"citationItems":[{"id":"ITEM-1","itemData":{"ISSN":"1553-0841","author":[{"dropping-particle":"","family":"Armitage","given":"Gary C","non-dropping-particle":"","parse-names":false,"suffix":""}],"container-title":"Annals of periodontology","id":"ITEM-1","issue":"1","issued":{"date-parts":[["1999"]]},"page":"1-6","publisher":"Wiley Online Library","title":"Development of a classification system for periodontal diseases and conditions","type":"article-journal","volume":"4"},"uris":["http://www.mendeley.com/documents/?uuid=adba3239-df37-41d2-aebe-e7d7314275b3"]}],"mendeley":{"formattedCitation":"(15)","manualFormatting":"[15]","plainTextFormattedCitation":"(15)","previouslyFormattedCitation":"(15)"},"properties":{"noteIndex":0},"schema":"https://github.com/citation-style-language/schema/raw/master/csl-citation.json"}</w:instrText>
      </w:r>
      <w:r w:rsidRPr="00917752">
        <w:rPr>
          <w:color w:val="000000"/>
          <w:vertAlign w:val="superscript"/>
        </w:rPr>
        <w:fldChar w:fldCharType="separate"/>
      </w:r>
      <w:r w:rsidRPr="00917752">
        <w:rPr>
          <w:color w:val="000000"/>
          <w:vertAlign w:val="superscript"/>
        </w:rPr>
        <w:t>[15]</w:t>
      </w:r>
      <w:r w:rsidRPr="00917752">
        <w:rPr>
          <w:color w:val="000000"/>
          <w:vertAlign w:val="superscript"/>
        </w:rPr>
        <w:fldChar w:fldCharType="end"/>
      </w:r>
      <w:r w:rsidRPr="005033A9">
        <w:rPr>
          <w:color w:val="000000"/>
        </w:rPr>
        <w:t>;</w:t>
      </w:r>
      <w:r w:rsidR="00917752">
        <w:rPr>
          <w:color w:val="000000"/>
        </w:rPr>
        <w:t xml:space="preserve"> </w:t>
      </w:r>
      <w:r w:rsidRPr="005033A9">
        <w:rPr>
          <w:color w:val="000000"/>
        </w:rPr>
        <w:t>group 1 (control group); Included 22 healthy periodontal individuals with no clinical signs of inflammation (no bleeding on probing, redness, or swelling), probing pocket depth (PPD): ≤3 mm , and no Clinical Attachment Loss (CAL). Group 2 Mild; 1 to 2 mm (CAL</w:t>
      </w:r>
      <w:proofErr w:type="gramStart"/>
      <w:r w:rsidRPr="005033A9">
        <w:rPr>
          <w:color w:val="000000"/>
        </w:rPr>
        <w:t>) ,</w:t>
      </w:r>
      <w:proofErr w:type="gramEnd"/>
      <w:r w:rsidRPr="005033A9">
        <w:rPr>
          <w:color w:val="000000"/>
        </w:rPr>
        <w:t xml:space="preserve"> (PPD) 3–5 </w:t>
      </w:r>
      <w:proofErr w:type="gramStart"/>
      <w:r w:rsidRPr="005033A9">
        <w:rPr>
          <w:color w:val="000000"/>
        </w:rPr>
        <w:t>mm ,</w:t>
      </w:r>
      <w:proofErr w:type="gramEnd"/>
      <w:r w:rsidRPr="005033A9">
        <w:rPr>
          <w:color w:val="000000"/>
        </w:rPr>
        <w:t xml:space="preserve"> 22 </w:t>
      </w:r>
      <w:proofErr w:type="gramStart"/>
      <w:r w:rsidRPr="005033A9">
        <w:rPr>
          <w:color w:val="000000"/>
        </w:rPr>
        <w:t>patients .</w:t>
      </w:r>
      <w:proofErr w:type="gramEnd"/>
      <w:r w:rsidRPr="005033A9">
        <w:rPr>
          <w:color w:val="000000"/>
        </w:rPr>
        <w:t xml:space="preserve"> Group </w:t>
      </w:r>
      <w:proofErr w:type="gramStart"/>
      <w:r w:rsidRPr="005033A9">
        <w:rPr>
          <w:color w:val="000000"/>
        </w:rPr>
        <w:t>3  Moderate</w:t>
      </w:r>
      <w:proofErr w:type="gramEnd"/>
      <w:r w:rsidRPr="005033A9">
        <w:rPr>
          <w:color w:val="000000"/>
        </w:rPr>
        <w:t xml:space="preserve">: 3 to 4 mm CAL, (PPD) 5–7 </w:t>
      </w:r>
      <w:r w:rsidRPr="005033A9">
        <w:rPr>
          <w:color w:val="000000"/>
        </w:rPr>
        <w:t>mm, 22 patients.</w:t>
      </w:r>
      <w:r w:rsidR="00917752">
        <w:rPr>
          <w:color w:val="000000"/>
        </w:rPr>
        <w:t xml:space="preserve"> </w:t>
      </w:r>
      <w:r w:rsidRPr="005033A9">
        <w:rPr>
          <w:color w:val="000000"/>
        </w:rPr>
        <w:t>Group 4 Severe, 24 patients (CAL) ≥5 mm, (PPD) ≥7 mm.</w:t>
      </w:r>
    </w:p>
    <w:p w14:paraId="2A84D0B3" w14:textId="77777777" w:rsidR="005033A9" w:rsidRPr="005033A9" w:rsidRDefault="005033A9" w:rsidP="005033A9">
      <w:pPr>
        <w:spacing w:line="245" w:lineRule="auto"/>
        <w:jc w:val="both"/>
        <w:rPr>
          <w:color w:val="000000"/>
        </w:rPr>
      </w:pPr>
      <w:r w:rsidRPr="005033A9">
        <w:rPr>
          <w:color w:val="000000"/>
        </w:rPr>
        <w:t>Saliva samples collection:</w:t>
      </w:r>
    </w:p>
    <w:p w14:paraId="44473F90" w14:textId="3591102A" w:rsidR="005033A9" w:rsidRPr="005033A9" w:rsidRDefault="005033A9" w:rsidP="005033A9">
      <w:pPr>
        <w:spacing w:line="245" w:lineRule="auto"/>
        <w:jc w:val="both"/>
        <w:rPr>
          <w:color w:val="000000"/>
        </w:rPr>
      </w:pPr>
      <w:r w:rsidRPr="005033A9">
        <w:rPr>
          <w:color w:val="000000"/>
        </w:rPr>
        <w:t>Whole unstimulated saliva (Five milliliters) were collected from the participating individuals. The samples were gathered in the morning [between 08.00 and 12.00], at least two hours postprandial. Unstimulated whole saliva was collected using the Navazesh method which dictates that Participants were instructed to avoid eating, drinking, smoking, or performing oral hygiene for at least 1–2 hours before sample collection. Sample Collection were performed in the morning with the participant seated upright with the head slightly tilted forward. Saliva was allowed to accumulate naturally in the mouth and expectorated into sterile tubes every 60 seconds over 5–15 minutes to obtain an adequate volume. Collected samples were immediately placed on ice and centrifuged at 3000 rpm for 15 minutes at 4°C to remove cellular debris and mucus. The resulting supernatant was stored at −20°C until analysis to preserve the stability of salivary cytokines</w:t>
      </w:r>
      <w:r w:rsidRPr="005033A9">
        <w:rPr>
          <w:color w:val="000000"/>
        </w:rPr>
        <w:fldChar w:fldCharType="begin" w:fldLock="1"/>
      </w:r>
      <w:r w:rsidRPr="005033A9">
        <w:rPr>
          <w:color w:val="000000"/>
        </w:rPr>
        <w:instrText>ADDIN CSL_CITATION {"citationItems":[{"id":"ITEM-1","itemData":{"ISSN":"1422-0067","author":[{"dropping-particle":"","family":"Relvas","given":"Marta","non-dropping-particle":"","parse-names":false,"suffix":""},{"dropping-particle":"","family":"Mendes-Frias","given":"Ana","non-dropping-particle":"","parse-names":false,"suffix":""},{"dropping-particle":"","family":"Gonçalves","given":"Maria","non-dropping-particle":"","parse-names":false,"suffix":""},{"dropping-particle":"","family":"Salazar","given":"Filomena","non-dropping-particle":"","parse-names":false,"suffix":""},{"dropping-particle":"","family":"López-Jarana","given":"Paula","non-dropping-particle":"","parse-names":false,"suffix":""},{"dropping-particle":"","family":"Silvestre","given":"Ricardo","non-dropping-particle":"","parse-names":false,"suffix":""},{"dropping-particle":"","family":"Viana da Costa","given":"Alexandra","non-dropping-particle":"","parse-names":false,"suffix":""}],"container-title":"International journal of molecular sciences","id":"ITEM-1","issue":"15","issued":{"date-parts":[["2024"]]},"page":"8401","publisher":"MDPI","title":"Salivary IL-1β, IL-6, and IL-10 are key biomarkers of periodontitis severity","type":"article-journal","volume":"25"},"uris":["http://www.mendeley.com/documents/?uuid=1ea6790e-5c6a-4e8f-963d-e6b29df1c3b0"]}],"mendeley":{"formattedCitation":"(16)","manualFormatting":"[16]","plainTextFormattedCitation":"(16)","previouslyFormattedCitation":"(16)"},"properties":{"noteIndex":0},"schema":"https://github.com/citation-style-language/schema/raw/master/csl-citation.json"}</w:instrText>
      </w:r>
      <w:r w:rsidRPr="005033A9">
        <w:rPr>
          <w:color w:val="000000"/>
        </w:rPr>
        <w:fldChar w:fldCharType="separate"/>
      </w:r>
      <w:r w:rsidRPr="005033A9">
        <w:rPr>
          <w:color w:val="000000"/>
        </w:rPr>
        <w:t>[16]</w:t>
      </w:r>
      <w:r w:rsidRPr="005033A9">
        <w:rPr>
          <w:color w:val="000000"/>
        </w:rPr>
        <w:fldChar w:fldCharType="end"/>
      </w:r>
      <w:r w:rsidRPr="005033A9">
        <w:rPr>
          <w:color w:val="000000"/>
        </w:rPr>
        <w:t xml:space="preserve">. And were used for laboratory analysis within a time not expanding more than six months from collection time since </w:t>
      </w:r>
      <w:proofErr w:type="spellStart"/>
      <w:r w:rsidRPr="005033A9">
        <w:rPr>
          <w:color w:val="000000"/>
        </w:rPr>
        <w:t>cyrokines</w:t>
      </w:r>
      <w:proofErr w:type="spellEnd"/>
      <w:r w:rsidRPr="005033A9">
        <w:rPr>
          <w:color w:val="000000"/>
        </w:rPr>
        <w:t xml:space="preserve"> stability are affected after that period</w:t>
      </w:r>
      <w:r w:rsidRPr="00917752">
        <w:rPr>
          <w:color w:val="000000"/>
          <w:vertAlign w:val="superscript"/>
        </w:rPr>
        <w:fldChar w:fldCharType="begin" w:fldLock="1"/>
      </w:r>
      <w:r w:rsidRPr="00917752">
        <w:rPr>
          <w:color w:val="000000"/>
          <w:vertAlign w:val="superscript"/>
        </w:rPr>
        <w:instrText>ADDIN CSL_CITATION {"citationItems":[{"id":"ITEM-1","itemData":{"author":[{"dropping-particle":"","family":"Chauhan","given":"Mansi","non-dropping-particle":"","parse-names":false,"suffix":""}],"container-title":"International Journal of Forensic Medicine.","id":"ITEM-1","issue":"2","issued":{"date-parts":[["2020"]]},"page":"21-24","title":"Storage of saliva and blood specimen in different temperature","type":"article-journal","volume":"2"},"uris":["http://www.mendeley.com/documents/?uuid=18283086-0f93-4423-9c1e-4224bace2a1e"]}],"mendeley":{"formattedCitation":"(17)","manualFormatting":"[17]","plainTextFormattedCitation":"(17)","previouslyFormattedCitation":"(17)"},"properties":{"noteIndex":0},"schema":"https://github.com/citation-style-language/schema/raw/master/csl-citation.json"}</w:instrText>
      </w:r>
      <w:r w:rsidRPr="00917752">
        <w:rPr>
          <w:color w:val="000000"/>
          <w:vertAlign w:val="superscript"/>
        </w:rPr>
        <w:fldChar w:fldCharType="separate"/>
      </w:r>
      <w:r w:rsidRPr="00917752">
        <w:rPr>
          <w:color w:val="000000"/>
          <w:vertAlign w:val="superscript"/>
        </w:rPr>
        <w:t>[17]</w:t>
      </w:r>
      <w:r w:rsidRPr="00917752">
        <w:rPr>
          <w:color w:val="000000"/>
          <w:vertAlign w:val="superscript"/>
        </w:rPr>
        <w:fldChar w:fldCharType="end"/>
      </w:r>
      <w:r w:rsidRPr="005033A9">
        <w:rPr>
          <w:color w:val="000000"/>
        </w:rPr>
        <w:t>.</w:t>
      </w:r>
    </w:p>
    <w:p w14:paraId="7C5E5DA9" w14:textId="77777777" w:rsidR="005033A9" w:rsidRPr="005033A9" w:rsidRDefault="005033A9" w:rsidP="005033A9">
      <w:pPr>
        <w:spacing w:line="245" w:lineRule="auto"/>
        <w:jc w:val="both"/>
        <w:rPr>
          <w:color w:val="000000"/>
        </w:rPr>
      </w:pPr>
      <w:r w:rsidRPr="005033A9">
        <w:rPr>
          <w:color w:val="000000"/>
        </w:rPr>
        <w:t>Clinical measurements</w:t>
      </w:r>
    </w:p>
    <w:p w14:paraId="4B3C213E" w14:textId="77777777" w:rsidR="005033A9" w:rsidRPr="005033A9" w:rsidRDefault="005033A9" w:rsidP="005033A9">
      <w:pPr>
        <w:spacing w:line="245" w:lineRule="auto"/>
        <w:jc w:val="both"/>
        <w:rPr>
          <w:color w:val="000000"/>
        </w:rPr>
      </w:pPr>
      <w:r w:rsidRPr="005033A9">
        <w:rPr>
          <w:color w:val="000000"/>
        </w:rPr>
        <w:t>An examination was conducted, encompassing the Plaque Index (PLI), Bleeding on Probing (BOP), Probing Pocket Depth (PPD), and Clinical Attachment Loss (CAL). A periodontal probe (University of North Carolina (UNC 15) periodontal probe) was employed to assess all clinical periodontal parameters. Each tooth, excluding the wisdom teeth, was evaluated for six surfaces, four of which were designated for plaque assessment. The clinical examination was conducted by a single examiner for all subjects.</w:t>
      </w:r>
    </w:p>
    <w:p w14:paraId="5CD4234F" w14:textId="77777777" w:rsidR="005033A9" w:rsidRPr="005033A9" w:rsidRDefault="005033A9" w:rsidP="005033A9">
      <w:pPr>
        <w:spacing w:line="245" w:lineRule="auto"/>
        <w:jc w:val="both"/>
        <w:rPr>
          <w:color w:val="000000"/>
        </w:rPr>
      </w:pPr>
      <w:r w:rsidRPr="005033A9">
        <w:rPr>
          <w:color w:val="000000"/>
        </w:rPr>
        <w:t>Laboratory procedure</w:t>
      </w:r>
    </w:p>
    <w:p w14:paraId="515B7B18" w14:textId="6E315EE5" w:rsidR="005033A9" w:rsidRPr="005033A9" w:rsidRDefault="005033A9" w:rsidP="005033A9">
      <w:pPr>
        <w:spacing w:line="245" w:lineRule="auto"/>
        <w:jc w:val="both"/>
        <w:rPr>
          <w:color w:val="000000"/>
        </w:rPr>
      </w:pPr>
      <w:r w:rsidRPr="005033A9">
        <w:rPr>
          <w:color w:val="000000"/>
        </w:rPr>
        <w:t xml:space="preserve">The concentrations of TNF-α and IL-32-α were determined in the saliva of </w:t>
      </w:r>
      <w:r w:rsidRPr="005033A9">
        <w:rPr>
          <w:color w:val="000000"/>
        </w:rPr>
        <w:lastRenderedPageBreak/>
        <w:t>periodontitis and control groups with an (ELISA) kit (</w:t>
      </w:r>
      <w:proofErr w:type="spellStart"/>
      <w:r w:rsidRPr="005033A9">
        <w:rPr>
          <w:color w:val="000000"/>
        </w:rPr>
        <w:t>sunlong</w:t>
      </w:r>
      <w:proofErr w:type="spellEnd"/>
      <w:r w:rsidRPr="005033A9">
        <w:rPr>
          <w:color w:val="000000"/>
        </w:rPr>
        <w:t xml:space="preserve"> biotech -</w:t>
      </w:r>
      <w:proofErr w:type="spellStart"/>
      <w:r w:rsidRPr="005033A9">
        <w:rPr>
          <w:color w:val="000000"/>
        </w:rPr>
        <w:t>china</w:t>
      </w:r>
      <w:proofErr w:type="spellEnd"/>
      <w:r w:rsidRPr="005033A9">
        <w:rPr>
          <w:color w:val="000000"/>
        </w:rPr>
        <w:t>) in accordance with the manufacturer's standards. The absorbance was measured utilizing a spectrophotometer plate reader (Paramedical, Italy)</w:t>
      </w:r>
    </w:p>
    <w:p w14:paraId="11C9AFB1" w14:textId="77777777" w:rsidR="005033A9" w:rsidRPr="005033A9" w:rsidRDefault="005033A9" w:rsidP="005033A9">
      <w:pPr>
        <w:spacing w:line="245" w:lineRule="auto"/>
        <w:jc w:val="both"/>
        <w:rPr>
          <w:color w:val="000000"/>
        </w:rPr>
      </w:pPr>
      <w:r w:rsidRPr="005033A9">
        <w:rPr>
          <w:color w:val="000000"/>
        </w:rPr>
        <w:t>Statistical analyses</w:t>
      </w:r>
    </w:p>
    <w:p w14:paraId="0165D639" w14:textId="77777777" w:rsidR="005033A9" w:rsidRPr="005033A9" w:rsidRDefault="005033A9" w:rsidP="005033A9">
      <w:pPr>
        <w:spacing w:line="245" w:lineRule="auto"/>
        <w:jc w:val="both"/>
        <w:rPr>
          <w:color w:val="000000"/>
        </w:rPr>
      </w:pPr>
      <w:r w:rsidRPr="005033A9">
        <w:rPr>
          <w:color w:val="000000"/>
        </w:rPr>
        <w:t xml:space="preserve">The age and gender of the healthy individuals and chronic periodontitis were presented in mean (SD) and no (%), respectively. The homogeneity of the study groups for the age and gender was examined in an independent t-test and Chi-square test, respectively. Comparisons of main biomarkers and TNF-α and IL-32 α among health individuals and patients with different chronic periodontitis were examined in ANOVA one-way test. The pairwise comparisons were examined in a Tukey test. The correlations of TNF-α and IL-32 α with main biomarkers in chronic periodontitis were determined in bivariate regression analysis. The sensitivity, specificity, positive predictive value (PPV), negative predictive value (NPV), and accuracy for the role of TNF-α and IL-32 α </w:t>
      </w:r>
      <w:r w:rsidRPr="005033A9">
        <w:rPr>
          <w:color w:val="000000"/>
        </w:rPr>
        <w:t>in the diagnosis of chronic periodontitis were determined in Roc curve analysis. The significant level of difference was determined in a p&lt;0.05. The statistical calculations were performed using JMP®, Version 18.0. SAS Institute Inc., Cary, NC, 1989–2023.</w:t>
      </w:r>
    </w:p>
    <w:p w14:paraId="3AD7EFAC" w14:textId="257FC522" w:rsidR="005033A9" w:rsidRPr="00917752" w:rsidRDefault="005033A9" w:rsidP="00917752">
      <w:pPr>
        <w:spacing w:before="120" w:line="360" w:lineRule="auto"/>
        <w:jc w:val="both"/>
        <w:rPr>
          <w:b/>
          <w:bCs/>
          <w:caps/>
          <w:color w:val="0000FF"/>
          <w:lang w:bidi="ar-IQ"/>
        </w:rPr>
      </w:pPr>
      <w:r w:rsidRPr="00917752">
        <w:rPr>
          <w:b/>
          <w:bCs/>
          <w:caps/>
          <w:color w:val="0000FF"/>
          <w:lang w:bidi="ar-IQ"/>
        </w:rPr>
        <w:t>Results</w:t>
      </w:r>
      <w:r w:rsidR="00917752">
        <w:rPr>
          <w:b/>
          <w:bCs/>
          <w:caps/>
          <w:color w:val="0000FF"/>
          <w:lang w:bidi="ar-IQ"/>
        </w:rPr>
        <w:t>:</w:t>
      </w:r>
    </w:p>
    <w:p w14:paraId="09125E59" w14:textId="77777777" w:rsidR="005033A9" w:rsidRDefault="005033A9" w:rsidP="005033A9">
      <w:pPr>
        <w:spacing w:line="245" w:lineRule="auto"/>
        <w:jc w:val="both"/>
        <w:rPr>
          <w:color w:val="000000"/>
        </w:rPr>
      </w:pPr>
      <w:r w:rsidRPr="005033A9">
        <w:rPr>
          <w:color w:val="000000"/>
        </w:rPr>
        <w:t xml:space="preserve">The study included 22 healthy individuals and 68 patients with chronic </w:t>
      </w:r>
      <w:proofErr w:type="gramStart"/>
      <w:r w:rsidRPr="005033A9">
        <w:rPr>
          <w:color w:val="000000"/>
        </w:rPr>
        <w:t>periodontitis .</w:t>
      </w:r>
      <w:proofErr w:type="gramEnd"/>
      <w:r w:rsidRPr="005033A9">
        <w:rPr>
          <w:color w:val="000000"/>
        </w:rPr>
        <w:t xml:space="preserve"> The mean age of the healthy group was 39.14 ± 9.34 years, while that of the periodontitis group was 36.44 ± 10.45 years. Statistical analysis showed no significant difference in age between the two groups (p = 0.2840). Regarding gender distribution, males represented 59.09% of the healthy group and 57.35% of the periodontitis group, while females accounted for 40.91% and 42.65%, respectively. The difference in gender distribution was not statistically significant (p = 0.8859). These findings indicate that both groups were comparable in terms of age and gender as shown table 1.</w:t>
      </w:r>
    </w:p>
    <w:p w14:paraId="5472BFE6" w14:textId="77777777" w:rsidR="00917752" w:rsidRDefault="00917752" w:rsidP="005033A9">
      <w:pPr>
        <w:spacing w:line="245" w:lineRule="auto"/>
        <w:jc w:val="both"/>
        <w:rPr>
          <w:color w:val="000000"/>
        </w:rPr>
        <w:sectPr w:rsidR="00917752" w:rsidSect="00DD4333">
          <w:type w:val="continuous"/>
          <w:pgSz w:w="11909" w:h="16834" w:code="9"/>
          <w:pgMar w:top="1440" w:right="1440" w:bottom="1440" w:left="1440" w:header="720" w:footer="720" w:gutter="0"/>
          <w:cols w:num="2" w:space="720" w:equalWidth="0">
            <w:col w:w="4160" w:space="708"/>
            <w:col w:w="4160"/>
          </w:cols>
          <w:docGrid w:linePitch="360"/>
        </w:sectPr>
      </w:pPr>
    </w:p>
    <w:p w14:paraId="703FA390" w14:textId="77777777" w:rsidR="00917752" w:rsidRPr="00917752" w:rsidRDefault="00917752" w:rsidP="005033A9">
      <w:pPr>
        <w:spacing w:line="245" w:lineRule="auto"/>
        <w:jc w:val="both"/>
        <w:rPr>
          <w:color w:val="000000"/>
          <w:sz w:val="12"/>
          <w:szCs w:val="12"/>
        </w:rPr>
      </w:pPr>
    </w:p>
    <w:p w14:paraId="20BA3880" w14:textId="77777777" w:rsidR="005033A9" w:rsidRPr="00917752" w:rsidRDefault="005033A9" w:rsidP="00917752">
      <w:pPr>
        <w:pBdr>
          <w:top w:val="single" w:sz="24" w:space="1" w:color="auto"/>
        </w:pBdr>
        <w:ind w:left="770" w:hanging="770"/>
        <w:jc w:val="both"/>
        <w:rPr>
          <w:b/>
          <w:bCs/>
          <w:color w:val="0000FF"/>
          <w:sz w:val="20"/>
          <w:szCs w:val="20"/>
        </w:rPr>
      </w:pPr>
      <w:r w:rsidRPr="00917752">
        <w:rPr>
          <w:b/>
          <w:bCs/>
          <w:color w:val="0000FF"/>
          <w:sz w:val="20"/>
          <w:szCs w:val="20"/>
        </w:rPr>
        <w:t>Table 1. General demographic and clinical characteristics of the study populatio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99"/>
        <w:gridCol w:w="2566"/>
        <w:gridCol w:w="2743"/>
        <w:gridCol w:w="1559"/>
      </w:tblGrid>
      <w:tr w:rsidR="005033A9" w:rsidRPr="00E2443A" w14:paraId="0BD33680" w14:textId="77777777" w:rsidTr="00917752">
        <w:trPr>
          <w:trHeight w:val="299"/>
        </w:trPr>
        <w:tc>
          <w:tcPr>
            <w:tcW w:w="2199" w:type="dxa"/>
            <w:vMerge w:val="restart"/>
            <w:tcBorders>
              <w:top w:val="single" w:sz="24" w:space="0" w:color="auto"/>
              <w:bottom w:val="single" w:sz="8" w:space="0" w:color="auto"/>
            </w:tcBorders>
          </w:tcPr>
          <w:p w14:paraId="23165ADF" w14:textId="77777777" w:rsidR="005033A9" w:rsidRPr="00917752" w:rsidRDefault="005033A9" w:rsidP="00917752">
            <w:pPr>
              <w:tabs>
                <w:tab w:val="left" w:pos="0"/>
              </w:tabs>
              <w:jc w:val="both"/>
              <w:rPr>
                <w:rFonts w:asciiTheme="majorBidi" w:hAnsiTheme="majorBidi" w:cstheme="majorBidi"/>
                <w:b/>
                <w:bCs/>
                <w:sz w:val="20"/>
                <w:szCs w:val="20"/>
              </w:rPr>
            </w:pPr>
            <w:r w:rsidRPr="00917752">
              <w:rPr>
                <w:rFonts w:asciiTheme="majorBidi" w:hAnsiTheme="majorBidi" w:cstheme="majorBidi"/>
                <w:b/>
                <w:bCs/>
                <w:sz w:val="20"/>
                <w:szCs w:val="20"/>
              </w:rPr>
              <w:t xml:space="preserve">Characteristics  </w:t>
            </w:r>
          </w:p>
        </w:tc>
        <w:tc>
          <w:tcPr>
            <w:tcW w:w="5309" w:type="dxa"/>
            <w:gridSpan w:val="2"/>
            <w:tcBorders>
              <w:top w:val="single" w:sz="24" w:space="0" w:color="auto"/>
              <w:bottom w:val="single" w:sz="8" w:space="0" w:color="auto"/>
            </w:tcBorders>
          </w:tcPr>
          <w:p w14:paraId="2BA8E4B8" w14:textId="77777777" w:rsidR="005033A9" w:rsidRPr="00917752" w:rsidRDefault="005033A9" w:rsidP="00917752">
            <w:pPr>
              <w:tabs>
                <w:tab w:val="left" w:pos="0"/>
              </w:tabs>
              <w:jc w:val="both"/>
              <w:rPr>
                <w:rFonts w:asciiTheme="majorBidi" w:hAnsiTheme="majorBidi" w:cstheme="majorBidi"/>
                <w:b/>
                <w:bCs/>
                <w:sz w:val="20"/>
                <w:szCs w:val="20"/>
              </w:rPr>
            </w:pPr>
            <w:r w:rsidRPr="00917752">
              <w:rPr>
                <w:rFonts w:asciiTheme="majorBidi" w:hAnsiTheme="majorBidi" w:cstheme="majorBidi"/>
                <w:b/>
                <w:bCs/>
                <w:sz w:val="20"/>
                <w:szCs w:val="20"/>
              </w:rPr>
              <w:t xml:space="preserve">Study groups </w:t>
            </w:r>
          </w:p>
        </w:tc>
        <w:tc>
          <w:tcPr>
            <w:tcW w:w="1559" w:type="dxa"/>
            <w:vMerge w:val="restart"/>
            <w:tcBorders>
              <w:top w:val="single" w:sz="24" w:space="0" w:color="auto"/>
              <w:bottom w:val="single" w:sz="8" w:space="0" w:color="auto"/>
            </w:tcBorders>
          </w:tcPr>
          <w:p w14:paraId="095B3A2B" w14:textId="77777777" w:rsidR="005033A9" w:rsidRPr="00917752" w:rsidRDefault="005033A9" w:rsidP="00917752">
            <w:pPr>
              <w:tabs>
                <w:tab w:val="left" w:pos="0"/>
              </w:tabs>
              <w:jc w:val="both"/>
              <w:rPr>
                <w:rFonts w:asciiTheme="majorBidi" w:hAnsiTheme="majorBidi" w:cstheme="majorBidi"/>
                <w:b/>
                <w:bCs/>
                <w:sz w:val="20"/>
                <w:szCs w:val="20"/>
              </w:rPr>
            </w:pPr>
            <w:r w:rsidRPr="00917752">
              <w:rPr>
                <w:rFonts w:asciiTheme="majorBidi" w:hAnsiTheme="majorBidi" w:cstheme="majorBidi"/>
                <w:b/>
                <w:bCs/>
                <w:sz w:val="20"/>
                <w:szCs w:val="20"/>
              </w:rPr>
              <w:t>P value</w:t>
            </w:r>
          </w:p>
        </w:tc>
      </w:tr>
      <w:tr w:rsidR="005033A9" w:rsidRPr="00E2443A" w14:paraId="75283BE5" w14:textId="77777777" w:rsidTr="00917752">
        <w:trPr>
          <w:trHeight w:val="275"/>
        </w:trPr>
        <w:tc>
          <w:tcPr>
            <w:tcW w:w="2199" w:type="dxa"/>
            <w:vMerge/>
            <w:tcBorders>
              <w:top w:val="single" w:sz="8" w:space="0" w:color="auto"/>
              <w:bottom w:val="single" w:sz="12" w:space="0" w:color="auto"/>
            </w:tcBorders>
          </w:tcPr>
          <w:p w14:paraId="40DE8CCA" w14:textId="77777777" w:rsidR="005033A9" w:rsidRPr="00E2443A" w:rsidRDefault="005033A9" w:rsidP="00917752">
            <w:pPr>
              <w:tabs>
                <w:tab w:val="left" w:pos="0"/>
              </w:tabs>
              <w:jc w:val="both"/>
              <w:rPr>
                <w:rFonts w:asciiTheme="majorBidi" w:hAnsiTheme="majorBidi" w:cstheme="majorBidi"/>
                <w:sz w:val="20"/>
                <w:szCs w:val="20"/>
              </w:rPr>
            </w:pPr>
          </w:p>
        </w:tc>
        <w:tc>
          <w:tcPr>
            <w:tcW w:w="2566" w:type="dxa"/>
            <w:tcBorders>
              <w:top w:val="single" w:sz="8" w:space="0" w:color="auto"/>
              <w:bottom w:val="single" w:sz="12" w:space="0" w:color="auto"/>
            </w:tcBorders>
          </w:tcPr>
          <w:p w14:paraId="34CBF561" w14:textId="77777777" w:rsidR="005033A9" w:rsidRPr="00917752" w:rsidRDefault="005033A9" w:rsidP="00917752">
            <w:pPr>
              <w:tabs>
                <w:tab w:val="left" w:pos="0"/>
              </w:tabs>
              <w:jc w:val="both"/>
              <w:rPr>
                <w:rFonts w:asciiTheme="majorBidi" w:hAnsiTheme="majorBidi" w:cstheme="majorBidi"/>
                <w:b/>
                <w:bCs/>
                <w:sz w:val="20"/>
                <w:szCs w:val="20"/>
              </w:rPr>
            </w:pPr>
            <w:r w:rsidRPr="00917752">
              <w:rPr>
                <w:rFonts w:asciiTheme="majorBidi" w:hAnsiTheme="majorBidi" w:cstheme="majorBidi"/>
                <w:b/>
                <w:bCs/>
                <w:sz w:val="20"/>
                <w:szCs w:val="20"/>
              </w:rPr>
              <w:t>Healthy (n=22)</w:t>
            </w:r>
          </w:p>
        </w:tc>
        <w:tc>
          <w:tcPr>
            <w:tcW w:w="2743" w:type="dxa"/>
            <w:tcBorders>
              <w:top w:val="single" w:sz="8" w:space="0" w:color="auto"/>
              <w:bottom w:val="single" w:sz="12" w:space="0" w:color="auto"/>
            </w:tcBorders>
          </w:tcPr>
          <w:p w14:paraId="0F915578" w14:textId="77777777" w:rsidR="005033A9" w:rsidRPr="00917752" w:rsidRDefault="005033A9" w:rsidP="00917752">
            <w:pPr>
              <w:tabs>
                <w:tab w:val="left" w:pos="0"/>
              </w:tabs>
              <w:jc w:val="both"/>
              <w:rPr>
                <w:rFonts w:asciiTheme="majorBidi" w:hAnsiTheme="majorBidi" w:cstheme="majorBidi"/>
                <w:b/>
                <w:bCs/>
                <w:sz w:val="20"/>
                <w:szCs w:val="20"/>
              </w:rPr>
            </w:pPr>
            <w:r w:rsidRPr="00917752">
              <w:rPr>
                <w:rFonts w:asciiTheme="majorBidi" w:hAnsiTheme="majorBidi" w:cstheme="majorBidi"/>
                <w:b/>
                <w:bCs/>
                <w:sz w:val="20"/>
                <w:szCs w:val="20"/>
              </w:rPr>
              <w:t>chronic periodontitis (n=68)</w:t>
            </w:r>
          </w:p>
        </w:tc>
        <w:tc>
          <w:tcPr>
            <w:tcW w:w="1559" w:type="dxa"/>
            <w:vMerge/>
            <w:tcBorders>
              <w:top w:val="single" w:sz="8" w:space="0" w:color="auto"/>
              <w:bottom w:val="single" w:sz="12" w:space="0" w:color="auto"/>
            </w:tcBorders>
          </w:tcPr>
          <w:p w14:paraId="55889E28" w14:textId="77777777" w:rsidR="005033A9" w:rsidRPr="00E2443A" w:rsidRDefault="005033A9" w:rsidP="00917752">
            <w:pPr>
              <w:tabs>
                <w:tab w:val="left" w:pos="0"/>
              </w:tabs>
              <w:jc w:val="both"/>
              <w:rPr>
                <w:rFonts w:asciiTheme="majorBidi" w:hAnsiTheme="majorBidi" w:cstheme="majorBidi"/>
                <w:sz w:val="20"/>
                <w:szCs w:val="20"/>
              </w:rPr>
            </w:pPr>
          </w:p>
        </w:tc>
      </w:tr>
      <w:tr w:rsidR="005033A9" w:rsidRPr="00E2443A" w14:paraId="131B2740" w14:textId="77777777" w:rsidTr="00917752">
        <w:trPr>
          <w:trHeight w:val="287"/>
        </w:trPr>
        <w:tc>
          <w:tcPr>
            <w:tcW w:w="2199" w:type="dxa"/>
            <w:tcBorders>
              <w:top w:val="single" w:sz="12" w:space="0" w:color="auto"/>
            </w:tcBorders>
          </w:tcPr>
          <w:p w14:paraId="238EB874"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 xml:space="preserve">age </w:t>
            </w:r>
          </w:p>
        </w:tc>
        <w:tc>
          <w:tcPr>
            <w:tcW w:w="2566" w:type="dxa"/>
            <w:tcBorders>
              <w:top w:val="single" w:sz="12" w:space="0" w:color="auto"/>
            </w:tcBorders>
          </w:tcPr>
          <w:p w14:paraId="35470226"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39.14 (9.34)</w:t>
            </w:r>
          </w:p>
        </w:tc>
        <w:tc>
          <w:tcPr>
            <w:tcW w:w="2743" w:type="dxa"/>
            <w:tcBorders>
              <w:top w:val="single" w:sz="12" w:space="0" w:color="auto"/>
            </w:tcBorders>
          </w:tcPr>
          <w:p w14:paraId="002A34A4"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36.44 (10.45)</w:t>
            </w:r>
          </w:p>
        </w:tc>
        <w:tc>
          <w:tcPr>
            <w:tcW w:w="1559" w:type="dxa"/>
            <w:tcBorders>
              <w:top w:val="single" w:sz="12" w:space="0" w:color="auto"/>
            </w:tcBorders>
          </w:tcPr>
          <w:p w14:paraId="6E3219F8"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0.2840</w:t>
            </w:r>
          </w:p>
        </w:tc>
      </w:tr>
      <w:tr w:rsidR="005033A9" w:rsidRPr="00E2443A" w14:paraId="64473F5A" w14:textId="77777777" w:rsidTr="00B33312">
        <w:tc>
          <w:tcPr>
            <w:tcW w:w="2199" w:type="dxa"/>
            <w:tcBorders>
              <w:bottom w:val="single" w:sz="12" w:space="0" w:color="auto"/>
            </w:tcBorders>
          </w:tcPr>
          <w:p w14:paraId="13BD702F"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Pr>
                <w:rFonts w:asciiTheme="majorBidi" w:hAnsiTheme="majorBidi" w:cstheme="majorBidi"/>
                <w:sz w:val="20"/>
                <w:szCs w:val="20"/>
              </w:rPr>
              <w:t xml:space="preserve">Gender: </w:t>
            </w:r>
            <w:r w:rsidRPr="00E2443A">
              <w:rPr>
                <w:rFonts w:asciiTheme="majorBidi" w:hAnsiTheme="majorBidi" w:cstheme="majorBidi"/>
                <w:sz w:val="20"/>
                <w:szCs w:val="20"/>
              </w:rPr>
              <w:t>Male</w:t>
            </w:r>
          </w:p>
          <w:p w14:paraId="65857BCF"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Pr>
                <w:rFonts w:asciiTheme="majorBidi" w:hAnsiTheme="majorBidi" w:cstheme="majorBidi"/>
                <w:sz w:val="20"/>
                <w:szCs w:val="20"/>
              </w:rPr>
              <w:t xml:space="preserve">             </w:t>
            </w:r>
            <w:r w:rsidRPr="00E2443A">
              <w:rPr>
                <w:rFonts w:asciiTheme="majorBidi" w:hAnsiTheme="majorBidi" w:cstheme="majorBidi"/>
                <w:sz w:val="20"/>
                <w:szCs w:val="20"/>
              </w:rPr>
              <w:t>Female</w:t>
            </w:r>
          </w:p>
        </w:tc>
        <w:tc>
          <w:tcPr>
            <w:tcW w:w="2566" w:type="dxa"/>
            <w:tcBorders>
              <w:bottom w:val="single" w:sz="12" w:space="0" w:color="auto"/>
            </w:tcBorders>
          </w:tcPr>
          <w:p w14:paraId="4CEBB201"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13 (59.09)</w:t>
            </w:r>
          </w:p>
          <w:p w14:paraId="0918A93B"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Pr>
                <w:rFonts w:asciiTheme="majorBidi" w:hAnsiTheme="majorBidi" w:cstheme="majorBidi"/>
                <w:sz w:val="20"/>
                <w:szCs w:val="20"/>
              </w:rPr>
              <w:t xml:space="preserve">  </w:t>
            </w:r>
            <w:r w:rsidRPr="00E2443A">
              <w:rPr>
                <w:rFonts w:asciiTheme="majorBidi" w:hAnsiTheme="majorBidi" w:cstheme="majorBidi"/>
                <w:sz w:val="20"/>
                <w:szCs w:val="20"/>
              </w:rPr>
              <w:t>9 (40.91)</w:t>
            </w:r>
          </w:p>
        </w:tc>
        <w:tc>
          <w:tcPr>
            <w:tcW w:w="2743" w:type="dxa"/>
            <w:tcBorders>
              <w:bottom w:val="single" w:sz="12" w:space="0" w:color="auto"/>
            </w:tcBorders>
          </w:tcPr>
          <w:p w14:paraId="1221003F"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39 (57.35)</w:t>
            </w:r>
          </w:p>
          <w:p w14:paraId="17133320"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29 (42.65)</w:t>
            </w:r>
          </w:p>
        </w:tc>
        <w:tc>
          <w:tcPr>
            <w:tcW w:w="1559" w:type="dxa"/>
            <w:tcBorders>
              <w:bottom w:val="single" w:sz="12" w:space="0" w:color="auto"/>
            </w:tcBorders>
          </w:tcPr>
          <w:p w14:paraId="569D1BFB" w14:textId="77777777" w:rsidR="005033A9" w:rsidRPr="00E2443A" w:rsidRDefault="005033A9" w:rsidP="00B91189">
            <w:pPr>
              <w:tabs>
                <w:tab w:val="left" w:pos="0"/>
              </w:tabs>
              <w:spacing w:before="100" w:beforeAutospacing="1" w:after="100" w:afterAutospacing="1"/>
              <w:jc w:val="both"/>
              <w:rPr>
                <w:rFonts w:asciiTheme="majorBidi" w:hAnsiTheme="majorBidi" w:cstheme="majorBidi"/>
                <w:sz w:val="20"/>
                <w:szCs w:val="20"/>
              </w:rPr>
            </w:pPr>
            <w:r w:rsidRPr="00E2443A">
              <w:rPr>
                <w:rFonts w:asciiTheme="majorBidi" w:hAnsiTheme="majorBidi" w:cstheme="majorBidi"/>
                <w:sz w:val="20"/>
                <w:szCs w:val="20"/>
              </w:rPr>
              <w:t>0.8859</w:t>
            </w:r>
          </w:p>
        </w:tc>
      </w:tr>
      <w:tr w:rsidR="005033A9" w:rsidRPr="00E2443A" w14:paraId="53B067AC" w14:textId="77777777" w:rsidTr="00B33312">
        <w:trPr>
          <w:trHeight w:val="970"/>
        </w:trPr>
        <w:tc>
          <w:tcPr>
            <w:tcW w:w="9067" w:type="dxa"/>
            <w:gridSpan w:val="4"/>
            <w:tcBorders>
              <w:top w:val="single" w:sz="12" w:space="0" w:color="auto"/>
              <w:bottom w:val="single" w:sz="24" w:space="0" w:color="auto"/>
            </w:tcBorders>
          </w:tcPr>
          <w:p w14:paraId="1C56515D" w14:textId="77777777" w:rsidR="005033A9" w:rsidRPr="00505F53" w:rsidRDefault="005033A9" w:rsidP="00917752">
            <w:pPr>
              <w:tabs>
                <w:tab w:val="left" w:pos="0"/>
              </w:tabs>
              <w:jc w:val="both"/>
              <w:rPr>
                <w:rFonts w:asciiTheme="majorBidi" w:hAnsiTheme="majorBidi" w:cstheme="majorBidi"/>
                <w:sz w:val="20"/>
                <w:szCs w:val="20"/>
              </w:rPr>
            </w:pPr>
            <w:r w:rsidRPr="00505F53">
              <w:rPr>
                <w:rFonts w:asciiTheme="majorBidi" w:hAnsiTheme="majorBidi" w:cstheme="majorBidi"/>
                <w:sz w:val="20"/>
                <w:szCs w:val="20"/>
              </w:rPr>
              <w:t>*n:</w:t>
            </w:r>
            <w:r>
              <w:rPr>
                <w:rFonts w:asciiTheme="majorBidi" w:hAnsiTheme="majorBidi" w:cstheme="majorBidi"/>
                <w:sz w:val="20"/>
                <w:szCs w:val="20"/>
              </w:rPr>
              <w:t xml:space="preserve"> </w:t>
            </w:r>
            <w:r w:rsidRPr="00505F53">
              <w:rPr>
                <w:rFonts w:asciiTheme="majorBidi" w:hAnsiTheme="majorBidi" w:cstheme="majorBidi"/>
                <w:sz w:val="20"/>
                <w:szCs w:val="20"/>
              </w:rPr>
              <w:t>number of the subjects*</w:t>
            </w:r>
          </w:p>
          <w:p w14:paraId="367C2551" w14:textId="77777777" w:rsidR="005033A9" w:rsidRPr="00E2443A" w:rsidRDefault="005033A9" w:rsidP="00917752">
            <w:pPr>
              <w:tabs>
                <w:tab w:val="left" w:pos="0"/>
              </w:tabs>
              <w:jc w:val="both"/>
              <w:rPr>
                <w:rFonts w:asciiTheme="majorBidi" w:hAnsiTheme="majorBidi" w:cstheme="majorBidi"/>
                <w:sz w:val="20"/>
                <w:szCs w:val="20"/>
              </w:rPr>
            </w:pPr>
            <w:r>
              <w:rPr>
                <w:rFonts w:asciiTheme="majorBidi" w:hAnsiTheme="majorBidi" w:cstheme="majorBidi"/>
                <w:sz w:val="20"/>
                <w:szCs w:val="20"/>
              </w:rPr>
              <w:t>H</w:t>
            </w:r>
            <w:r w:rsidRPr="00A65316">
              <w:rPr>
                <w:rFonts w:asciiTheme="majorBidi" w:hAnsiTheme="majorBidi" w:cstheme="majorBidi"/>
                <w:sz w:val="20"/>
                <w:szCs w:val="20"/>
              </w:rPr>
              <w:t>ealthy individuals (n = 22) and patients with chronic periodontitis (n = 68). Data are presented as mean (SD) for age and gender. Statistical differences were tested using an independent t-test for age and Chi-square test for gender distribution</w:t>
            </w:r>
          </w:p>
        </w:tc>
      </w:tr>
    </w:tbl>
    <w:p w14:paraId="5138CCAB" w14:textId="77777777" w:rsidR="00917752" w:rsidRPr="00B33312" w:rsidRDefault="00917752" w:rsidP="00B33312">
      <w:pPr>
        <w:spacing w:line="245" w:lineRule="auto"/>
        <w:jc w:val="both"/>
        <w:rPr>
          <w:color w:val="000000"/>
          <w:sz w:val="12"/>
          <w:szCs w:val="12"/>
        </w:rPr>
        <w:sectPr w:rsidR="00917752" w:rsidRPr="00B33312" w:rsidSect="00917752">
          <w:type w:val="continuous"/>
          <w:pgSz w:w="11909" w:h="16834" w:code="9"/>
          <w:pgMar w:top="1440" w:right="1440" w:bottom="1440" w:left="1440" w:header="720" w:footer="720" w:gutter="0"/>
          <w:cols w:space="720"/>
          <w:docGrid w:linePitch="360"/>
        </w:sectPr>
      </w:pPr>
    </w:p>
    <w:p w14:paraId="318603C2" w14:textId="77777777" w:rsidR="005033A9" w:rsidRPr="005033A9" w:rsidRDefault="005033A9" w:rsidP="005033A9">
      <w:pPr>
        <w:spacing w:line="245" w:lineRule="auto"/>
        <w:jc w:val="both"/>
        <w:rPr>
          <w:color w:val="000000"/>
        </w:rPr>
      </w:pPr>
      <w:r w:rsidRPr="005033A9">
        <w:rPr>
          <w:color w:val="000000"/>
        </w:rPr>
        <w:t xml:space="preserve">TNF-α levels increased progressively from healthy individuals (195.31 ± 15.00 </w:t>
      </w:r>
      <w:proofErr w:type="spellStart"/>
      <w:r w:rsidRPr="005033A9">
        <w:rPr>
          <w:color w:val="000000"/>
        </w:rPr>
        <w:t>pg</w:t>
      </w:r>
      <w:proofErr w:type="spellEnd"/>
      <w:r w:rsidRPr="005033A9">
        <w:rPr>
          <w:color w:val="000000"/>
        </w:rPr>
        <w:t xml:space="preserve">/mL) to mild (201.37 ± 12.13 </w:t>
      </w:r>
      <w:proofErr w:type="spellStart"/>
      <w:r w:rsidRPr="005033A9">
        <w:rPr>
          <w:color w:val="000000"/>
        </w:rPr>
        <w:t>pg</w:t>
      </w:r>
      <w:proofErr w:type="spellEnd"/>
      <w:r w:rsidRPr="005033A9">
        <w:rPr>
          <w:color w:val="000000"/>
        </w:rPr>
        <w:t xml:space="preserve">/mL), moderate (207.66 ± 15.40 </w:t>
      </w:r>
      <w:proofErr w:type="spellStart"/>
      <w:r w:rsidRPr="005033A9">
        <w:rPr>
          <w:color w:val="000000"/>
        </w:rPr>
        <w:t>pg</w:t>
      </w:r>
      <w:proofErr w:type="spellEnd"/>
      <w:r w:rsidRPr="005033A9">
        <w:rPr>
          <w:color w:val="000000"/>
        </w:rPr>
        <w:t xml:space="preserve">/mL), and severe periodontitis (217.77 ± 14.58 </w:t>
      </w:r>
      <w:proofErr w:type="spellStart"/>
      <w:r w:rsidRPr="005033A9">
        <w:rPr>
          <w:color w:val="000000"/>
        </w:rPr>
        <w:t>pg</w:t>
      </w:r>
      <w:proofErr w:type="spellEnd"/>
      <w:r w:rsidRPr="005033A9">
        <w:rPr>
          <w:color w:val="000000"/>
        </w:rPr>
        <w:t xml:space="preserve">/mL), with a statistically significant overall difference (p &lt; 0.0001). Significant pairwise differences were observed between severe vs. healthy groups (p &lt; 0.0001), severe vs. mild groups (p = 0.0012), and moderate vs. healthy groups (p = 0.0270), though </w:t>
      </w:r>
      <w:r w:rsidRPr="005033A9">
        <w:rPr>
          <w:color w:val="000000"/>
        </w:rPr>
        <w:t>differences between adjacent stages were not significant. Grouped analysis also showed significantly higher TNF-α levels in periodontitis patients compared to healthy controls (p = 0.0004).</w:t>
      </w:r>
    </w:p>
    <w:p w14:paraId="7D4AEDE2" w14:textId="77777777" w:rsidR="005033A9" w:rsidRPr="005033A9" w:rsidRDefault="005033A9" w:rsidP="005033A9">
      <w:pPr>
        <w:spacing w:line="245" w:lineRule="auto"/>
        <w:jc w:val="both"/>
        <w:rPr>
          <w:color w:val="000000"/>
        </w:rPr>
      </w:pPr>
      <w:r w:rsidRPr="005033A9">
        <w:rPr>
          <w:color w:val="000000"/>
        </w:rPr>
        <w:t xml:space="preserve">Similarly, IL-32α levels rose with disease severity from 88.13 ± 17.15 </w:t>
      </w:r>
      <w:proofErr w:type="spellStart"/>
      <w:r w:rsidRPr="005033A9">
        <w:rPr>
          <w:color w:val="000000"/>
        </w:rPr>
        <w:t>pg</w:t>
      </w:r>
      <w:proofErr w:type="spellEnd"/>
      <w:r w:rsidRPr="005033A9">
        <w:rPr>
          <w:color w:val="000000"/>
        </w:rPr>
        <w:t xml:space="preserve">/mL (control group) to 108.15 ± 19.74 </w:t>
      </w:r>
      <w:proofErr w:type="spellStart"/>
      <w:r w:rsidRPr="005033A9">
        <w:rPr>
          <w:color w:val="000000"/>
        </w:rPr>
        <w:t>pg</w:t>
      </w:r>
      <w:proofErr w:type="spellEnd"/>
      <w:r w:rsidRPr="005033A9">
        <w:rPr>
          <w:color w:val="000000"/>
        </w:rPr>
        <w:t xml:space="preserve">/mL (severe group) with an overall significant difference (p = 0.0017). Only the severe vs. healthy groups comparison reached </w:t>
      </w:r>
      <w:r w:rsidRPr="005033A9">
        <w:rPr>
          <w:color w:val="000000"/>
        </w:rPr>
        <w:lastRenderedPageBreak/>
        <w:t xml:space="preserve">statistical significance (p = 0.0007), while the group comparison also confirmed higher IL-32α levels in periodontitis cases (p = 0.0013). These findings suggest both </w:t>
      </w:r>
      <w:r w:rsidRPr="005033A9">
        <w:rPr>
          <w:color w:val="000000"/>
        </w:rPr>
        <w:t>biomarkers increase with disease severity, with TNF-α showing stronger discriminatory values as shown in table 2.</w:t>
      </w:r>
    </w:p>
    <w:p w14:paraId="3E94F116" w14:textId="77777777" w:rsidR="005033A9" w:rsidRPr="005033A9" w:rsidRDefault="005033A9" w:rsidP="005033A9">
      <w:pPr>
        <w:spacing w:line="245" w:lineRule="auto"/>
        <w:jc w:val="both"/>
        <w:rPr>
          <w:color w:val="000000"/>
        </w:rPr>
      </w:pPr>
    </w:p>
    <w:p w14:paraId="1BA4C418" w14:textId="77777777" w:rsidR="00B33312" w:rsidRDefault="00B33312" w:rsidP="005033A9">
      <w:pPr>
        <w:spacing w:line="245" w:lineRule="auto"/>
        <w:jc w:val="both"/>
        <w:rPr>
          <w:color w:val="000000"/>
        </w:rPr>
        <w:sectPr w:rsidR="00B33312" w:rsidSect="00DD4333">
          <w:type w:val="continuous"/>
          <w:pgSz w:w="11909" w:h="16834" w:code="9"/>
          <w:pgMar w:top="1440" w:right="1440" w:bottom="1440" w:left="1440" w:header="720" w:footer="720" w:gutter="0"/>
          <w:cols w:num="2" w:space="720" w:equalWidth="0">
            <w:col w:w="4160" w:space="708"/>
            <w:col w:w="4160"/>
          </w:cols>
          <w:docGrid w:linePitch="360"/>
        </w:sectPr>
      </w:pPr>
    </w:p>
    <w:p w14:paraId="1F588DE8" w14:textId="77777777" w:rsidR="005033A9" w:rsidRPr="00B33312" w:rsidRDefault="005033A9" w:rsidP="00B33312">
      <w:pPr>
        <w:pBdr>
          <w:top w:val="single" w:sz="24" w:space="1" w:color="auto"/>
        </w:pBdr>
        <w:ind w:left="770" w:hanging="770"/>
        <w:jc w:val="both"/>
        <w:rPr>
          <w:b/>
          <w:bCs/>
          <w:color w:val="0000FF"/>
          <w:sz w:val="20"/>
          <w:szCs w:val="20"/>
        </w:rPr>
      </w:pPr>
      <w:r w:rsidRPr="00B33312">
        <w:rPr>
          <w:b/>
          <w:bCs/>
          <w:color w:val="0000FF"/>
          <w:sz w:val="20"/>
          <w:szCs w:val="20"/>
        </w:rPr>
        <w:t>Table 2. Mean salivary concentrations of TNF-α and IL-32α among healthy individuals and patients with varying severities of chronic periodontitis, with intergroup comparisons using one-way ANOVA and Tukey’s post-hoc test.</w:t>
      </w:r>
    </w:p>
    <w:tbl>
      <w:tblPr>
        <w:tblStyle w:val="PlainTable2"/>
        <w:tblW w:w="5004" w:type="pct"/>
        <w:tblBorders>
          <w:top w:val="none" w:sz="0" w:space="0" w:color="auto"/>
          <w:bottom w:val="none" w:sz="0" w:space="0" w:color="auto"/>
        </w:tblBorders>
        <w:tblLook w:val="0000" w:firstRow="0" w:lastRow="0" w:firstColumn="0" w:lastColumn="0" w:noHBand="0" w:noVBand="0"/>
      </w:tblPr>
      <w:tblGrid>
        <w:gridCol w:w="2122"/>
        <w:gridCol w:w="2145"/>
        <w:gridCol w:w="1341"/>
        <w:gridCol w:w="3428"/>
      </w:tblGrid>
      <w:tr w:rsidR="00B33312" w:rsidRPr="00B33312" w14:paraId="24A8B48B" w14:textId="77777777" w:rsidTr="00B33312">
        <w:trPr>
          <w:cnfStyle w:val="000000100000" w:firstRow="0" w:lastRow="0" w:firstColumn="0" w:lastColumn="0" w:oddVBand="0" w:evenVBand="0" w:oddHBand="1" w:evenHBand="0" w:firstRowFirstColumn="0" w:firstRowLastColumn="0" w:lastRowFirstColumn="0" w:lastRowLastColumn="0"/>
          <w:trHeight w:val="306"/>
        </w:trPr>
        <w:tc>
          <w:tcPr>
            <w:cnfStyle w:val="000010000000" w:firstRow="0" w:lastRow="0" w:firstColumn="0" w:lastColumn="0" w:oddVBand="1" w:evenVBand="0" w:oddHBand="0" w:evenHBand="0" w:firstRowFirstColumn="0" w:firstRowLastColumn="0" w:lastRowFirstColumn="0" w:lastRowLastColumn="0"/>
            <w:tcW w:w="1174" w:type="pct"/>
            <w:tcBorders>
              <w:top w:val="single" w:sz="24" w:space="0" w:color="auto"/>
              <w:left w:val="none" w:sz="0" w:space="0" w:color="auto"/>
              <w:bottom w:val="single" w:sz="12" w:space="0" w:color="auto"/>
              <w:right w:val="none" w:sz="0" w:space="0" w:color="auto"/>
            </w:tcBorders>
          </w:tcPr>
          <w:p w14:paraId="2348CA3C"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1187" w:type="pct"/>
            <w:tcBorders>
              <w:top w:val="single" w:sz="24" w:space="0" w:color="auto"/>
              <w:left w:val="none" w:sz="0" w:space="0" w:color="auto"/>
              <w:bottom w:val="single" w:sz="12" w:space="0" w:color="auto"/>
              <w:right w:val="none" w:sz="0" w:space="0" w:color="auto"/>
            </w:tcBorders>
          </w:tcPr>
          <w:p w14:paraId="3A83282E"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ean (SD)</w:t>
            </w:r>
          </w:p>
        </w:tc>
        <w:tc>
          <w:tcPr>
            <w:cnfStyle w:val="000010000000" w:firstRow="0" w:lastRow="0" w:firstColumn="0" w:lastColumn="0" w:oddVBand="1" w:evenVBand="0" w:oddHBand="0" w:evenHBand="0" w:firstRowFirstColumn="0" w:firstRowLastColumn="0" w:lastRowFirstColumn="0" w:lastRowLastColumn="0"/>
            <w:tcW w:w="742" w:type="pct"/>
            <w:tcBorders>
              <w:top w:val="single" w:sz="24" w:space="0" w:color="auto"/>
              <w:left w:val="none" w:sz="0" w:space="0" w:color="auto"/>
              <w:bottom w:val="single" w:sz="12" w:space="0" w:color="auto"/>
              <w:right w:val="none" w:sz="0" w:space="0" w:color="auto"/>
            </w:tcBorders>
          </w:tcPr>
          <w:p w14:paraId="54A93205"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 xml:space="preserve">     P value</w:t>
            </w:r>
          </w:p>
        </w:tc>
        <w:tc>
          <w:tcPr>
            <w:cnfStyle w:val="000001000000" w:firstRow="0" w:lastRow="0" w:firstColumn="0" w:lastColumn="0" w:oddVBand="0" w:evenVBand="1" w:oddHBand="0" w:evenHBand="0" w:firstRowFirstColumn="0" w:firstRowLastColumn="0" w:lastRowFirstColumn="0" w:lastRowLastColumn="0"/>
            <w:tcW w:w="1897" w:type="pct"/>
            <w:tcBorders>
              <w:top w:val="single" w:sz="24" w:space="0" w:color="auto"/>
              <w:left w:val="none" w:sz="0" w:space="0" w:color="auto"/>
              <w:bottom w:val="single" w:sz="12" w:space="0" w:color="auto"/>
              <w:right w:val="none" w:sz="0" w:space="0" w:color="auto"/>
            </w:tcBorders>
          </w:tcPr>
          <w:p w14:paraId="79F0C454"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 xml:space="preserve">Pairwise comparisons </w:t>
            </w:r>
          </w:p>
        </w:tc>
      </w:tr>
      <w:tr w:rsidR="00B33312" w:rsidRPr="00B33312" w14:paraId="16BB5CD3" w14:textId="77777777" w:rsidTr="00B33312">
        <w:trPr>
          <w:trHeight w:val="32"/>
        </w:trPr>
        <w:tc>
          <w:tcPr>
            <w:cnfStyle w:val="000010000000" w:firstRow="0" w:lastRow="0" w:firstColumn="0" w:lastColumn="0" w:oddVBand="1" w:evenVBand="0" w:oddHBand="0" w:evenHBand="0" w:firstRowFirstColumn="0" w:firstRowLastColumn="0" w:lastRowFirstColumn="0" w:lastRowLastColumn="0"/>
            <w:tcW w:w="1174" w:type="pct"/>
            <w:tcBorders>
              <w:top w:val="single" w:sz="12" w:space="0" w:color="auto"/>
              <w:left w:val="none" w:sz="0" w:space="0" w:color="auto"/>
              <w:right w:val="none" w:sz="0" w:space="0" w:color="auto"/>
            </w:tcBorders>
          </w:tcPr>
          <w:p w14:paraId="7722ECDE"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TNF-α (</w:t>
            </w:r>
            <w:proofErr w:type="spellStart"/>
            <w:r w:rsidRPr="00B33312">
              <w:rPr>
                <w:rFonts w:ascii="Times New Roman" w:hAnsi="Times New Roman" w:cs="Times New Roman"/>
                <w:color w:val="000000"/>
                <w:sz w:val="20"/>
                <w:szCs w:val="20"/>
              </w:rPr>
              <w:t>pg</w:t>
            </w:r>
            <w:proofErr w:type="spellEnd"/>
            <w:r w:rsidRPr="00B33312">
              <w:rPr>
                <w:rFonts w:ascii="Times New Roman" w:hAnsi="Times New Roman" w:cs="Times New Roman"/>
                <w:color w:val="000000"/>
                <w:sz w:val="20"/>
                <w:szCs w:val="20"/>
              </w:rPr>
              <w:t xml:space="preserve">/mL) </w:t>
            </w:r>
          </w:p>
          <w:p w14:paraId="11E5FF95"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Healthy</w:t>
            </w:r>
          </w:p>
          <w:p w14:paraId="3F8A9F37"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ild</w:t>
            </w:r>
          </w:p>
          <w:p w14:paraId="440AE1A3"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oderate</w:t>
            </w:r>
          </w:p>
          <w:p w14:paraId="707F1031"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Severe</w:t>
            </w:r>
          </w:p>
        </w:tc>
        <w:tc>
          <w:tcPr>
            <w:cnfStyle w:val="000001000000" w:firstRow="0" w:lastRow="0" w:firstColumn="0" w:lastColumn="0" w:oddVBand="0" w:evenVBand="1" w:oddHBand="0" w:evenHBand="0" w:firstRowFirstColumn="0" w:firstRowLastColumn="0" w:lastRowFirstColumn="0" w:lastRowLastColumn="0"/>
            <w:tcW w:w="1187" w:type="pct"/>
            <w:tcBorders>
              <w:top w:val="single" w:sz="12" w:space="0" w:color="auto"/>
              <w:left w:val="none" w:sz="0" w:space="0" w:color="auto"/>
              <w:right w:val="none" w:sz="0" w:space="0" w:color="auto"/>
            </w:tcBorders>
          </w:tcPr>
          <w:p w14:paraId="559D09CE" w14:textId="77777777" w:rsidR="005033A9" w:rsidRPr="00B33312" w:rsidRDefault="005033A9" w:rsidP="00B33312">
            <w:pPr>
              <w:spacing w:line="245" w:lineRule="auto"/>
              <w:jc w:val="both"/>
              <w:rPr>
                <w:rFonts w:ascii="Times New Roman" w:hAnsi="Times New Roman" w:cs="Times New Roman"/>
                <w:color w:val="000000"/>
                <w:sz w:val="20"/>
                <w:szCs w:val="20"/>
              </w:rPr>
            </w:pPr>
          </w:p>
          <w:p w14:paraId="048E1428"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195.31 (15.00)</w:t>
            </w:r>
          </w:p>
          <w:p w14:paraId="59A800B8"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201.37 (12.13)</w:t>
            </w:r>
          </w:p>
          <w:p w14:paraId="1D3089E8"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207.66 (15.40)</w:t>
            </w:r>
          </w:p>
          <w:p w14:paraId="6A2754CF"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217.77 (14.58)</w:t>
            </w:r>
          </w:p>
        </w:tc>
        <w:tc>
          <w:tcPr>
            <w:cnfStyle w:val="000010000000" w:firstRow="0" w:lastRow="0" w:firstColumn="0" w:lastColumn="0" w:oddVBand="1" w:evenVBand="0" w:oddHBand="0" w:evenHBand="0" w:firstRowFirstColumn="0" w:firstRowLastColumn="0" w:lastRowFirstColumn="0" w:lastRowLastColumn="0"/>
            <w:tcW w:w="742" w:type="pct"/>
            <w:tcBorders>
              <w:top w:val="single" w:sz="12" w:space="0" w:color="auto"/>
              <w:left w:val="none" w:sz="0" w:space="0" w:color="auto"/>
              <w:right w:val="none" w:sz="0" w:space="0" w:color="auto"/>
            </w:tcBorders>
          </w:tcPr>
          <w:p w14:paraId="01ED66A4" w14:textId="77777777" w:rsidR="005033A9" w:rsidRPr="00B33312" w:rsidRDefault="005033A9" w:rsidP="00B33312">
            <w:pPr>
              <w:spacing w:line="245" w:lineRule="auto"/>
              <w:jc w:val="both"/>
              <w:rPr>
                <w:rFonts w:ascii="Times New Roman" w:hAnsi="Times New Roman" w:cs="Times New Roman"/>
                <w:color w:val="000000"/>
                <w:sz w:val="20"/>
                <w:szCs w:val="20"/>
              </w:rPr>
            </w:pPr>
          </w:p>
          <w:p w14:paraId="0B87421A"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lt;0.0001</w:t>
            </w:r>
          </w:p>
        </w:tc>
        <w:tc>
          <w:tcPr>
            <w:cnfStyle w:val="000001000000" w:firstRow="0" w:lastRow="0" w:firstColumn="0" w:lastColumn="0" w:oddVBand="0" w:evenVBand="1" w:oddHBand="0" w:evenHBand="0" w:firstRowFirstColumn="0" w:firstRowLastColumn="0" w:lastRowFirstColumn="0" w:lastRowLastColumn="0"/>
            <w:tcW w:w="1897" w:type="pct"/>
            <w:tcBorders>
              <w:top w:val="single" w:sz="12" w:space="0" w:color="auto"/>
              <w:left w:val="none" w:sz="0" w:space="0" w:color="auto"/>
              <w:right w:val="none" w:sz="0" w:space="0" w:color="auto"/>
            </w:tcBorders>
          </w:tcPr>
          <w:p w14:paraId="5EFF8C7A"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Severe &gt; healthy (p&lt;0.0001)</w:t>
            </w:r>
          </w:p>
          <w:p w14:paraId="0CBD1B86"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severe &gt; mild (p=0.0012)</w:t>
            </w:r>
          </w:p>
          <w:p w14:paraId="4DD5ADDC"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oderate &gt; healthy (p=0.0270)</w:t>
            </w:r>
          </w:p>
          <w:p w14:paraId="197BA405"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oderate &gt; mild (p=0.4685)</w:t>
            </w:r>
          </w:p>
          <w:p w14:paraId="37501827" w14:textId="77777777" w:rsidR="005033A9" w:rsidRPr="00B33312" w:rsidRDefault="005033A9" w:rsidP="00B33312">
            <w:pPr>
              <w:spacing w:line="245" w:lineRule="auto"/>
              <w:jc w:val="both"/>
              <w:rPr>
                <w:rFonts w:ascii="Times New Roman" w:hAnsi="Times New Roman" w:cs="Times New Roman"/>
                <w:color w:val="000000"/>
                <w:sz w:val="20"/>
                <w:szCs w:val="20"/>
              </w:rPr>
            </w:pPr>
          </w:p>
        </w:tc>
      </w:tr>
      <w:tr w:rsidR="00B33312" w:rsidRPr="00B33312" w14:paraId="45455AD8" w14:textId="77777777" w:rsidTr="00B33312">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1174" w:type="pct"/>
            <w:tcBorders>
              <w:top w:val="none" w:sz="0" w:space="0" w:color="auto"/>
              <w:left w:val="none" w:sz="0" w:space="0" w:color="auto"/>
              <w:bottom w:val="none" w:sz="0" w:space="0" w:color="auto"/>
              <w:right w:val="none" w:sz="0" w:space="0" w:color="auto"/>
            </w:tcBorders>
          </w:tcPr>
          <w:p w14:paraId="2CE4B729"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chronic periodontitis</w:t>
            </w:r>
          </w:p>
          <w:p w14:paraId="5D5375B0"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healthy</w:t>
            </w:r>
          </w:p>
        </w:tc>
        <w:tc>
          <w:tcPr>
            <w:cnfStyle w:val="000001000000" w:firstRow="0" w:lastRow="0" w:firstColumn="0" w:lastColumn="0" w:oddVBand="0" w:evenVBand="1" w:oddHBand="0" w:evenHBand="0" w:firstRowFirstColumn="0" w:firstRowLastColumn="0" w:lastRowFirstColumn="0" w:lastRowLastColumn="0"/>
            <w:tcW w:w="1187" w:type="pct"/>
            <w:tcBorders>
              <w:top w:val="none" w:sz="0" w:space="0" w:color="auto"/>
              <w:left w:val="none" w:sz="0" w:space="0" w:color="auto"/>
              <w:bottom w:val="none" w:sz="0" w:space="0" w:color="auto"/>
              <w:right w:val="none" w:sz="0" w:space="0" w:color="auto"/>
            </w:tcBorders>
          </w:tcPr>
          <w:p w14:paraId="65D6B9F3"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209.19 (15.51)</w:t>
            </w:r>
          </w:p>
          <w:p w14:paraId="79A89762"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195.310 (15.00)</w:t>
            </w:r>
          </w:p>
        </w:tc>
        <w:tc>
          <w:tcPr>
            <w:cnfStyle w:val="000010000000" w:firstRow="0" w:lastRow="0" w:firstColumn="0" w:lastColumn="0" w:oddVBand="1" w:evenVBand="0" w:oddHBand="0" w:evenHBand="0" w:firstRowFirstColumn="0" w:firstRowLastColumn="0" w:lastRowFirstColumn="0" w:lastRowLastColumn="0"/>
            <w:tcW w:w="742" w:type="pct"/>
            <w:tcBorders>
              <w:top w:val="none" w:sz="0" w:space="0" w:color="auto"/>
              <w:left w:val="none" w:sz="0" w:space="0" w:color="auto"/>
              <w:bottom w:val="none" w:sz="0" w:space="0" w:color="auto"/>
              <w:right w:val="none" w:sz="0" w:space="0" w:color="auto"/>
            </w:tcBorders>
          </w:tcPr>
          <w:p w14:paraId="53C49152"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lt;0.0004</w:t>
            </w:r>
          </w:p>
        </w:tc>
        <w:tc>
          <w:tcPr>
            <w:cnfStyle w:val="000001000000" w:firstRow="0" w:lastRow="0" w:firstColumn="0" w:lastColumn="0" w:oddVBand="0" w:evenVBand="1" w:oddHBand="0" w:evenHBand="0" w:firstRowFirstColumn="0" w:firstRowLastColumn="0" w:lastRowFirstColumn="0" w:lastRowLastColumn="0"/>
            <w:tcW w:w="1897" w:type="pct"/>
            <w:tcBorders>
              <w:top w:val="none" w:sz="0" w:space="0" w:color="auto"/>
              <w:left w:val="none" w:sz="0" w:space="0" w:color="auto"/>
              <w:bottom w:val="none" w:sz="0" w:space="0" w:color="auto"/>
              <w:right w:val="none" w:sz="0" w:space="0" w:color="auto"/>
            </w:tcBorders>
          </w:tcPr>
          <w:p w14:paraId="3707E768" w14:textId="77777777" w:rsidR="005033A9" w:rsidRPr="00B33312" w:rsidRDefault="005033A9" w:rsidP="00B33312">
            <w:pPr>
              <w:spacing w:line="245" w:lineRule="auto"/>
              <w:jc w:val="both"/>
              <w:rPr>
                <w:rFonts w:ascii="Times New Roman" w:hAnsi="Times New Roman" w:cs="Times New Roman"/>
                <w:color w:val="000000"/>
                <w:sz w:val="20"/>
                <w:szCs w:val="20"/>
              </w:rPr>
            </w:pPr>
          </w:p>
        </w:tc>
      </w:tr>
      <w:tr w:rsidR="00B33312" w:rsidRPr="00B33312" w14:paraId="5CF21302" w14:textId="77777777" w:rsidTr="00B33312">
        <w:trPr>
          <w:trHeight w:val="32"/>
        </w:trPr>
        <w:tc>
          <w:tcPr>
            <w:cnfStyle w:val="000010000000" w:firstRow="0" w:lastRow="0" w:firstColumn="0" w:lastColumn="0" w:oddVBand="1" w:evenVBand="0" w:oddHBand="0" w:evenHBand="0" w:firstRowFirstColumn="0" w:firstRowLastColumn="0" w:lastRowFirstColumn="0" w:lastRowLastColumn="0"/>
            <w:tcW w:w="1174" w:type="pct"/>
            <w:tcBorders>
              <w:left w:val="none" w:sz="0" w:space="0" w:color="auto"/>
              <w:right w:val="none" w:sz="0" w:space="0" w:color="auto"/>
            </w:tcBorders>
          </w:tcPr>
          <w:p w14:paraId="10BAF70C"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IL-32 α (</w:t>
            </w:r>
            <w:proofErr w:type="spellStart"/>
            <w:r w:rsidRPr="00B33312">
              <w:rPr>
                <w:rFonts w:ascii="Times New Roman" w:hAnsi="Times New Roman" w:cs="Times New Roman"/>
                <w:color w:val="000000"/>
                <w:sz w:val="20"/>
                <w:szCs w:val="20"/>
              </w:rPr>
              <w:t>pg</w:t>
            </w:r>
            <w:proofErr w:type="spellEnd"/>
            <w:r w:rsidRPr="00B33312">
              <w:rPr>
                <w:rFonts w:ascii="Times New Roman" w:hAnsi="Times New Roman" w:cs="Times New Roman"/>
                <w:color w:val="000000"/>
                <w:sz w:val="20"/>
                <w:szCs w:val="20"/>
              </w:rPr>
              <w:t xml:space="preserve">/mL) </w:t>
            </w:r>
          </w:p>
          <w:p w14:paraId="6FA45462"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Healthy</w:t>
            </w:r>
          </w:p>
          <w:p w14:paraId="0E462951"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ild</w:t>
            </w:r>
          </w:p>
          <w:p w14:paraId="34ABC9B0"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Moderate</w:t>
            </w:r>
          </w:p>
          <w:p w14:paraId="3D6546CB"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Severe</w:t>
            </w:r>
          </w:p>
        </w:tc>
        <w:tc>
          <w:tcPr>
            <w:cnfStyle w:val="000001000000" w:firstRow="0" w:lastRow="0" w:firstColumn="0" w:lastColumn="0" w:oddVBand="0" w:evenVBand="1" w:oddHBand="0" w:evenHBand="0" w:firstRowFirstColumn="0" w:firstRowLastColumn="0" w:lastRowFirstColumn="0" w:lastRowLastColumn="0"/>
            <w:tcW w:w="1187" w:type="pct"/>
            <w:tcBorders>
              <w:left w:val="none" w:sz="0" w:space="0" w:color="auto"/>
              <w:right w:val="none" w:sz="0" w:space="0" w:color="auto"/>
            </w:tcBorders>
          </w:tcPr>
          <w:p w14:paraId="7159BC20" w14:textId="77777777" w:rsidR="005033A9" w:rsidRPr="00B33312" w:rsidRDefault="005033A9" w:rsidP="00B33312">
            <w:pPr>
              <w:spacing w:line="245" w:lineRule="auto"/>
              <w:jc w:val="both"/>
              <w:rPr>
                <w:rFonts w:ascii="Times New Roman" w:hAnsi="Times New Roman" w:cs="Times New Roman"/>
                <w:color w:val="000000"/>
                <w:sz w:val="20"/>
                <w:szCs w:val="20"/>
              </w:rPr>
            </w:pPr>
          </w:p>
          <w:p w14:paraId="1A93046C"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88.13 (17.15)</w:t>
            </w:r>
          </w:p>
          <w:p w14:paraId="151D7330"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97.37 (14.14)</w:t>
            </w:r>
          </w:p>
          <w:p w14:paraId="25D8A4A6"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100.34 (15.65)</w:t>
            </w:r>
          </w:p>
          <w:p w14:paraId="03312E3A"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108.15 (19.74)</w:t>
            </w:r>
          </w:p>
        </w:tc>
        <w:tc>
          <w:tcPr>
            <w:cnfStyle w:val="000010000000" w:firstRow="0" w:lastRow="0" w:firstColumn="0" w:lastColumn="0" w:oddVBand="1" w:evenVBand="0" w:oddHBand="0" w:evenHBand="0" w:firstRowFirstColumn="0" w:firstRowLastColumn="0" w:lastRowFirstColumn="0" w:lastRowLastColumn="0"/>
            <w:tcW w:w="742" w:type="pct"/>
            <w:tcBorders>
              <w:left w:val="none" w:sz="0" w:space="0" w:color="auto"/>
              <w:right w:val="none" w:sz="0" w:space="0" w:color="auto"/>
            </w:tcBorders>
          </w:tcPr>
          <w:p w14:paraId="10C72A36"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lt;0.0017</w:t>
            </w:r>
          </w:p>
        </w:tc>
        <w:tc>
          <w:tcPr>
            <w:cnfStyle w:val="000001000000" w:firstRow="0" w:lastRow="0" w:firstColumn="0" w:lastColumn="0" w:oddVBand="0" w:evenVBand="1" w:oddHBand="0" w:evenHBand="0" w:firstRowFirstColumn="0" w:firstRowLastColumn="0" w:lastRowFirstColumn="0" w:lastRowLastColumn="0"/>
            <w:tcW w:w="1897" w:type="pct"/>
            <w:tcBorders>
              <w:left w:val="none" w:sz="0" w:space="0" w:color="auto"/>
              <w:right w:val="none" w:sz="0" w:space="0" w:color="auto"/>
            </w:tcBorders>
          </w:tcPr>
          <w:p w14:paraId="43AB0381"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Severe &gt; healthy (p=0.0007)</w:t>
            </w:r>
          </w:p>
          <w:p w14:paraId="12B24AF3" w14:textId="77777777" w:rsidR="005033A9" w:rsidRPr="00B33312" w:rsidRDefault="005033A9" w:rsidP="00B33312">
            <w:pPr>
              <w:spacing w:line="245" w:lineRule="auto"/>
              <w:jc w:val="both"/>
              <w:rPr>
                <w:rFonts w:ascii="Times New Roman" w:hAnsi="Times New Roman" w:cs="Times New Roman"/>
                <w:color w:val="000000"/>
                <w:sz w:val="20"/>
                <w:szCs w:val="20"/>
              </w:rPr>
            </w:pPr>
          </w:p>
        </w:tc>
      </w:tr>
      <w:tr w:rsidR="00B33312" w:rsidRPr="00B33312" w14:paraId="4BF63058" w14:textId="77777777" w:rsidTr="00B33312">
        <w:trPr>
          <w:cnfStyle w:val="000000100000" w:firstRow="0" w:lastRow="0" w:firstColumn="0" w:lastColumn="0" w:oddVBand="0" w:evenVBand="0" w:oddHBand="1" w:evenHBand="0" w:firstRowFirstColumn="0" w:firstRowLastColumn="0" w:lastRowFirstColumn="0" w:lastRowLastColumn="0"/>
          <w:trHeight w:val="694"/>
        </w:trPr>
        <w:tc>
          <w:tcPr>
            <w:cnfStyle w:val="000010000000" w:firstRow="0" w:lastRow="0" w:firstColumn="0" w:lastColumn="0" w:oddVBand="1" w:evenVBand="0" w:oddHBand="0" w:evenHBand="0" w:firstRowFirstColumn="0" w:firstRowLastColumn="0" w:lastRowFirstColumn="0" w:lastRowLastColumn="0"/>
            <w:tcW w:w="1174" w:type="pct"/>
            <w:tcBorders>
              <w:top w:val="none" w:sz="0" w:space="0" w:color="auto"/>
              <w:left w:val="none" w:sz="0" w:space="0" w:color="auto"/>
              <w:bottom w:val="single" w:sz="12" w:space="0" w:color="auto"/>
              <w:right w:val="none" w:sz="0" w:space="0" w:color="auto"/>
            </w:tcBorders>
          </w:tcPr>
          <w:p w14:paraId="4DD01F8C"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chronic periodontitis</w:t>
            </w:r>
          </w:p>
          <w:p w14:paraId="4457264F"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healthy</w:t>
            </w:r>
          </w:p>
        </w:tc>
        <w:tc>
          <w:tcPr>
            <w:cnfStyle w:val="000001000000" w:firstRow="0" w:lastRow="0" w:firstColumn="0" w:lastColumn="0" w:oddVBand="0" w:evenVBand="1" w:oddHBand="0" w:evenHBand="0" w:firstRowFirstColumn="0" w:firstRowLastColumn="0" w:lastRowFirstColumn="0" w:lastRowLastColumn="0"/>
            <w:tcW w:w="1187" w:type="pct"/>
            <w:tcBorders>
              <w:top w:val="none" w:sz="0" w:space="0" w:color="auto"/>
              <w:left w:val="none" w:sz="0" w:space="0" w:color="auto"/>
              <w:bottom w:val="single" w:sz="12" w:space="0" w:color="auto"/>
              <w:right w:val="none" w:sz="0" w:space="0" w:color="auto"/>
            </w:tcBorders>
          </w:tcPr>
          <w:p w14:paraId="5E65867B"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102.14 (17.17)</w:t>
            </w:r>
          </w:p>
          <w:p w14:paraId="77E4F818"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88.13 (17.15)</w:t>
            </w:r>
          </w:p>
        </w:tc>
        <w:tc>
          <w:tcPr>
            <w:cnfStyle w:val="000010000000" w:firstRow="0" w:lastRow="0" w:firstColumn="0" w:lastColumn="0" w:oddVBand="1" w:evenVBand="0" w:oddHBand="0" w:evenHBand="0" w:firstRowFirstColumn="0" w:firstRowLastColumn="0" w:lastRowFirstColumn="0" w:lastRowLastColumn="0"/>
            <w:tcW w:w="742" w:type="pct"/>
            <w:tcBorders>
              <w:top w:val="none" w:sz="0" w:space="0" w:color="auto"/>
              <w:left w:val="none" w:sz="0" w:space="0" w:color="auto"/>
              <w:bottom w:val="single" w:sz="12" w:space="0" w:color="auto"/>
              <w:right w:val="none" w:sz="0" w:space="0" w:color="auto"/>
            </w:tcBorders>
          </w:tcPr>
          <w:p w14:paraId="260EA1A3" w14:textId="77777777"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lt;0.0013</w:t>
            </w:r>
          </w:p>
        </w:tc>
        <w:tc>
          <w:tcPr>
            <w:cnfStyle w:val="000001000000" w:firstRow="0" w:lastRow="0" w:firstColumn="0" w:lastColumn="0" w:oddVBand="0" w:evenVBand="1" w:oddHBand="0" w:evenHBand="0" w:firstRowFirstColumn="0" w:firstRowLastColumn="0" w:lastRowFirstColumn="0" w:lastRowLastColumn="0"/>
            <w:tcW w:w="1897" w:type="pct"/>
            <w:tcBorders>
              <w:top w:val="none" w:sz="0" w:space="0" w:color="auto"/>
              <w:left w:val="none" w:sz="0" w:space="0" w:color="auto"/>
              <w:bottom w:val="single" w:sz="12" w:space="0" w:color="auto"/>
              <w:right w:val="none" w:sz="0" w:space="0" w:color="auto"/>
            </w:tcBorders>
          </w:tcPr>
          <w:p w14:paraId="1A5BB9DE" w14:textId="77777777" w:rsidR="005033A9" w:rsidRPr="00B33312" w:rsidRDefault="005033A9" w:rsidP="00B33312">
            <w:pPr>
              <w:spacing w:line="245" w:lineRule="auto"/>
              <w:jc w:val="both"/>
              <w:rPr>
                <w:rFonts w:ascii="Times New Roman" w:hAnsi="Times New Roman" w:cs="Times New Roman"/>
                <w:color w:val="000000"/>
                <w:sz w:val="20"/>
                <w:szCs w:val="20"/>
              </w:rPr>
            </w:pPr>
          </w:p>
        </w:tc>
      </w:tr>
      <w:tr w:rsidR="005033A9" w:rsidRPr="00B33312" w14:paraId="017B32B2" w14:textId="77777777" w:rsidTr="00B33312">
        <w:trPr>
          <w:trHeight w:val="832"/>
        </w:trPr>
        <w:tc>
          <w:tcPr>
            <w:cnfStyle w:val="000010000000" w:firstRow="0" w:lastRow="0" w:firstColumn="0" w:lastColumn="0" w:oddVBand="1" w:evenVBand="0" w:oddHBand="0" w:evenHBand="0" w:firstRowFirstColumn="0" w:firstRowLastColumn="0" w:lastRowFirstColumn="0" w:lastRowLastColumn="0"/>
            <w:tcW w:w="5000" w:type="pct"/>
            <w:gridSpan w:val="4"/>
            <w:tcBorders>
              <w:top w:val="single" w:sz="12" w:space="0" w:color="auto"/>
              <w:left w:val="none" w:sz="0" w:space="0" w:color="auto"/>
              <w:bottom w:val="single" w:sz="24" w:space="0" w:color="auto"/>
              <w:right w:val="none" w:sz="0" w:space="0" w:color="auto"/>
            </w:tcBorders>
          </w:tcPr>
          <w:p w14:paraId="646E95F1" w14:textId="6D31ECC5" w:rsidR="005033A9" w:rsidRPr="00B33312" w:rsidRDefault="005033A9" w:rsidP="00B33312">
            <w:pPr>
              <w:spacing w:line="245" w:lineRule="auto"/>
              <w:jc w:val="both"/>
              <w:rPr>
                <w:rFonts w:ascii="Times New Roman" w:hAnsi="Times New Roman" w:cs="Times New Roman"/>
                <w:color w:val="000000"/>
                <w:sz w:val="20"/>
                <w:szCs w:val="20"/>
              </w:rPr>
            </w:pPr>
            <w:r w:rsidRPr="00B33312">
              <w:rPr>
                <w:rFonts w:ascii="Times New Roman" w:hAnsi="Times New Roman" w:cs="Times New Roman"/>
                <w:color w:val="000000"/>
                <w:sz w:val="20"/>
                <w:szCs w:val="20"/>
              </w:rPr>
              <w:t xml:space="preserve">*Data are expressed as mean (SD) in </w:t>
            </w:r>
            <w:proofErr w:type="spellStart"/>
            <w:r w:rsidRPr="00B33312">
              <w:rPr>
                <w:rFonts w:ascii="Times New Roman" w:hAnsi="Times New Roman" w:cs="Times New Roman"/>
                <w:color w:val="000000"/>
                <w:sz w:val="20"/>
                <w:szCs w:val="20"/>
              </w:rPr>
              <w:t>pg</w:t>
            </w:r>
            <w:proofErr w:type="spellEnd"/>
            <w:r w:rsidRPr="00B33312">
              <w:rPr>
                <w:rFonts w:ascii="Times New Roman" w:hAnsi="Times New Roman" w:cs="Times New Roman"/>
                <w:color w:val="000000"/>
                <w:sz w:val="20"/>
                <w:szCs w:val="20"/>
              </w:rPr>
              <w:t>/</w:t>
            </w:r>
            <w:proofErr w:type="spellStart"/>
            <w:r w:rsidRPr="00B33312">
              <w:rPr>
                <w:rFonts w:ascii="Times New Roman" w:hAnsi="Times New Roman" w:cs="Times New Roman"/>
                <w:color w:val="000000"/>
                <w:sz w:val="20"/>
                <w:szCs w:val="20"/>
              </w:rPr>
              <w:t>mL.</w:t>
            </w:r>
            <w:proofErr w:type="spellEnd"/>
            <w:r w:rsidRPr="00B33312">
              <w:rPr>
                <w:rFonts w:ascii="Times New Roman" w:hAnsi="Times New Roman" w:cs="Times New Roman"/>
                <w:color w:val="000000"/>
                <w:sz w:val="20"/>
                <w:szCs w:val="20"/>
              </w:rPr>
              <w:t xml:space="preserve"> P values were obtained using one-way ANOVA with Tukey’s post-hoc pairwise comparisons. Significant group differences are indicated. * IL: interleukin; TNF: tumor necrosis factor; </w:t>
            </w:r>
            <w:proofErr w:type="spellStart"/>
            <w:r w:rsidRPr="00B33312">
              <w:rPr>
                <w:rFonts w:ascii="Times New Roman" w:hAnsi="Times New Roman" w:cs="Times New Roman"/>
                <w:color w:val="000000"/>
                <w:sz w:val="20"/>
                <w:szCs w:val="20"/>
              </w:rPr>
              <w:t>pg</w:t>
            </w:r>
            <w:proofErr w:type="spellEnd"/>
            <w:r w:rsidRPr="00B33312">
              <w:rPr>
                <w:rFonts w:ascii="Times New Roman" w:hAnsi="Times New Roman" w:cs="Times New Roman"/>
                <w:color w:val="000000"/>
                <w:sz w:val="20"/>
                <w:szCs w:val="20"/>
              </w:rPr>
              <w:t>/mL: picograms per milliliter.*</w:t>
            </w:r>
          </w:p>
        </w:tc>
      </w:tr>
    </w:tbl>
    <w:p w14:paraId="1B038418" w14:textId="77777777" w:rsidR="00B33312" w:rsidRPr="00B33312" w:rsidRDefault="00B33312" w:rsidP="005033A9">
      <w:pPr>
        <w:spacing w:line="245" w:lineRule="auto"/>
        <w:jc w:val="both"/>
        <w:rPr>
          <w:color w:val="000000"/>
          <w:sz w:val="14"/>
          <w:szCs w:val="14"/>
        </w:rPr>
        <w:sectPr w:rsidR="00B33312" w:rsidRPr="00B33312" w:rsidSect="00B33312">
          <w:type w:val="continuous"/>
          <w:pgSz w:w="11909" w:h="16834" w:code="9"/>
          <w:pgMar w:top="1440" w:right="1440" w:bottom="1440" w:left="1440" w:header="720" w:footer="720" w:gutter="0"/>
          <w:cols w:space="708"/>
          <w:docGrid w:linePitch="360"/>
        </w:sectPr>
      </w:pPr>
    </w:p>
    <w:p w14:paraId="39A3B704" w14:textId="77777777" w:rsidR="005033A9" w:rsidRPr="005033A9" w:rsidRDefault="005033A9" w:rsidP="005033A9">
      <w:pPr>
        <w:spacing w:line="245" w:lineRule="auto"/>
        <w:jc w:val="both"/>
        <w:rPr>
          <w:color w:val="000000"/>
        </w:rPr>
      </w:pPr>
      <w:r w:rsidRPr="005033A9">
        <w:rPr>
          <w:color w:val="000000"/>
        </w:rPr>
        <w:t xml:space="preserve">the diagnostic performance of salivary TNF-α and IL-32α in distinguishing chronic periodontitis and its severity across the groups was evaluated using a receiver operating characteristic (ROC) curve as shown in table 3. TNF-α showed the highest diagnostic accuracy in severe periodontitis, with 83.3% sensitivity, 86.4% specificity, and 84.78% accuracy at a cutoff of 207.41 </w:t>
      </w:r>
      <w:proofErr w:type="spellStart"/>
      <w:r w:rsidRPr="005033A9">
        <w:rPr>
          <w:color w:val="000000"/>
        </w:rPr>
        <w:t>pg</w:t>
      </w:r>
      <w:proofErr w:type="spellEnd"/>
      <w:r w:rsidRPr="005033A9">
        <w:rPr>
          <w:color w:val="000000"/>
        </w:rPr>
        <w:t>/</w:t>
      </w:r>
      <w:proofErr w:type="spellStart"/>
      <w:r w:rsidRPr="005033A9">
        <w:rPr>
          <w:color w:val="000000"/>
        </w:rPr>
        <w:t>mL.</w:t>
      </w:r>
      <w:proofErr w:type="spellEnd"/>
      <w:r w:rsidRPr="005033A9">
        <w:rPr>
          <w:color w:val="000000"/>
        </w:rPr>
        <w:t xml:space="preserve"> Diagnostic performance declined in moderate (accuracy 68.18%) and mild cases (accuracy 59.09%). When all periodontitis cases were grouped, TNF-α </w:t>
      </w:r>
      <w:r w:rsidRPr="005033A9">
        <w:rPr>
          <w:color w:val="000000"/>
        </w:rPr>
        <w:t xml:space="preserve">demonstrated moderate diagnostic value (accuracy 67.78%, cutoff 202.85 </w:t>
      </w:r>
      <w:proofErr w:type="spellStart"/>
      <w:r w:rsidRPr="005033A9">
        <w:rPr>
          <w:color w:val="000000"/>
        </w:rPr>
        <w:t>pg</w:t>
      </w:r>
      <w:proofErr w:type="spellEnd"/>
      <w:r w:rsidRPr="005033A9">
        <w:rPr>
          <w:color w:val="000000"/>
        </w:rPr>
        <w:t>/mL).</w:t>
      </w:r>
    </w:p>
    <w:p w14:paraId="58B0D843" w14:textId="77777777" w:rsidR="005033A9" w:rsidRPr="005033A9" w:rsidRDefault="005033A9" w:rsidP="005033A9">
      <w:pPr>
        <w:spacing w:line="245" w:lineRule="auto"/>
        <w:jc w:val="both"/>
        <w:rPr>
          <w:color w:val="000000"/>
        </w:rPr>
      </w:pPr>
      <w:r w:rsidRPr="005033A9">
        <w:rPr>
          <w:color w:val="000000"/>
        </w:rPr>
        <w:t xml:space="preserve">IL-32α also performed best in severe cases (accuracy 78.26%, cutoff 99.2 </w:t>
      </w:r>
      <w:proofErr w:type="spellStart"/>
      <w:r w:rsidRPr="005033A9">
        <w:rPr>
          <w:color w:val="000000"/>
        </w:rPr>
        <w:t>pg</w:t>
      </w:r>
      <w:proofErr w:type="spellEnd"/>
      <w:r w:rsidRPr="005033A9">
        <w:rPr>
          <w:color w:val="000000"/>
        </w:rPr>
        <w:t xml:space="preserve">/mL), with moderate effectiveness in moderate (68.18%) and mild (63.64%) periodontitis. For all cases combined, IL-32α showed moderate diagnostic accuracy (67.78%, cutoff 94.87 </w:t>
      </w:r>
      <w:proofErr w:type="spellStart"/>
      <w:r w:rsidRPr="005033A9">
        <w:rPr>
          <w:color w:val="000000"/>
        </w:rPr>
        <w:t>pg</w:t>
      </w:r>
      <w:proofErr w:type="spellEnd"/>
      <w:r w:rsidRPr="005033A9">
        <w:rPr>
          <w:color w:val="000000"/>
        </w:rPr>
        <w:t>/mL).</w:t>
      </w:r>
    </w:p>
    <w:p w14:paraId="13656AF1" w14:textId="77777777" w:rsidR="005033A9" w:rsidRPr="005033A9" w:rsidRDefault="005033A9" w:rsidP="005033A9">
      <w:pPr>
        <w:spacing w:line="245" w:lineRule="auto"/>
        <w:jc w:val="both"/>
        <w:rPr>
          <w:color w:val="000000"/>
        </w:rPr>
      </w:pPr>
      <w:r w:rsidRPr="005033A9">
        <w:rPr>
          <w:color w:val="000000"/>
        </w:rPr>
        <w:t xml:space="preserve">In summary, both biomarkers showed increasing diagnostic value with disease severity, particularly in severe periodontitis, but limited effectiveness in detecting mild and moderate cases. </w:t>
      </w:r>
    </w:p>
    <w:p w14:paraId="18EC41A4" w14:textId="77777777" w:rsidR="00B33312" w:rsidRDefault="00B33312" w:rsidP="005033A9">
      <w:pPr>
        <w:spacing w:line="245" w:lineRule="auto"/>
        <w:jc w:val="both"/>
        <w:rPr>
          <w:b/>
          <w:bCs/>
          <w:color w:val="000000"/>
        </w:rPr>
        <w:sectPr w:rsidR="00B33312" w:rsidSect="00DD4333">
          <w:type w:val="continuous"/>
          <w:pgSz w:w="11909" w:h="16834" w:code="9"/>
          <w:pgMar w:top="1440" w:right="1440" w:bottom="1440" w:left="1440" w:header="720" w:footer="720" w:gutter="0"/>
          <w:cols w:num="2" w:space="720" w:equalWidth="0">
            <w:col w:w="4160" w:space="708"/>
            <w:col w:w="4160"/>
          </w:cols>
          <w:docGrid w:linePitch="360"/>
        </w:sectPr>
      </w:pPr>
    </w:p>
    <w:p w14:paraId="34C468E8" w14:textId="77777777" w:rsidR="005033A9" w:rsidRPr="00B33312" w:rsidRDefault="005033A9" w:rsidP="00B33312">
      <w:pPr>
        <w:pBdr>
          <w:top w:val="single" w:sz="24" w:space="1" w:color="auto"/>
        </w:pBdr>
        <w:ind w:left="770" w:hanging="770"/>
        <w:jc w:val="both"/>
        <w:rPr>
          <w:b/>
          <w:bCs/>
          <w:color w:val="0000FF"/>
          <w:sz w:val="20"/>
          <w:szCs w:val="20"/>
        </w:rPr>
      </w:pPr>
      <w:r w:rsidRPr="00B33312">
        <w:rPr>
          <w:b/>
          <w:bCs/>
          <w:color w:val="0000FF"/>
          <w:sz w:val="20"/>
          <w:szCs w:val="20"/>
        </w:rPr>
        <w:t>Table 3. Diagnostic performance of salivary TNF-α and IL-32α in distinguishing chronic periodontitis and its severity levels from healthy individuals, based on ROC curve analysis.</w:t>
      </w:r>
    </w:p>
    <w:tbl>
      <w:tblPr>
        <w:tblStyle w:val="TableGrid"/>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7"/>
        <w:gridCol w:w="1946"/>
        <w:gridCol w:w="1171"/>
        <w:gridCol w:w="1558"/>
        <w:gridCol w:w="1558"/>
        <w:gridCol w:w="1239"/>
      </w:tblGrid>
      <w:tr w:rsidR="005033A9" w:rsidRPr="00877A5C" w14:paraId="7A14DF01" w14:textId="77777777" w:rsidTr="00B33312">
        <w:trPr>
          <w:trHeight w:val="470"/>
          <w:tblHeader/>
        </w:trPr>
        <w:tc>
          <w:tcPr>
            <w:tcW w:w="1557" w:type="dxa"/>
            <w:tcBorders>
              <w:top w:val="single" w:sz="24" w:space="0" w:color="auto"/>
              <w:bottom w:val="single" w:sz="12" w:space="0" w:color="auto"/>
            </w:tcBorders>
            <w:vAlign w:val="center"/>
          </w:tcPr>
          <w:p w14:paraId="6DF95F73" w14:textId="0ABF620D" w:rsidR="005033A9" w:rsidRPr="00B33312" w:rsidRDefault="005033A9" w:rsidP="00B33312">
            <w:pPr>
              <w:tabs>
                <w:tab w:val="left" w:pos="0"/>
              </w:tabs>
              <w:jc w:val="center"/>
              <w:rPr>
                <w:rFonts w:asciiTheme="majorBidi" w:hAnsiTheme="majorBidi" w:cstheme="majorBidi"/>
                <w:b/>
                <w:bCs/>
                <w:sz w:val="20"/>
                <w:szCs w:val="20"/>
              </w:rPr>
            </w:pPr>
            <w:r w:rsidRPr="00B33312">
              <w:rPr>
                <w:rFonts w:asciiTheme="majorBidi" w:hAnsiTheme="majorBidi" w:cstheme="majorBidi"/>
                <w:b/>
                <w:bCs/>
                <w:sz w:val="20"/>
                <w:szCs w:val="20"/>
              </w:rPr>
              <w:t>Marker</w:t>
            </w:r>
          </w:p>
        </w:tc>
        <w:tc>
          <w:tcPr>
            <w:tcW w:w="1946" w:type="dxa"/>
            <w:tcBorders>
              <w:top w:val="single" w:sz="24" w:space="0" w:color="auto"/>
              <w:bottom w:val="single" w:sz="12" w:space="0" w:color="auto"/>
            </w:tcBorders>
            <w:vAlign w:val="center"/>
          </w:tcPr>
          <w:p w14:paraId="12CFB072" w14:textId="77777777" w:rsidR="005033A9" w:rsidRPr="00B33312" w:rsidRDefault="005033A9" w:rsidP="00B33312">
            <w:pPr>
              <w:tabs>
                <w:tab w:val="left" w:pos="0"/>
              </w:tabs>
              <w:jc w:val="center"/>
              <w:rPr>
                <w:rFonts w:asciiTheme="majorBidi" w:hAnsiTheme="majorBidi" w:cstheme="majorBidi"/>
                <w:b/>
                <w:bCs/>
                <w:sz w:val="20"/>
                <w:szCs w:val="20"/>
              </w:rPr>
            </w:pPr>
            <w:r w:rsidRPr="00B33312">
              <w:rPr>
                <w:rFonts w:asciiTheme="majorBidi" w:hAnsiTheme="majorBidi" w:cstheme="majorBidi"/>
                <w:b/>
                <w:bCs/>
                <w:sz w:val="20"/>
                <w:szCs w:val="20"/>
              </w:rPr>
              <w:t>Comparison</w:t>
            </w:r>
          </w:p>
        </w:tc>
        <w:tc>
          <w:tcPr>
            <w:tcW w:w="1171" w:type="dxa"/>
            <w:tcBorders>
              <w:top w:val="single" w:sz="24" w:space="0" w:color="auto"/>
              <w:bottom w:val="single" w:sz="12" w:space="0" w:color="auto"/>
            </w:tcBorders>
          </w:tcPr>
          <w:p w14:paraId="44B0CE05" w14:textId="77777777" w:rsidR="005033A9" w:rsidRPr="00B33312" w:rsidRDefault="005033A9" w:rsidP="00B33312">
            <w:pPr>
              <w:tabs>
                <w:tab w:val="left" w:pos="0"/>
              </w:tabs>
              <w:jc w:val="both"/>
              <w:rPr>
                <w:rFonts w:asciiTheme="majorBidi" w:hAnsiTheme="majorBidi" w:cstheme="majorBidi"/>
                <w:b/>
                <w:bCs/>
                <w:sz w:val="20"/>
                <w:szCs w:val="20"/>
              </w:rPr>
            </w:pPr>
            <w:proofErr w:type="spellStart"/>
            <w:r w:rsidRPr="00B33312">
              <w:rPr>
                <w:rFonts w:asciiTheme="majorBidi" w:hAnsiTheme="majorBidi" w:cstheme="majorBidi"/>
                <w:b/>
                <w:bCs/>
                <w:sz w:val="20"/>
                <w:szCs w:val="20"/>
              </w:rPr>
              <w:t>Cuttoff</w:t>
            </w:r>
            <w:proofErr w:type="spellEnd"/>
          </w:p>
          <w:p w14:paraId="4DDC7008"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w:t>
            </w:r>
            <w:proofErr w:type="spellStart"/>
            <w:r w:rsidRPr="00B33312">
              <w:rPr>
                <w:rFonts w:asciiTheme="majorBidi" w:hAnsiTheme="majorBidi" w:cstheme="majorBidi"/>
                <w:b/>
                <w:bCs/>
                <w:sz w:val="20"/>
                <w:szCs w:val="20"/>
              </w:rPr>
              <w:t>pg</w:t>
            </w:r>
            <w:proofErr w:type="spellEnd"/>
            <w:r w:rsidRPr="00B33312">
              <w:rPr>
                <w:rFonts w:asciiTheme="majorBidi" w:hAnsiTheme="majorBidi" w:cstheme="majorBidi"/>
                <w:b/>
                <w:bCs/>
                <w:sz w:val="20"/>
                <w:szCs w:val="20"/>
              </w:rPr>
              <w:t>/ml)</w:t>
            </w:r>
          </w:p>
        </w:tc>
        <w:tc>
          <w:tcPr>
            <w:tcW w:w="1558" w:type="dxa"/>
            <w:tcBorders>
              <w:top w:val="single" w:sz="24" w:space="0" w:color="auto"/>
              <w:bottom w:val="single" w:sz="12" w:space="0" w:color="auto"/>
            </w:tcBorders>
          </w:tcPr>
          <w:p w14:paraId="1CC2B10F"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Sensitivity</w:t>
            </w:r>
          </w:p>
          <w:p w14:paraId="740F513B"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w:t>
            </w:r>
          </w:p>
        </w:tc>
        <w:tc>
          <w:tcPr>
            <w:tcW w:w="1558" w:type="dxa"/>
            <w:tcBorders>
              <w:top w:val="single" w:sz="24" w:space="0" w:color="auto"/>
              <w:bottom w:val="single" w:sz="12" w:space="0" w:color="auto"/>
            </w:tcBorders>
          </w:tcPr>
          <w:p w14:paraId="0AAC3AE6"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Specificity</w:t>
            </w:r>
          </w:p>
          <w:p w14:paraId="0C5C43C7"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w:t>
            </w:r>
          </w:p>
        </w:tc>
        <w:tc>
          <w:tcPr>
            <w:tcW w:w="1239" w:type="dxa"/>
            <w:tcBorders>
              <w:top w:val="single" w:sz="24" w:space="0" w:color="auto"/>
              <w:bottom w:val="single" w:sz="12" w:space="0" w:color="auto"/>
            </w:tcBorders>
          </w:tcPr>
          <w:p w14:paraId="4AA0E1F0"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Accuracy</w:t>
            </w:r>
          </w:p>
          <w:p w14:paraId="19089A51" w14:textId="77777777" w:rsidR="005033A9" w:rsidRPr="00B33312" w:rsidRDefault="005033A9" w:rsidP="00B33312">
            <w:pPr>
              <w:tabs>
                <w:tab w:val="left" w:pos="0"/>
              </w:tabs>
              <w:jc w:val="both"/>
              <w:rPr>
                <w:rFonts w:asciiTheme="majorBidi" w:hAnsiTheme="majorBidi" w:cstheme="majorBidi"/>
                <w:b/>
                <w:bCs/>
                <w:sz w:val="20"/>
                <w:szCs w:val="20"/>
              </w:rPr>
            </w:pPr>
            <w:r w:rsidRPr="00B33312">
              <w:rPr>
                <w:rFonts w:asciiTheme="majorBidi" w:hAnsiTheme="majorBidi" w:cstheme="majorBidi"/>
                <w:b/>
                <w:bCs/>
                <w:sz w:val="20"/>
                <w:szCs w:val="20"/>
              </w:rPr>
              <w:t>(%)</w:t>
            </w:r>
          </w:p>
        </w:tc>
      </w:tr>
      <w:tr w:rsidR="005033A9" w:rsidRPr="00877A5C" w14:paraId="400E54E2" w14:textId="77777777" w:rsidTr="00B33312">
        <w:trPr>
          <w:trHeight w:val="557"/>
        </w:trPr>
        <w:tc>
          <w:tcPr>
            <w:tcW w:w="1557" w:type="dxa"/>
            <w:tcBorders>
              <w:top w:val="single" w:sz="12" w:space="0" w:color="auto"/>
            </w:tcBorders>
          </w:tcPr>
          <w:p w14:paraId="0DBC1171"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TNF-α</w:t>
            </w:r>
          </w:p>
        </w:tc>
        <w:tc>
          <w:tcPr>
            <w:tcW w:w="1946" w:type="dxa"/>
            <w:tcBorders>
              <w:top w:val="single" w:sz="12" w:space="0" w:color="auto"/>
            </w:tcBorders>
          </w:tcPr>
          <w:p w14:paraId="02F5DB12"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Chronic Periodontitis vs. healthy</w:t>
            </w:r>
          </w:p>
        </w:tc>
        <w:tc>
          <w:tcPr>
            <w:tcW w:w="1171" w:type="dxa"/>
            <w:tcBorders>
              <w:top w:val="single" w:sz="12" w:space="0" w:color="auto"/>
            </w:tcBorders>
          </w:tcPr>
          <w:p w14:paraId="2CE1EBCD"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202.85</w:t>
            </w:r>
          </w:p>
        </w:tc>
        <w:tc>
          <w:tcPr>
            <w:tcW w:w="1558" w:type="dxa"/>
            <w:tcBorders>
              <w:top w:val="single" w:sz="12" w:space="0" w:color="auto"/>
            </w:tcBorders>
          </w:tcPr>
          <w:p w14:paraId="721FDC08" w14:textId="77777777" w:rsidR="005033A9" w:rsidRPr="00877A5C" w:rsidRDefault="005033A9" w:rsidP="00B91189">
            <w:pPr>
              <w:tabs>
                <w:tab w:val="left" w:pos="0"/>
                <w:tab w:val="left" w:pos="420"/>
                <w:tab w:val="center" w:pos="711"/>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6.2</w:t>
            </w:r>
          </w:p>
        </w:tc>
        <w:tc>
          <w:tcPr>
            <w:tcW w:w="1558" w:type="dxa"/>
            <w:tcBorders>
              <w:top w:val="single" w:sz="12" w:space="0" w:color="auto"/>
            </w:tcBorders>
          </w:tcPr>
          <w:p w14:paraId="4B491777"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72.7</w:t>
            </w:r>
          </w:p>
        </w:tc>
        <w:tc>
          <w:tcPr>
            <w:tcW w:w="1239" w:type="dxa"/>
            <w:tcBorders>
              <w:top w:val="single" w:sz="12" w:space="0" w:color="auto"/>
            </w:tcBorders>
          </w:tcPr>
          <w:p w14:paraId="4E16141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7.78</w:t>
            </w:r>
          </w:p>
        </w:tc>
      </w:tr>
      <w:tr w:rsidR="005033A9" w:rsidRPr="00877A5C" w14:paraId="107D2216" w14:textId="77777777" w:rsidTr="00B33312">
        <w:trPr>
          <w:trHeight w:val="405"/>
        </w:trPr>
        <w:tc>
          <w:tcPr>
            <w:tcW w:w="1557" w:type="dxa"/>
          </w:tcPr>
          <w:p w14:paraId="00DB2C5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TNF-α</w:t>
            </w:r>
          </w:p>
        </w:tc>
        <w:tc>
          <w:tcPr>
            <w:tcW w:w="1946" w:type="dxa"/>
          </w:tcPr>
          <w:p w14:paraId="7341791F"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Severe vs.</w:t>
            </w:r>
            <w:r>
              <w:rPr>
                <w:rFonts w:asciiTheme="majorBidi" w:hAnsiTheme="majorBidi" w:cstheme="majorBidi"/>
                <w:sz w:val="20"/>
                <w:szCs w:val="20"/>
              </w:rPr>
              <w:t xml:space="preserve"> </w:t>
            </w:r>
            <w:r w:rsidRPr="00877A5C">
              <w:rPr>
                <w:rFonts w:asciiTheme="majorBidi" w:hAnsiTheme="majorBidi" w:cstheme="majorBidi"/>
                <w:sz w:val="20"/>
                <w:szCs w:val="20"/>
              </w:rPr>
              <w:t>healthy</w:t>
            </w:r>
          </w:p>
        </w:tc>
        <w:tc>
          <w:tcPr>
            <w:tcW w:w="1171" w:type="dxa"/>
          </w:tcPr>
          <w:p w14:paraId="31D080D7"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207.41</w:t>
            </w:r>
          </w:p>
        </w:tc>
        <w:tc>
          <w:tcPr>
            <w:tcW w:w="1558" w:type="dxa"/>
          </w:tcPr>
          <w:p w14:paraId="26EB90BF"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83.3</w:t>
            </w:r>
          </w:p>
        </w:tc>
        <w:tc>
          <w:tcPr>
            <w:tcW w:w="1558" w:type="dxa"/>
          </w:tcPr>
          <w:p w14:paraId="361CC4A8"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86.4</w:t>
            </w:r>
          </w:p>
        </w:tc>
        <w:tc>
          <w:tcPr>
            <w:tcW w:w="1239" w:type="dxa"/>
          </w:tcPr>
          <w:p w14:paraId="08B12FA2"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84.78</w:t>
            </w:r>
          </w:p>
        </w:tc>
      </w:tr>
      <w:tr w:rsidR="005033A9" w:rsidRPr="00877A5C" w14:paraId="5FB6496E" w14:textId="77777777" w:rsidTr="00B33312">
        <w:trPr>
          <w:trHeight w:val="441"/>
        </w:trPr>
        <w:tc>
          <w:tcPr>
            <w:tcW w:w="1557" w:type="dxa"/>
          </w:tcPr>
          <w:p w14:paraId="2B915D5E"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TNF-α</w:t>
            </w:r>
          </w:p>
        </w:tc>
        <w:tc>
          <w:tcPr>
            <w:tcW w:w="1946" w:type="dxa"/>
          </w:tcPr>
          <w:p w14:paraId="02B79B8B"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Moderate vs. healthy</w:t>
            </w:r>
          </w:p>
        </w:tc>
        <w:tc>
          <w:tcPr>
            <w:tcW w:w="1171" w:type="dxa"/>
          </w:tcPr>
          <w:p w14:paraId="58D6E668"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203.28</w:t>
            </w:r>
          </w:p>
        </w:tc>
        <w:tc>
          <w:tcPr>
            <w:tcW w:w="1558" w:type="dxa"/>
          </w:tcPr>
          <w:p w14:paraId="4752057D"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3.6</w:t>
            </w:r>
          </w:p>
        </w:tc>
        <w:tc>
          <w:tcPr>
            <w:tcW w:w="1558" w:type="dxa"/>
          </w:tcPr>
          <w:p w14:paraId="30A977D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72.7</w:t>
            </w:r>
          </w:p>
        </w:tc>
        <w:tc>
          <w:tcPr>
            <w:tcW w:w="1239" w:type="dxa"/>
          </w:tcPr>
          <w:p w14:paraId="7067F887"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8.18</w:t>
            </w:r>
          </w:p>
        </w:tc>
      </w:tr>
      <w:tr w:rsidR="005033A9" w:rsidRPr="00877A5C" w14:paraId="6AA531F8" w14:textId="77777777" w:rsidTr="00B33312">
        <w:trPr>
          <w:trHeight w:val="320"/>
        </w:trPr>
        <w:tc>
          <w:tcPr>
            <w:tcW w:w="1557" w:type="dxa"/>
          </w:tcPr>
          <w:p w14:paraId="6F2BDA7F"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tl/>
              </w:rPr>
            </w:pPr>
            <w:r w:rsidRPr="00877A5C">
              <w:rPr>
                <w:rFonts w:asciiTheme="majorBidi" w:hAnsiTheme="majorBidi" w:cstheme="majorBidi"/>
                <w:sz w:val="20"/>
                <w:szCs w:val="20"/>
              </w:rPr>
              <w:t xml:space="preserve">    TNF-α</w:t>
            </w:r>
          </w:p>
        </w:tc>
        <w:tc>
          <w:tcPr>
            <w:tcW w:w="1946" w:type="dxa"/>
          </w:tcPr>
          <w:p w14:paraId="006A3CAB"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Mild vs. healthy</w:t>
            </w:r>
          </w:p>
        </w:tc>
        <w:tc>
          <w:tcPr>
            <w:tcW w:w="1171" w:type="dxa"/>
          </w:tcPr>
          <w:p w14:paraId="06A6096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202.85</w:t>
            </w:r>
          </w:p>
        </w:tc>
        <w:tc>
          <w:tcPr>
            <w:tcW w:w="1558" w:type="dxa"/>
          </w:tcPr>
          <w:p w14:paraId="2AC4288A"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45.5</w:t>
            </w:r>
          </w:p>
        </w:tc>
        <w:tc>
          <w:tcPr>
            <w:tcW w:w="1558" w:type="dxa"/>
          </w:tcPr>
          <w:p w14:paraId="4253ECDD"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72.7</w:t>
            </w:r>
          </w:p>
        </w:tc>
        <w:tc>
          <w:tcPr>
            <w:tcW w:w="1239" w:type="dxa"/>
          </w:tcPr>
          <w:p w14:paraId="28B2B3B7"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59.09</w:t>
            </w:r>
          </w:p>
        </w:tc>
      </w:tr>
      <w:tr w:rsidR="005033A9" w:rsidRPr="00877A5C" w14:paraId="3E8F19FB" w14:textId="77777777" w:rsidTr="00B33312">
        <w:trPr>
          <w:trHeight w:val="20"/>
        </w:trPr>
        <w:tc>
          <w:tcPr>
            <w:tcW w:w="1557" w:type="dxa"/>
          </w:tcPr>
          <w:p w14:paraId="5E7AE3AA"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lastRenderedPageBreak/>
              <w:t xml:space="preserve">    IL-32 α</w:t>
            </w:r>
          </w:p>
        </w:tc>
        <w:tc>
          <w:tcPr>
            <w:tcW w:w="1946" w:type="dxa"/>
          </w:tcPr>
          <w:p w14:paraId="2B7CD22B"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Chronic Periodontitis vs. healthy</w:t>
            </w:r>
          </w:p>
        </w:tc>
        <w:tc>
          <w:tcPr>
            <w:tcW w:w="1171" w:type="dxa"/>
          </w:tcPr>
          <w:p w14:paraId="6E977430"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94.87</w:t>
            </w:r>
          </w:p>
        </w:tc>
        <w:tc>
          <w:tcPr>
            <w:tcW w:w="1558" w:type="dxa"/>
          </w:tcPr>
          <w:p w14:paraId="43515AF6"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7.6</w:t>
            </w:r>
          </w:p>
        </w:tc>
        <w:tc>
          <w:tcPr>
            <w:tcW w:w="1558" w:type="dxa"/>
          </w:tcPr>
          <w:p w14:paraId="231B5D38"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8.2</w:t>
            </w:r>
          </w:p>
        </w:tc>
        <w:tc>
          <w:tcPr>
            <w:tcW w:w="1239" w:type="dxa"/>
          </w:tcPr>
          <w:p w14:paraId="6BD3FC9E"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7.78</w:t>
            </w:r>
          </w:p>
        </w:tc>
      </w:tr>
      <w:tr w:rsidR="005033A9" w:rsidRPr="00877A5C" w14:paraId="64B41FA4" w14:textId="77777777" w:rsidTr="00B33312">
        <w:trPr>
          <w:trHeight w:val="426"/>
        </w:trPr>
        <w:tc>
          <w:tcPr>
            <w:tcW w:w="1557" w:type="dxa"/>
          </w:tcPr>
          <w:p w14:paraId="12E49145"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IL-32 α</w:t>
            </w:r>
          </w:p>
        </w:tc>
        <w:tc>
          <w:tcPr>
            <w:tcW w:w="1946" w:type="dxa"/>
          </w:tcPr>
          <w:p w14:paraId="65A5CAC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Severe vs. healthy</w:t>
            </w:r>
          </w:p>
        </w:tc>
        <w:tc>
          <w:tcPr>
            <w:tcW w:w="1171" w:type="dxa"/>
          </w:tcPr>
          <w:p w14:paraId="2461DFEF"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99.2</w:t>
            </w:r>
          </w:p>
        </w:tc>
        <w:tc>
          <w:tcPr>
            <w:tcW w:w="1558" w:type="dxa"/>
          </w:tcPr>
          <w:p w14:paraId="59D895E9"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75.0</w:t>
            </w:r>
          </w:p>
        </w:tc>
        <w:tc>
          <w:tcPr>
            <w:tcW w:w="1558" w:type="dxa"/>
          </w:tcPr>
          <w:p w14:paraId="64FBED6D"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81.8</w:t>
            </w:r>
          </w:p>
        </w:tc>
        <w:tc>
          <w:tcPr>
            <w:tcW w:w="1239" w:type="dxa"/>
          </w:tcPr>
          <w:p w14:paraId="2FD04A03"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78.26</w:t>
            </w:r>
          </w:p>
        </w:tc>
      </w:tr>
      <w:tr w:rsidR="005033A9" w:rsidRPr="00877A5C" w14:paraId="02568424" w14:textId="77777777" w:rsidTr="00B33312">
        <w:trPr>
          <w:trHeight w:val="417"/>
        </w:trPr>
        <w:tc>
          <w:tcPr>
            <w:tcW w:w="1557" w:type="dxa"/>
          </w:tcPr>
          <w:p w14:paraId="6D2ECC83"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IL-32 α</w:t>
            </w:r>
          </w:p>
        </w:tc>
        <w:tc>
          <w:tcPr>
            <w:tcW w:w="1946" w:type="dxa"/>
          </w:tcPr>
          <w:p w14:paraId="3768BA0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Moderate </w:t>
            </w:r>
            <w:proofErr w:type="spellStart"/>
            <w:r w:rsidRPr="00877A5C">
              <w:rPr>
                <w:rFonts w:asciiTheme="majorBidi" w:hAnsiTheme="majorBidi" w:cstheme="majorBidi"/>
                <w:sz w:val="20"/>
                <w:szCs w:val="20"/>
              </w:rPr>
              <w:t>vs.healthy</w:t>
            </w:r>
            <w:proofErr w:type="spellEnd"/>
          </w:p>
        </w:tc>
        <w:tc>
          <w:tcPr>
            <w:tcW w:w="1171" w:type="dxa"/>
          </w:tcPr>
          <w:p w14:paraId="47B62CF6"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94.94</w:t>
            </w:r>
          </w:p>
        </w:tc>
        <w:tc>
          <w:tcPr>
            <w:tcW w:w="1558" w:type="dxa"/>
          </w:tcPr>
          <w:p w14:paraId="32E7A199"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8.2</w:t>
            </w:r>
          </w:p>
        </w:tc>
        <w:tc>
          <w:tcPr>
            <w:tcW w:w="1558" w:type="dxa"/>
          </w:tcPr>
          <w:p w14:paraId="7B2F4850"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8.2</w:t>
            </w:r>
          </w:p>
        </w:tc>
        <w:tc>
          <w:tcPr>
            <w:tcW w:w="1239" w:type="dxa"/>
          </w:tcPr>
          <w:p w14:paraId="5FF62E2E"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8.18</w:t>
            </w:r>
          </w:p>
        </w:tc>
      </w:tr>
      <w:tr w:rsidR="005033A9" w:rsidRPr="00877A5C" w14:paraId="041E0643" w14:textId="77777777" w:rsidTr="00B33312">
        <w:trPr>
          <w:trHeight w:val="437"/>
        </w:trPr>
        <w:tc>
          <w:tcPr>
            <w:tcW w:w="1557" w:type="dxa"/>
            <w:tcBorders>
              <w:bottom w:val="single" w:sz="12" w:space="0" w:color="auto"/>
            </w:tcBorders>
          </w:tcPr>
          <w:p w14:paraId="4C17FBFF"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 xml:space="preserve">    IL-32 α</w:t>
            </w:r>
          </w:p>
        </w:tc>
        <w:tc>
          <w:tcPr>
            <w:tcW w:w="1946" w:type="dxa"/>
            <w:tcBorders>
              <w:bottom w:val="single" w:sz="12" w:space="0" w:color="auto"/>
            </w:tcBorders>
          </w:tcPr>
          <w:p w14:paraId="4F2B31D7"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Mild vs. healthy</w:t>
            </w:r>
          </w:p>
        </w:tc>
        <w:tc>
          <w:tcPr>
            <w:tcW w:w="1171" w:type="dxa"/>
            <w:tcBorders>
              <w:bottom w:val="single" w:sz="12" w:space="0" w:color="auto"/>
            </w:tcBorders>
          </w:tcPr>
          <w:p w14:paraId="4723EB88"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94.12</w:t>
            </w:r>
          </w:p>
        </w:tc>
        <w:tc>
          <w:tcPr>
            <w:tcW w:w="1558" w:type="dxa"/>
            <w:tcBorders>
              <w:bottom w:val="single" w:sz="12" w:space="0" w:color="auto"/>
            </w:tcBorders>
          </w:tcPr>
          <w:p w14:paraId="480FA5DC"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3.6</w:t>
            </w:r>
          </w:p>
        </w:tc>
        <w:tc>
          <w:tcPr>
            <w:tcW w:w="1558" w:type="dxa"/>
            <w:tcBorders>
              <w:bottom w:val="single" w:sz="12" w:space="0" w:color="auto"/>
            </w:tcBorders>
          </w:tcPr>
          <w:p w14:paraId="1B5AC084"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3.6</w:t>
            </w:r>
          </w:p>
        </w:tc>
        <w:tc>
          <w:tcPr>
            <w:tcW w:w="1239" w:type="dxa"/>
            <w:tcBorders>
              <w:bottom w:val="single" w:sz="12" w:space="0" w:color="auto"/>
            </w:tcBorders>
          </w:tcPr>
          <w:p w14:paraId="03984865" w14:textId="77777777" w:rsidR="005033A9" w:rsidRPr="00877A5C" w:rsidRDefault="005033A9" w:rsidP="00B91189">
            <w:pPr>
              <w:tabs>
                <w:tab w:val="left" w:pos="0"/>
              </w:tabs>
              <w:spacing w:before="100" w:beforeAutospacing="1" w:after="100" w:afterAutospacing="1"/>
              <w:jc w:val="both"/>
              <w:rPr>
                <w:rFonts w:asciiTheme="majorBidi" w:hAnsiTheme="majorBidi" w:cstheme="majorBidi"/>
                <w:sz w:val="20"/>
                <w:szCs w:val="20"/>
              </w:rPr>
            </w:pPr>
            <w:r w:rsidRPr="00877A5C">
              <w:rPr>
                <w:rFonts w:asciiTheme="majorBidi" w:hAnsiTheme="majorBidi" w:cstheme="majorBidi"/>
                <w:sz w:val="20"/>
                <w:szCs w:val="20"/>
              </w:rPr>
              <w:t>63.64</w:t>
            </w:r>
          </w:p>
        </w:tc>
      </w:tr>
      <w:tr w:rsidR="005033A9" w:rsidRPr="00877A5C" w14:paraId="3EF7A057" w14:textId="77777777" w:rsidTr="00B33312">
        <w:trPr>
          <w:trHeight w:val="422"/>
        </w:trPr>
        <w:tc>
          <w:tcPr>
            <w:tcW w:w="9029" w:type="dxa"/>
            <w:gridSpan w:val="6"/>
            <w:tcBorders>
              <w:top w:val="single" w:sz="12" w:space="0" w:color="auto"/>
              <w:bottom w:val="single" w:sz="24" w:space="0" w:color="auto"/>
            </w:tcBorders>
          </w:tcPr>
          <w:p w14:paraId="34D087D4" w14:textId="50F806BA" w:rsidR="005033A9" w:rsidRPr="00877A5C" w:rsidRDefault="005033A9" w:rsidP="00B33312">
            <w:pPr>
              <w:tabs>
                <w:tab w:val="left" w:pos="0"/>
              </w:tabs>
              <w:spacing w:before="100" w:beforeAutospacing="1" w:after="100" w:afterAutospacing="1"/>
              <w:jc w:val="both"/>
              <w:rPr>
                <w:rFonts w:asciiTheme="majorBidi" w:hAnsiTheme="majorBidi" w:cstheme="majorBidi"/>
                <w:sz w:val="20"/>
                <w:szCs w:val="20"/>
              </w:rPr>
            </w:pPr>
            <w:r w:rsidRPr="00516784">
              <w:rPr>
                <w:rFonts w:asciiTheme="majorBidi" w:hAnsiTheme="majorBidi" w:cstheme="majorBidi"/>
                <w:sz w:val="20"/>
                <w:szCs w:val="20"/>
              </w:rPr>
              <w:t>Diagnostic performance of salivary TNF-α and IL-32α in differentiating chronic periodontitis (overall and by severity) from healthy individuals, based on receiver operating characteristic (ROC) curve analysis. Cutoff values (</w:t>
            </w:r>
            <w:proofErr w:type="spellStart"/>
            <w:r w:rsidRPr="00516784">
              <w:rPr>
                <w:rFonts w:asciiTheme="majorBidi" w:hAnsiTheme="majorBidi" w:cstheme="majorBidi"/>
                <w:sz w:val="20"/>
                <w:szCs w:val="20"/>
              </w:rPr>
              <w:t>pg</w:t>
            </w:r>
            <w:proofErr w:type="spellEnd"/>
            <w:r w:rsidRPr="00516784">
              <w:rPr>
                <w:rFonts w:asciiTheme="majorBidi" w:hAnsiTheme="majorBidi" w:cstheme="majorBidi"/>
                <w:sz w:val="20"/>
                <w:szCs w:val="20"/>
              </w:rPr>
              <w:t xml:space="preserve">/mL), sensitivity, specificity, and accuracy are reported. </w:t>
            </w:r>
            <w:r>
              <w:rPr>
                <w:rFonts w:asciiTheme="majorBidi" w:hAnsiTheme="majorBidi" w:cstheme="majorBidi"/>
                <w:sz w:val="20"/>
                <w:szCs w:val="20"/>
              </w:rPr>
              <w:t>*</w:t>
            </w:r>
            <w:r w:rsidRPr="00516784">
              <w:rPr>
                <w:rFonts w:asciiTheme="majorBidi" w:hAnsiTheme="majorBidi" w:cstheme="majorBidi"/>
                <w:sz w:val="20"/>
                <w:szCs w:val="20"/>
              </w:rPr>
              <w:t>Abbreviations: IL, interleukin; TNF, tumor necrosis factor ,</w:t>
            </w:r>
            <w:proofErr w:type="spellStart"/>
            <w:r w:rsidRPr="00516784">
              <w:rPr>
                <w:rFonts w:asciiTheme="majorBidi" w:hAnsiTheme="majorBidi" w:cstheme="majorBidi"/>
                <w:sz w:val="20"/>
                <w:szCs w:val="20"/>
              </w:rPr>
              <w:t>pg</w:t>
            </w:r>
            <w:proofErr w:type="spellEnd"/>
            <w:r w:rsidRPr="00516784">
              <w:rPr>
                <w:rFonts w:asciiTheme="majorBidi" w:hAnsiTheme="majorBidi" w:cstheme="majorBidi"/>
                <w:sz w:val="20"/>
                <w:szCs w:val="20"/>
              </w:rPr>
              <w:t>/mL: picograms per milliliter.*</w:t>
            </w:r>
          </w:p>
        </w:tc>
      </w:tr>
    </w:tbl>
    <w:p w14:paraId="3A9EE1BB" w14:textId="77777777" w:rsidR="00B33312" w:rsidRPr="00B33312" w:rsidRDefault="00B33312" w:rsidP="00917752">
      <w:pPr>
        <w:spacing w:before="120" w:line="360" w:lineRule="auto"/>
        <w:jc w:val="both"/>
        <w:rPr>
          <w:b/>
          <w:bCs/>
          <w:caps/>
          <w:color w:val="0000FF"/>
          <w:sz w:val="2"/>
          <w:szCs w:val="2"/>
          <w:lang w:bidi="ar-IQ"/>
        </w:rPr>
        <w:sectPr w:rsidR="00B33312" w:rsidRPr="00B33312" w:rsidSect="00B33312">
          <w:type w:val="continuous"/>
          <w:pgSz w:w="11909" w:h="16834" w:code="9"/>
          <w:pgMar w:top="1440" w:right="1440" w:bottom="1440" w:left="1440" w:header="720" w:footer="720" w:gutter="0"/>
          <w:cols w:space="720"/>
          <w:docGrid w:linePitch="360"/>
        </w:sectPr>
      </w:pPr>
    </w:p>
    <w:p w14:paraId="6B2610B5" w14:textId="77777777" w:rsidR="005033A9" w:rsidRPr="00917752" w:rsidRDefault="005033A9" w:rsidP="00917752">
      <w:pPr>
        <w:spacing w:before="120" w:line="360" w:lineRule="auto"/>
        <w:jc w:val="both"/>
        <w:rPr>
          <w:b/>
          <w:bCs/>
          <w:caps/>
          <w:color w:val="0000FF"/>
          <w:lang w:bidi="ar-IQ"/>
        </w:rPr>
      </w:pPr>
      <w:r w:rsidRPr="00917752">
        <w:rPr>
          <w:b/>
          <w:bCs/>
          <w:caps/>
          <w:color w:val="0000FF"/>
          <w:lang w:bidi="ar-IQ"/>
        </w:rPr>
        <w:t>Discussion:</w:t>
      </w:r>
    </w:p>
    <w:p w14:paraId="2E5BDB21" w14:textId="77777777" w:rsidR="005033A9" w:rsidRPr="005033A9" w:rsidRDefault="005033A9" w:rsidP="005033A9">
      <w:pPr>
        <w:spacing w:line="245" w:lineRule="auto"/>
        <w:jc w:val="both"/>
        <w:rPr>
          <w:color w:val="000000"/>
        </w:rPr>
      </w:pPr>
      <w:r w:rsidRPr="005033A9">
        <w:rPr>
          <w:color w:val="000000"/>
        </w:rPr>
        <w:t xml:space="preserve">Periodontitis is a chronic inflammatory condition driven by </w:t>
      </w:r>
      <w:proofErr w:type="spellStart"/>
      <w:r w:rsidRPr="005033A9">
        <w:rPr>
          <w:color w:val="000000"/>
        </w:rPr>
        <w:t>dysbiotic</w:t>
      </w:r>
      <w:proofErr w:type="spellEnd"/>
      <w:r w:rsidRPr="005033A9">
        <w:rPr>
          <w:color w:val="000000"/>
        </w:rPr>
        <w:t xml:space="preserve"> microbiota and mediated by an exaggerated host immune response. Among the inflammatory mediators are tumor necrosis factor-alpha (TNF-α) and interleukin-32 alpha (IL-32α) which the later have been recently recognized and both play a role in promoting tissue destruction and immune activation</w:t>
      </w:r>
      <w:r w:rsidRPr="00B33312">
        <w:rPr>
          <w:color w:val="000000"/>
          <w:vertAlign w:val="superscript"/>
        </w:rPr>
        <w:fldChar w:fldCharType="begin" w:fldLock="1"/>
      </w:r>
      <w:r w:rsidRPr="00B33312">
        <w:rPr>
          <w:color w:val="000000"/>
          <w:vertAlign w:val="superscript"/>
        </w:rPr>
        <w:instrText>ADDIN CSL_CITATION {"citationItems":[{"id":"ITEM-1","itemData":{"ISSN":"0022-3484","author":[{"dropping-particle":"","family":"Öngöz Dede","given":"Figen","non-dropping-particle":"","parse-names":false,"suffix":""},{"dropping-particle":"","family":"Gökmenoğlu","given":"Ceren","non-dropping-particle":"","parse-names":false,"suffix":""},{"dropping-particle":"","family":"Deveci","given":"Emre Taha","non-dropping-particle":"","parse-names":false,"suffix":""},{"dropping-particle":"","family":"Çelen","given":"Selman","non-dropping-particle":"","parse-names":false,"suffix":""},{"dropping-particle":"","family":"Avci","given":"Bahattin","non-dropping-particle":"","parse-names":false,"suffix":""},{"dropping-particle":"","family":"Kara","given":"Cankat","non-dropping-particle":"","parse-names":false,"suffix":""},{"dropping-particle":"","family":"Çanakçi","given":"Varol","non-dropping-particle":"","parse-names":false,"suffix":""}],"container-title":"Journal of Periodontal Research","id":"ITEM-1","issue":"1","issued":{"date-parts":[["2021"]]},"page":"83-92","publisher":"Wiley Online Library","title":"Increased levels of interleukin‐32 isoforms alpha, beta, gamma, and delta in the gingival crevicular fluid and plasma of the patients with periodontitis","type":"article-journal","volume":"56"},"uris":["http://www.mendeley.com/documents/?uuid=25c2dcb5-2b83-4078-bc85-2ac0e0846491"]},{"id":"ITEM-2","itemData":{"ISSN":"1664-3224","author":[{"dropping-particle":"","family":"Neurath","given":"Nicole","non-dropping-particle":"","parse-names":false,"suffix":""},{"dropping-particle":"","family":"Kesting","given":"Marco","non-dropping-particle":"","parse-names":false,"suffix":""}],"container-title":"Frontiers in immunology","id":"ITEM-2","issued":{"date-parts":[["2024"]]},"page":"1435054","publisher":"Frontiers Media SA","title":"Cytokines in gingivitis and periodontitis: from pathogenesis to therapeutic targets","type":"article-journal","volume":"15"},"uris":["http://www.mendeley.com/documents/?uuid=45ab8b01-28ad-4fb0-89e6-1142397a655d"]}],"mendeley":{"formattedCitation":"(4,18)","manualFormatting":"[4,18]","plainTextFormattedCitation":"(4,18)","previouslyFormattedCitation":"(4,18)"},"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4,18]</w:t>
      </w:r>
      <w:r w:rsidRPr="00B33312">
        <w:rPr>
          <w:color w:val="000000"/>
          <w:vertAlign w:val="superscript"/>
        </w:rPr>
        <w:fldChar w:fldCharType="end"/>
      </w:r>
      <w:r w:rsidRPr="005033A9">
        <w:rPr>
          <w:color w:val="000000"/>
        </w:rPr>
        <w:t>. In this study, we observed a progressive and statistically significant elevation of salivary TNF-α and IL-32α levels from control group to those with mild, moderate, and severe chronic periodontitis groups. Importantly, our ROC curve analysis provided insight into the diagnostic performance of these cytokines. TNF-α demonstrated its strongest discriminative ability in distinguishing severe periodontitis from periodontal health condition. IL-32α also showed an increasing trend with disease severity, but overall performed less strongly than TNF-α.</w:t>
      </w:r>
    </w:p>
    <w:p w14:paraId="14F23FB5" w14:textId="091EA091" w:rsidR="005033A9" w:rsidRPr="005033A9" w:rsidRDefault="005033A9" w:rsidP="005033A9">
      <w:pPr>
        <w:spacing w:line="245" w:lineRule="auto"/>
        <w:jc w:val="both"/>
        <w:rPr>
          <w:color w:val="000000"/>
        </w:rPr>
      </w:pPr>
      <w:r w:rsidRPr="005033A9">
        <w:rPr>
          <w:color w:val="000000"/>
        </w:rPr>
        <w:t xml:space="preserve">Several previous studies support these </w:t>
      </w:r>
      <w:proofErr w:type="gramStart"/>
      <w:r w:rsidRPr="005033A9">
        <w:rPr>
          <w:color w:val="000000"/>
        </w:rPr>
        <w:t>findings .</w:t>
      </w:r>
      <w:proofErr w:type="gramEnd"/>
      <w:r w:rsidRPr="005033A9">
        <w:rPr>
          <w:color w:val="000000"/>
        </w:rPr>
        <w:t xml:space="preserve"> </w:t>
      </w:r>
      <w:proofErr w:type="spellStart"/>
      <w:r w:rsidRPr="005033A9">
        <w:rPr>
          <w:color w:val="000000"/>
        </w:rPr>
        <w:t>Layedh</w:t>
      </w:r>
      <w:proofErr w:type="spellEnd"/>
      <w:r w:rsidRPr="005033A9">
        <w:rPr>
          <w:color w:val="000000"/>
        </w:rPr>
        <w:t xml:space="preserve"> et al. (2021)</w:t>
      </w:r>
      <w:r w:rsidRPr="005033A9">
        <w:rPr>
          <w:color w:val="000000"/>
        </w:rPr>
        <w:fldChar w:fldCharType="begin" w:fldLock="1"/>
      </w:r>
      <w:r w:rsidRPr="005033A9">
        <w:rPr>
          <w:color w:val="000000"/>
        </w:rPr>
        <w:instrText>ADDIN CSL_CITATION {"citationItems":[{"id":"ITEM-1","itemData":{"author":[{"dropping-particle":"","family":"Layedh","given":"N H","non-dropping-particle":"","parse-names":false,"suffix":""},{"dropping-particle":"","family":"Al-Rubbaey","given":"Yamama A","non-dropping-particle":"","parse-names":false,"suffix":""},{"dropping-particle":"","family":"Fahad","given":"Ali Hadi","non-dropping-particle":"","parse-names":false,"suffix":""},{"dropping-particle":"","family":"Al-Roubaey","given":"Dina A A","non-dropping-particle":"","parse-names":false,"suffix":""}],"container-title":"Annals of Tropical Medicine &amp; Public Healt","id":"ITEM-1","issued":{"date-parts":[["2021"]]},"page":"317-325","title":"Salivary IL-6 and TNF-α in patients with periodontitis","type":"article-journal"},"uris":["http://www.mendeley.com/documents/?uuid=58261c5c-6c2d-4c1b-83fb-472152f1e1b0"]}],"mendeley":{"formattedCitation":"(19)","manualFormatting":"[19]","plainTextFormattedCitation":"(19)","previouslyFormattedCitation":"(19)"},"properties":{"noteIndex":0},"schema":"https://github.com/citation-style-language/schema/raw/master/csl-citation.json"}</w:instrText>
      </w:r>
      <w:r w:rsidRPr="005033A9">
        <w:rPr>
          <w:color w:val="000000"/>
        </w:rPr>
        <w:fldChar w:fldCharType="separate"/>
      </w:r>
      <w:r w:rsidRPr="005033A9">
        <w:rPr>
          <w:color w:val="000000"/>
        </w:rPr>
        <w:t>[19]</w:t>
      </w:r>
      <w:r w:rsidRPr="005033A9">
        <w:rPr>
          <w:color w:val="000000"/>
        </w:rPr>
        <w:fldChar w:fldCharType="end"/>
      </w:r>
      <w:r w:rsidRPr="005033A9">
        <w:rPr>
          <w:color w:val="000000"/>
        </w:rPr>
        <w:t xml:space="preserve"> found that salivary TNF-α was significantly elevated in chronic periodontitis patients compared to healthy controls. </w:t>
      </w:r>
      <w:proofErr w:type="spellStart"/>
      <w:r w:rsidRPr="005033A9">
        <w:rPr>
          <w:color w:val="000000"/>
        </w:rPr>
        <w:t>Pulivarthi</w:t>
      </w:r>
      <w:proofErr w:type="spellEnd"/>
      <w:r w:rsidRPr="005033A9">
        <w:rPr>
          <w:color w:val="000000"/>
        </w:rPr>
        <w:t xml:space="preserve"> et al. (2022)</w:t>
      </w:r>
      <w:r w:rsidRPr="00B33312">
        <w:rPr>
          <w:color w:val="000000"/>
          <w:vertAlign w:val="superscript"/>
        </w:rPr>
        <w:fldChar w:fldCharType="begin" w:fldLock="1"/>
      </w:r>
      <w:r w:rsidRPr="00B33312">
        <w:rPr>
          <w:color w:val="000000"/>
          <w:vertAlign w:val="superscript"/>
        </w:rPr>
        <w:instrText>ADDIN CSL_CITATION {"citationItems":[{"id":"ITEM-1","itemData":{"ISSN":"0972-124X","author":[{"dropping-particle":"","family":"Pulivarthi","given":"Praneetha","non-dropping-particle":"","parse-names":false,"suffix":""},{"dropping-particle":"","family":"Chava","given":"Vijay Kumar","non-dropping-particle":"","parse-names":false,"suffix":""},{"dropping-particle":"","family":"Gunupati","given":"Sumanth","non-dropping-particle":"","parse-names":false,"suffix":""}],"container-title":"Journal of Indian Society of Periodontology","id":"ITEM-1","issue":"3","issued":{"date-parts":[["2022"]]},"page":"236-244","publisher":"Medknow","title":"Salivary tumor necrosis factor-alpha levels in periodontitis associated with diabetes mellitus after low level laser therapy as an adjunct to scaling and root planning: A randomized clinical trial","type":"article-journal","volume":"26"},"uris":["http://www.mendeley.com/documents/?uuid=626d0862-073e-44c0-a4af-1938dae2f2e9"]}],"mendeley":{"formattedCitation":"(20)","manualFormatting":"[20]","plainTextFormattedCitation":"(20)","previouslyFormattedCitation":"(20)"},"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0]</w:t>
      </w:r>
      <w:r w:rsidRPr="00B33312">
        <w:rPr>
          <w:color w:val="000000"/>
          <w:vertAlign w:val="superscript"/>
        </w:rPr>
        <w:fldChar w:fldCharType="end"/>
      </w:r>
      <w:r w:rsidR="00B33312">
        <w:rPr>
          <w:color w:val="000000"/>
        </w:rPr>
        <w:t xml:space="preserve">, </w:t>
      </w:r>
      <w:r w:rsidRPr="005033A9">
        <w:rPr>
          <w:color w:val="000000"/>
        </w:rPr>
        <w:t xml:space="preserve">also demonstrated high baseline TNF-α levels in periodontitis, which decreased significantly after non-surgical therapy, indicating its responsiveness to inflammatory burden. However, some studies have presented </w:t>
      </w:r>
      <w:r w:rsidRPr="005033A9">
        <w:rPr>
          <w:color w:val="000000"/>
        </w:rPr>
        <w:t>contrasting results. Kim and Kim (2021)</w:t>
      </w:r>
      <w:r w:rsidRPr="00B33312">
        <w:rPr>
          <w:color w:val="000000"/>
          <w:vertAlign w:val="superscript"/>
        </w:rPr>
        <w:fldChar w:fldCharType="begin" w:fldLock="1"/>
      </w:r>
      <w:r w:rsidRPr="00B33312">
        <w:rPr>
          <w:color w:val="000000"/>
          <w:vertAlign w:val="superscript"/>
        </w:rPr>
        <w:instrText>ADDIN CSL_CITATION {"citationItems":[{"id":"ITEM-1","itemData":{"ISSN":"1660-4601","author":[{"dropping-particle":"","family":"Kim","given":"Ji-Youn","non-dropping-particle":"","parse-names":false,"suffix":""},{"dropping-particle":"","family":"Kim","given":"Han-Na","non-dropping-particle":"","parse-names":false,"suffix":""}],"container-title":"International journal of environmental research and public health","id":"ITEM-1","issue":"1","issued":{"date-parts":[["2021"]]},"page":"194","publisher":"MDPI","title":"Changes in inflammatory cytokines in saliva after non-surgical periodontal therapy: a systematic review and meta-analysis","type":"article-journal","volume":"18"},"uris":["http://www.mendeley.com/documents/?uuid=d5168664-2013-4b6d-b2ff-d5fe3bcf5160"]}],"mendeley":{"formattedCitation":"(21)","manualFormatting":"[21]","plainTextFormattedCitation":"(21)","previouslyFormattedCitation":"(21)"},"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1]</w:t>
      </w:r>
      <w:r w:rsidRPr="00B33312">
        <w:rPr>
          <w:color w:val="000000"/>
          <w:vertAlign w:val="superscript"/>
        </w:rPr>
        <w:fldChar w:fldCharType="end"/>
      </w:r>
      <w:r w:rsidRPr="005033A9">
        <w:rPr>
          <w:color w:val="000000"/>
        </w:rPr>
        <w:t>, in a meta-analysis, noted higher TNF-α in healthy controls and post-treatment cases, which may reflect variations in sampling techniques or study populations rather than cytokine behavior alone. Eivazi et al. (2017)</w:t>
      </w:r>
      <w:r w:rsidRPr="00B33312">
        <w:rPr>
          <w:color w:val="000000"/>
          <w:vertAlign w:val="superscript"/>
        </w:rPr>
        <w:fldChar w:fldCharType="begin" w:fldLock="1"/>
      </w:r>
      <w:r w:rsidRPr="00B33312">
        <w:rPr>
          <w:color w:val="000000"/>
          <w:vertAlign w:val="superscript"/>
        </w:rPr>
        <w:instrText>ADDIN CSL_CITATION {"citationItems":[{"id":"ITEM-1","itemData":{"author":[{"dropping-particle":"","family":"Eivazi","given":"Masoome","non-dropping-particle":"","parse-names":false,"suffix":""},{"dropping-particle":"","family":"Falahi","given":"Negar","non-dropping-particle":"","parse-names":false,"suffix":""},{"dropping-particle":"","family":"Eivazi","given":"Nastaran","non-dropping-particle":"","parse-names":false,"suffix":""},{"dropping-particle":"","family":"Eivazi","given":"Mohammad Ali","non-dropping-particle":"","parse-names":false,"suffix":""},{"dropping-particle":"","family":"Raygani","given":"Asad Vaisi","non-dropping-particle":"","parse-names":false,"suffix":""},{"dropping-particle":"","family":"Rezaei","given":"Fatemeh","non-dropping-particle":"","parse-names":false,"suffix":""}],"container-title":"The open dentistry journal","id":"ITEM-1","issued":{"date-parts":[["2017"]]},"page":"573","title":"The effect of scaling and root planning on salivary TNF-α and IL-1α concentrations in patients with chronic periodontitis","type":"article-journal","volume":"11"},"uris":["http://www.mendeley.com/documents/?uuid=09402e43-ddb9-4603-9fb0-b99f3387a91d"]}],"mendeley":{"formattedCitation":"(22)","manualFormatting":"[22]","plainTextFormattedCitation":"(22)","previouslyFormattedCitation":"(22)"},"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2]</w:t>
      </w:r>
      <w:r w:rsidRPr="00B33312">
        <w:rPr>
          <w:color w:val="000000"/>
          <w:vertAlign w:val="superscript"/>
        </w:rPr>
        <w:fldChar w:fldCharType="end"/>
      </w:r>
      <w:r w:rsidRPr="005033A9">
        <w:rPr>
          <w:color w:val="000000"/>
        </w:rPr>
        <w:t>, found reduced TNF-α levels in periodontitis cases. Such inconsistencies likely reflect differences in disease stage, patient selection, and methodological factors rather than true biological contradiction, but they highlight the complexity of cytokine regulation.</w:t>
      </w:r>
    </w:p>
    <w:p w14:paraId="2C82B781" w14:textId="770293C5" w:rsidR="005033A9" w:rsidRPr="005033A9" w:rsidRDefault="005033A9" w:rsidP="005033A9">
      <w:pPr>
        <w:spacing w:line="245" w:lineRule="auto"/>
        <w:jc w:val="both"/>
        <w:rPr>
          <w:color w:val="000000"/>
        </w:rPr>
      </w:pPr>
      <w:r w:rsidRPr="005033A9">
        <w:rPr>
          <w:color w:val="000000"/>
        </w:rPr>
        <w:t xml:space="preserve">With respect to IL-32α, our study also showed significantly elevated salivary concentrations in periodontitis patients, consistent with the series of investigations by </w:t>
      </w:r>
      <w:proofErr w:type="spellStart"/>
      <w:r w:rsidRPr="005033A9">
        <w:rPr>
          <w:color w:val="000000"/>
        </w:rPr>
        <w:t>Onguzdede</w:t>
      </w:r>
      <w:proofErr w:type="spellEnd"/>
      <w:r w:rsidRPr="00B33312">
        <w:rPr>
          <w:color w:val="000000"/>
          <w:vertAlign w:val="superscript"/>
        </w:rPr>
        <w:fldChar w:fldCharType="begin" w:fldLock="1"/>
      </w:r>
      <w:r w:rsidRPr="00B33312">
        <w:rPr>
          <w:color w:val="000000"/>
          <w:vertAlign w:val="superscript"/>
        </w:rPr>
        <w:instrText>ADDIN CSL_CITATION {"citationItems":[{"id":"ITEM-1","itemData":{"ISSN":"0022-3484","author":[{"dropping-particle":"","family":"Öngöz Dede","given":"F","non-dropping-particle":"","parse-names":false,"suffix":""},{"dropping-particle":"","family":"Balli","given":"UMUT","non-dropping-particle":"","parse-names":false,"suffix":""},{"dropping-particle":"","family":"Bozkurt Doğan","given":"Ş","non-dropping-particle":"","parse-names":false,"suffix":""},{"dropping-particle":"","family":"Güven","given":"BERRAK","non-dropping-particle":"","parse-names":false,"suffix":""}],"container-title":"Journal of Periodontal Research","id":"ITEM-1","issue":"3","issued":{"date-parts":[["2017"]]},"page":"397-407","publisher":"Wiley Online Library","title":"Interleukin‐32 levels in gingival crevicular fluid and saliva of patients with chronic periodontitis after periodontal treatment","type":"article-journal","volume":"52"},"uris":["http://www.mendeley.com/documents/?uuid=e6660282-a7ed-41fe-bab1-08e547304c26"]}],"mendeley":{"formattedCitation":"(23)","manualFormatting":"[23]","plainTextFormattedCitation":"(23)","previouslyFormattedCitation":"(23)"},"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3]</w:t>
      </w:r>
      <w:r w:rsidRPr="00B33312">
        <w:rPr>
          <w:color w:val="000000"/>
          <w:vertAlign w:val="superscript"/>
        </w:rPr>
        <w:fldChar w:fldCharType="end"/>
      </w:r>
      <w:r w:rsidRPr="005033A9">
        <w:rPr>
          <w:color w:val="000000"/>
        </w:rPr>
        <w:t xml:space="preserve"> and colleagues. Their early work demonstrated increased IL-32 in gingival crevicular fluid and saliva of chronic periodontitis patients, while their later study (2022)</w:t>
      </w:r>
      <w:r w:rsidRPr="00B33312">
        <w:rPr>
          <w:color w:val="000000"/>
          <w:vertAlign w:val="superscript"/>
        </w:rPr>
        <w:fldChar w:fldCharType="begin" w:fldLock="1"/>
      </w:r>
      <w:r w:rsidRPr="00B33312">
        <w:rPr>
          <w:color w:val="000000"/>
          <w:vertAlign w:val="superscript"/>
        </w:rPr>
        <w:instrText>ADDIN CSL_CITATION {"citationItems":[{"id":"ITEM-1","itemData":{"ISSN":"0022-3484","author":[{"dropping-particle":"","family":"Öngöz Dede","given":"Figen","non-dropping-particle":"","parse-names":false,"suffix":""},{"dropping-particle":"","family":"Gökmenoğlu","given":"Ceren","non-dropping-particle":"","parse-names":false,"suffix":""},{"dropping-particle":"","family":"Deveci","given":"Emre Taha","non-dropping-particle":"","parse-names":false,"suffix":""},{"dropping-particle":"","family":"Çelen","given":"Selman","non-dropping-particle":"","parse-names":false,"suffix":""},{"dropping-particle":"","family":"Avci","given":"Bahattin","non-dropping-particle":"","parse-names":false,"suffix":""},{"dropping-particle":"","family":"Kara","given":"Cankat","non-dropping-particle":"","parse-names":false,"suffix":""},{"dropping-particle":"","family":"Çanakçi","given":"Varol","non-dropping-particle":"","parse-names":false,"suffix":""}],"container-title":"Journal of Periodontal Research","id":"ITEM-1","issue":"1","issued":{"date-parts":[["2021"]]},"page":"83-92","publisher":"Wiley Online Library","title":"Increased levels of interleukin‐32 isoforms alpha, beta, gamma, and delta in the gingival crevicular fluid and plasma of the patients with periodontitis","type":"article-journal","volume":"56"},"uris":["http://www.mendeley.com/documents/?uuid=25c2dcb5-2b83-4078-bc85-2ac0e0846491"]}],"mendeley":{"formattedCitation":"(18)","manualFormatting":"[18]","plainTextFormattedCitation":"(18)","previouslyFormattedCitation":"(18)"},"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18]</w:t>
      </w:r>
      <w:r w:rsidRPr="00B33312">
        <w:rPr>
          <w:color w:val="000000"/>
          <w:vertAlign w:val="superscript"/>
        </w:rPr>
        <w:fldChar w:fldCharType="end"/>
      </w:r>
      <w:r w:rsidRPr="005033A9">
        <w:rPr>
          <w:color w:val="000000"/>
        </w:rPr>
        <w:t xml:space="preserve"> revealed elevated IL-32 expression in gingival tissues and serum, indicating both local and systemic involvement. In a further related study, they again confirmed stronger IL-32 expression in inflamed periodontal tissues compared with healthy controls. These findings are supported by Dede et al. (2017)</w:t>
      </w:r>
      <w:r w:rsidRPr="00B33312">
        <w:rPr>
          <w:color w:val="000000"/>
          <w:vertAlign w:val="superscript"/>
        </w:rPr>
        <w:fldChar w:fldCharType="begin" w:fldLock="1"/>
      </w:r>
      <w:r w:rsidRPr="00B33312">
        <w:rPr>
          <w:color w:val="000000"/>
          <w:vertAlign w:val="superscript"/>
        </w:rPr>
        <w:instrText>ADDIN CSL_CITATION {"citationItems":[{"id":"ITEM-1","itemData":{"ISSN":"1300-1744","author":[{"dropping-particle":"","family":"Dede","given":"Figen Ongoz","non-dropping-particle":"","parse-names":false,"suffix":""},{"dropping-particle":"","family":"Balli","given":"Umut","non-dropping-particle":"","parse-names":false,"suffix":""},{"dropping-particle":"","family":"Durmuslar","given":"Mustafa Cenk","non-dropping-particle":"","parse-names":false,"suffix":""},{"dropping-particle":"","family":"Dogan","given":"Seyma Bozkurt","non-dropping-particle":"","parse-names":false,"suffix":""},{"dropping-particle":"","family":"Avci","given":"Bahattin","non-dropping-particle":"","parse-names":false,"suffix":""},{"dropping-particle":"","family":"Ayas","given":"Bulent","non-dropping-particle":"","parse-names":false,"suffix":""},{"dropping-particle":"","family":"Tuncel","given":"Ozgur Korhan","non-dropping-particle":"","parse-names":false,"suffix":""}],"container-title":"Journal of Turgut Ozal Medical Center","id":"ITEM-1","issue":"3","issued":{"date-parts":[["2017"]]},"title":"Evaluation of IL-32 levels in gingival tissue and serum of experimental periodontitis model","type":"article-journal","volume":"24"},"uris":["http://www.mendeley.com/documents/?uuid=76b54cb1-de04-4737-8576-99f8d2d4ea27"]}],"mendeley":{"formattedCitation":"(24)","manualFormatting":"[24]","plainTextFormattedCitation":"(24)","previouslyFormattedCitation":"(24)"},"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4]</w:t>
      </w:r>
      <w:r w:rsidRPr="00B33312">
        <w:rPr>
          <w:color w:val="000000"/>
          <w:vertAlign w:val="superscript"/>
        </w:rPr>
        <w:fldChar w:fldCharType="end"/>
      </w:r>
      <w:r w:rsidRPr="005033A9">
        <w:rPr>
          <w:color w:val="000000"/>
        </w:rPr>
        <w:t>, who noted positive correlations between IL-32 and TNF-α, suggesting synergistic roles in inflammation. However, not all studies have the same conclusions Faria et al. (2021)</w:t>
      </w:r>
      <w:r w:rsidRPr="00B33312">
        <w:rPr>
          <w:color w:val="000000"/>
          <w:vertAlign w:val="superscript"/>
        </w:rPr>
        <w:fldChar w:fldCharType="begin" w:fldLock="1"/>
      </w:r>
      <w:r w:rsidRPr="00B33312">
        <w:rPr>
          <w:color w:val="000000"/>
          <w:vertAlign w:val="superscript"/>
        </w:rPr>
        <w:instrText>ADDIN CSL_CITATION {"citationItems":[{"id":"ITEM-1","itemData":{"ISSN":"2525-3409","author":[{"dropping-particle":"","family":"Faria","given":"Juliana Barbosa","non-dropping-particle":"de","parse-names":false,"suffix":""},{"dropping-particle":"","family":"Souza Furtado","given":"Taíssa Cássia","non-dropping-particle":"de","parse-names":false,"suffix":""},{"dropping-particle":"","family":"Assunção","given":"Thaís Soares Farnesi","non-dropping-particle":"de","parse-names":false,"suffix":""},{"dropping-particle":"","family":"Abdalla","given":"Douglas Reis","non-dropping-particle":"","parse-names":false,"suffix":""},{"dropping-particle":"","family":"Andrade","given":"Fabiane Minin","non-dropping-particle":"","parse-names":false,"suffix":""},{"dropping-particle":"","family":"Bertoldo","given":"Bárbara Bellocchio","non-dropping-particle":"","parse-names":false,"suffix":""},{"dropping-particle":"","family":"Paula Amaral","given":"Eleonora","non-dropping-particle":"de","parse-names":false,"suffix":""},{"dropping-particle":"","family":"Rodrigues","given":"Denise Bertulucci Rocha","non-dropping-particle":"","parse-names":false,"suffix":""},{"dropping-particle":"","family":"Júnior","given":"Virmondes Rodrigues","non-dropping-particle":"","parse-names":false,"suffix":""},{"dropping-particle":"","family":"Lima Pereira","given":"Sanivia Aparecida","non-dropping-particle":"de","parse-names":false,"suffix":""}],"container-title":"Research, Society and Development","id":"ITEM-1","issue":"13","issued":{"date-parts":[["2021"]]},"page":"e41101320756-e41101320756","title":"Immunological evaluation of the crevicular fluid in patients with gingivitis, periodontitis, and peri-implantitis: a 1-year cross-sectional study","type":"article-journal","volume":"10"},"uris":["http://www.mendeley.com/documents/?uuid=cea5e877-7147-43cd-a581-54efa1aa18a3"]}],"mendeley":{"formattedCitation":"(25)","manualFormatting":"[25]","plainTextFormattedCitation":"(25)","previouslyFormattedCitation":"(25)"},"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25]</w:t>
      </w:r>
      <w:r w:rsidRPr="00B33312">
        <w:rPr>
          <w:color w:val="000000"/>
          <w:vertAlign w:val="superscript"/>
        </w:rPr>
        <w:fldChar w:fldCharType="end"/>
      </w:r>
      <w:r w:rsidRPr="005033A9">
        <w:rPr>
          <w:color w:val="000000"/>
        </w:rPr>
        <w:t xml:space="preserve">, who examined IL-32 in gingival crevicular fluid, reported no significant differences between healthy and diseased groups, which may be due to differences in </w:t>
      </w:r>
      <w:r w:rsidRPr="005033A9">
        <w:rPr>
          <w:color w:val="000000"/>
        </w:rPr>
        <w:lastRenderedPageBreak/>
        <w:t xml:space="preserve">fluid type, smaller subgroup sizes, and inclusion of implant-related conditions. More recently, </w:t>
      </w:r>
      <w:proofErr w:type="spellStart"/>
      <w:r w:rsidRPr="005033A9">
        <w:rPr>
          <w:color w:val="000000"/>
        </w:rPr>
        <w:t>Relvas</w:t>
      </w:r>
      <w:proofErr w:type="spellEnd"/>
      <w:r w:rsidRPr="005033A9">
        <w:rPr>
          <w:color w:val="000000"/>
        </w:rPr>
        <w:t xml:space="preserve"> et al. (2024)</w:t>
      </w:r>
      <w:r w:rsidRPr="00B33312">
        <w:rPr>
          <w:color w:val="000000"/>
          <w:vertAlign w:val="superscript"/>
        </w:rPr>
        <w:fldChar w:fldCharType="begin" w:fldLock="1"/>
      </w:r>
      <w:r w:rsidRPr="00B33312">
        <w:rPr>
          <w:color w:val="000000"/>
          <w:vertAlign w:val="superscript"/>
        </w:rPr>
        <w:instrText>ADDIN CSL_CITATION {"citationItems":[{"id":"ITEM-1","itemData":{"ISSN":"1422-0067","author":[{"dropping-particle":"","family":"Relvas","given":"Marta","non-dropping-particle":"","parse-names":false,"suffix":""},{"dropping-particle":"","family":"Mendes-Frias","given":"Ana","non-dropping-particle":"","parse-names":false,"suffix":""},{"dropping-particle":"","family":"Gonçalves","given":"Maria","non-dropping-particle":"","parse-names":false,"suffix":""},{"dropping-particle":"","family":"Salazar","given":"Filomena","non-dropping-particle":"","parse-names":false,"suffix":""},{"dropping-particle":"","family":"López-Jarana","given":"Paula","non-dropping-particle":"","parse-names":false,"suffix":""},{"dropping-particle":"","family":"Silvestre","given":"Ricardo","non-dropping-particle":"","parse-names":false,"suffix":""},{"dropping-particle":"","family":"Viana da Costa","given":"Alexandra","non-dropping-particle":"","parse-names":false,"suffix":""}],"container-title":"International journal of molecular sciences","id":"ITEM-1","issue":"15","issued":{"date-parts":[["2024"]]},"page":"8401","publisher":"MDPI","title":"Salivary IL-1β, IL-6, and IL-10 are key biomarkers of periodontitis severity","type":"article-journal","volume":"25"},"uris":["http://www.mendeley.com/documents/?uuid=1ea6790e-5c6a-4e8f-963d-e6b29df1c3b0"]}],"mendeley":{"formattedCitation":"(16)","manualFormatting":"[16]","plainTextFormattedCitation":"(16)","previouslyFormattedCitation":"(16)"},"properties":{"noteIndex":0},"schema":"https://github.com/citation-style-language/schema/raw/master/csl-citation.json"}</w:instrText>
      </w:r>
      <w:r w:rsidRPr="00B33312">
        <w:rPr>
          <w:color w:val="000000"/>
          <w:vertAlign w:val="superscript"/>
        </w:rPr>
        <w:fldChar w:fldCharType="separate"/>
      </w:r>
      <w:r w:rsidRPr="00B33312">
        <w:rPr>
          <w:color w:val="000000"/>
          <w:vertAlign w:val="superscript"/>
        </w:rPr>
        <w:t>[16]</w:t>
      </w:r>
      <w:r w:rsidRPr="00B33312">
        <w:rPr>
          <w:color w:val="000000"/>
          <w:vertAlign w:val="superscript"/>
        </w:rPr>
        <w:fldChar w:fldCharType="end"/>
      </w:r>
      <w:r w:rsidRPr="005033A9">
        <w:rPr>
          <w:color w:val="000000"/>
        </w:rPr>
        <w:t xml:space="preserve"> suggested that other cytokines, such as IL-1β and IL-6, may sometimes correlate more strongly with disease activity than TNF-α or IL-32, reflecting the multifactorial nature of the periodontal inflammatory network.</w:t>
      </w:r>
    </w:p>
    <w:p w14:paraId="2DC6A4E9" w14:textId="77777777" w:rsidR="005033A9" w:rsidRPr="005033A9" w:rsidRDefault="005033A9" w:rsidP="005033A9">
      <w:pPr>
        <w:spacing w:line="245" w:lineRule="auto"/>
        <w:jc w:val="both"/>
        <w:rPr>
          <w:color w:val="000000"/>
        </w:rPr>
      </w:pPr>
      <w:r w:rsidRPr="005033A9">
        <w:rPr>
          <w:color w:val="000000"/>
        </w:rPr>
        <w:t>Taken together, the majority of published evidence, including our findings, indicates that TNF-α and IL-32α are elevated in periodontitis cases compared to healthy control groups and contribute to its inflammatory pathogenesis. However, given the inconsistencies across studies and the modest diagnostic accuracy shown in our ROC analysis, it would be premature to regard them as dependable biomarkers. Their role may lie in serving as adjunctive salivary indicators of disease activity, particularly for more advanced cases.</w:t>
      </w:r>
    </w:p>
    <w:p w14:paraId="38B13857" w14:textId="77777777" w:rsidR="005033A9" w:rsidRPr="005033A9" w:rsidRDefault="005033A9" w:rsidP="005033A9">
      <w:pPr>
        <w:spacing w:line="245" w:lineRule="auto"/>
        <w:jc w:val="both"/>
        <w:rPr>
          <w:color w:val="000000"/>
        </w:rPr>
      </w:pPr>
      <w:r w:rsidRPr="005033A9">
        <w:rPr>
          <w:color w:val="000000"/>
        </w:rPr>
        <w:t>Limitations</w:t>
      </w:r>
    </w:p>
    <w:p w14:paraId="01CB3634" w14:textId="77777777" w:rsidR="005033A9" w:rsidRPr="005033A9" w:rsidRDefault="005033A9" w:rsidP="005033A9">
      <w:pPr>
        <w:spacing w:line="245" w:lineRule="auto"/>
        <w:jc w:val="both"/>
        <w:rPr>
          <w:color w:val="000000"/>
        </w:rPr>
      </w:pPr>
      <w:r w:rsidRPr="005033A9">
        <w:rPr>
          <w:color w:val="000000"/>
        </w:rPr>
        <w:t>This study is limited by its modest sample size, single-center recruitment, case-control design and reliance on saliva alone without parallel GCF or serum measurements. In addition, cytokine stability may have been influenced by storage and handling conditions. These factors restrict the generalizability of our results, and longitudinal, multi-center studies with larger cohorts are needed to confirm whether salivary TNF-α and IL-32α can serve as reliable adjunctive markers for disease monitoring.</w:t>
      </w:r>
    </w:p>
    <w:p w14:paraId="6BEB1F23" w14:textId="77777777" w:rsidR="005033A9" w:rsidRPr="00917752" w:rsidRDefault="005033A9" w:rsidP="00917752">
      <w:pPr>
        <w:spacing w:before="120" w:line="360" w:lineRule="auto"/>
        <w:jc w:val="both"/>
        <w:rPr>
          <w:b/>
          <w:bCs/>
          <w:caps/>
          <w:color w:val="0000FF"/>
          <w:lang w:bidi="ar-IQ"/>
        </w:rPr>
      </w:pPr>
      <w:r w:rsidRPr="00917752">
        <w:rPr>
          <w:b/>
          <w:bCs/>
          <w:caps/>
          <w:color w:val="0000FF"/>
          <w:lang w:bidi="ar-IQ"/>
        </w:rPr>
        <w:t>Conclusion</w:t>
      </w:r>
    </w:p>
    <w:p w14:paraId="36166F0A" w14:textId="77777777" w:rsidR="005033A9" w:rsidRPr="005033A9" w:rsidRDefault="005033A9" w:rsidP="005033A9">
      <w:pPr>
        <w:spacing w:line="245" w:lineRule="auto"/>
        <w:jc w:val="both"/>
        <w:rPr>
          <w:color w:val="000000"/>
        </w:rPr>
      </w:pPr>
      <w:r w:rsidRPr="005033A9">
        <w:rPr>
          <w:color w:val="000000"/>
        </w:rPr>
        <w:t xml:space="preserve">This study demonstrated that salivary levels of TNF-α and IL-32α are significantly elevated in individuals with chronic periodontitis and progressively increase with disease severity. TNF-α showed strong and consistent correlations with clinical periodontal parameters, highlighting its potential as a non-invasive biomarker for diagnosing and monitoring periodontal disease. IL-32α, while showing moderate diagnostic performance, was positively associated with TNF-α and clinical </w:t>
      </w:r>
      <w:r w:rsidRPr="005033A9">
        <w:rPr>
          <w:color w:val="000000"/>
        </w:rPr>
        <w:t>indicators, suggesting a contributory role in periodontal inflammation.</w:t>
      </w:r>
    </w:p>
    <w:p w14:paraId="15AE9DA4" w14:textId="77777777" w:rsidR="005033A9" w:rsidRPr="005033A9" w:rsidRDefault="005033A9" w:rsidP="005033A9">
      <w:pPr>
        <w:spacing w:line="245" w:lineRule="auto"/>
        <w:jc w:val="both"/>
        <w:rPr>
          <w:color w:val="000000"/>
        </w:rPr>
      </w:pPr>
      <w:r w:rsidRPr="005033A9">
        <w:rPr>
          <w:color w:val="000000"/>
        </w:rPr>
        <w:t xml:space="preserve">These findings show the potential role of saliva as a diagnostic fluid </w:t>
      </w:r>
      <w:proofErr w:type="gramStart"/>
      <w:r w:rsidRPr="005033A9">
        <w:rPr>
          <w:color w:val="000000"/>
        </w:rPr>
        <w:t>and  the</w:t>
      </w:r>
      <w:proofErr w:type="gramEnd"/>
      <w:r w:rsidRPr="005033A9">
        <w:rPr>
          <w:color w:val="000000"/>
        </w:rPr>
        <w:t xml:space="preserve"> use of inflammatory cytokines, particularly TNF-α, in assessing periodontal disease status. The integration of salivary biomarkers into periodontal evaluation might improve early detection, however further longitudinal and mechanistic studies are warranted to explore the dynamic behavior of these cytokines during disease progression and therapy. Incorporating larger, more diverse populations and combining multiple biomarkers may enhance diagnostic precision and contribute to the advancement of personalized periodontal care.</w:t>
      </w:r>
    </w:p>
    <w:p w14:paraId="66E2493C" w14:textId="77777777" w:rsidR="005033A9" w:rsidRPr="00AF27E9" w:rsidRDefault="005033A9" w:rsidP="005033A9">
      <w:pPr>
        <w:spacing w:line="245" w:lineRule="auto"/>
        <w:jc w:val="both"/>
        <w:rPr>
          <w:b/>
          <w:bCs/>
          <w:color w:val="000000"/>
        </w:rPr>
      </w:pPr>
      <w:r w:rsidRPr="00AF27E9">
        <w:rPr>
          <w:b/>
          <w:bCs/>
          <w:color w:val="000000"/>
        </w:rPr>
        <w:t>Recommendations for Future Studies</w:t>
      </w:r>
    </w:p>
    <w:p w14:paraId="12206688" w14:textId="77777777" w:rsidR="005033A9" w:rsidRPr="005033A9" w:rsidRDefault="005033A9" w:rsidP="005033A9">
      <w:pPr>
        <w:spacing w:line="245" w:lineRule="auto"/>
        <w:jc w:val="both"/>
        <w:rPr>
          <w:color w:val="000000"/>
        </w:rPr>
      </w:pPr>
      <w:r w:rsidRPr="005033A9">
        <w:rPr>
          <w:color w:val="000000"/>
        </w:rPr>
        <w:t>Future research should consider larger and more diverse populations to enhance the generalizability of the findings. Longitudinal studies are recommended to better understand the dynamic changes of IL-32α and TNF-α levels throughout the progression and treatment of periodontitis. Additionally, future studies could explore the relationship between these salivary biomarkers and other systemic inflammatory markers to investigate possible links between periodontitis and systemic diseases. Using more sensitive techniques or combining saliva analysis with gingival crevicular fluid assessment might improve biomarker accuracy. Finally, experimental studies could examine the role of IL-32α in periodontal tissue destruction to identify potential therapeutic targets.</w:t>
      </w:r>
    </w:p>
    <w:p w14:paraId="000A19D2" w14:textId="77777777" w:rsidR="005033A9" w:rsidRPr="00A23CF0" w:rsidRDefault="005033A9" w:rsidP="005033A9">
      <w:pPr>
        <w:spacing w:line="245" w:lineRule="auto"/>
        <w:jc w:val="both"/>
        <w:rPr>
          <w:b/>
          <w:bCs/>
          <w:color w:val="000000"/>
        </w:rPr>
      </w:pPr>
      <w:r w:rsidRPr="00A23CF0">
        <w:rPr>
          <w:b/>
          <w:bCs/>
          <w:color w:val="000000"/>
        </w:rPr>
        <w:t xml:space="preserve">Conflict of Interest:  </w:t>
      </w:r>
    </w:p>
    <w:p w14:paraId="1E8D396D" w14:textId="77777777" w:rsidR="005033A9" w:rsidRPr="005033A9" w:rsidRDefault="005033A9" w:rsidP="005033A9">
      <w:pPr>
        <w:spacing w:line="245" w:lineRule="auto"/>
        <w:jc w:val="both"/>
        <w:rPr>
          <w:color w:val="000000"/>
        </w:rPr>
      </w:pPr>
      <w:r w:rsidRPr="005033A9">
        <w:rPr>
          <w:color w:val="000000"/>
        </w:rPr>
        <w:t>The authors declare no conflict of interest related to this study.</w:t>
      </w:r>
    </w:p>
    <w:p w14:paraId="2AE0BD8D" w14:textId="77777777" w:rsidR="005033A9" w:rsidRPr="00A23CF0" w:rsidRDefault="005033A9" w:rsidP="005033A9">
      <w:pPr>
        <w:spacing w:line="245" w:lineRule="auto"/>
        <w:jc w:val="both"/>
        <w:rPr>
          <w:b/>
          <w:bCs/>
          <w:color w:val="000000"/>
        </w:rPr>
      </w:pPr>
      <w:r w:rsidRPr="00A23CF0">
        <w:rPr>
          <w:b/>
          <w:bCs/>
          <w:color w:val="000000"/>
        </w:rPr>
        <w:t xml:space="preserve">Acknowledgment and Funding:  </w:t>
      </w:r>
    </w:p>
    <w:p w14:paraId="0AD49F1F" w14:textId="6387529C" w:rsidR="005033A9" w:rsidRPr="005033A9" w:rsidRDefault="005033A9" w:rsidP="005033A9">
      <w:pPr>
        <w:spacing w:line="245" w:lineRule="auto"/>
        <w:jc w:val="both"/>
        <w:rPr>
          <w:color w:val="000000"/>
        </w:rPr>
      </w:pPr>
      <w:r w:rsidRPr="005033A9">
        <w:rPr>
          <w:color w:val="000000"/>
        </w:rPr>
        <w:t xml:space="preserve">The authors </w:t>
      </w:r>
      <w:r w:rsidR="00A23CF0" w:rsidRPr="005033A9">
        <w:rPr>
          <w:color w:val="000000"/>
        </w:rPr>
        <w:t>thank</w:t>
      </w:r>
      <w:r w:rsidRPr="005033A9">
        <w:rPr>
          <w:color w:val="000000"/>
        </w:rPr>
        <w:t xml:space="preserve"> the College of Dentistry, University of Duhok, for their support. No specific funding was received for this study.</w:t>
      </w:r>
    </w:p>
    <w:p w14:paraId="19E91406" w14:textId="77777777" w:rsidR="005033A9" w:rsidRPr="005033A9" w:rsidRDefault="005033A9" w:rsidP="005033A9">
      <w:pPr>
        <w:spacing w:line="245" w:lineRule="auto"/>
        <w:jc w:val="both"/>
        <w:rPr>
          <w:color w:val="000000"/>
        </w:rPr>
      </w:pPr>
      <w:r w:rsidRPr="00A23CF0">
        <w:rPr>
          <w:b/>
          <w:bCs/>
          <w:color w:val="000000"/>
        </w:rPr>
        <w:t>Copyright:</w:t>
      </w:r>
      <w:r w:rsidRPr="005033A9">
        <w:rPr>
          <w:color w:val="000000"/>
        </w:rPr>
        <w:t xml:space="preserve"> The authors retain the copyright of their work and grant the journal a license to publish and distribute </w:t>
      </w:r>
      <w:r w:rsidRPr="005033A9">
        <w:rPr>
          <w:color w:val="000000"/>
        </w:rPr>
        <w:lastRenderedPageBreak/>
        <w:t>the article under the journal’s open-access policy.</w:t>
      </w:r>
    </w:p>
    <w:p w14:paraId="660D5812" w14:textId="77777777" w:rsidR="005033A9" w:rsidRPr="00917752" w:rsidRDefault="005033A9" w:rsidP="00917752">
      <w:pPr>
        <w:spacing w:before="120" w:line="360" w:lineRule="auto"/>
        <w:jc w:val="both"/>
        <w:rPr>
          <w:b/>
          <w:bCs/>
          <w:caps/>
          <w:color w:val="0000FF"/>
          <w:lang w:bidi="ar-IQ"/>
        </w:rPr>
      </w:pPr>
      <w:r w:rsidRPr="00917752">
        <w:rPr>
          <w:b/>
          <w:bCs/>
          <w:caps/>
          <w:color w:val="0000FF"/>
          <w:lang w:bidi="ar-IQ"/>
        </w:rPr>
        <w:t>References:</w:t>
      </w:r>
    </w:p>
    <w:p w14:paraId="28F88CD9"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fldChar w:fldCharType="begin" w:fldLock="1"/>
      </w:r>
      <w:r w:rsidRPr="00917752">
        <w:rPr>
          <w:color w:val="000000"/>
        </w:rPr>
        <w:instrText xml:space="preserve">ADDIN Mendeley Bibliography CSL_BIBLIOGRAPHY </w:instrText>
      </w:r>
      <w:r w:rsidRPr="00917752">
        <w:rPr>
          <w:color w:val="000000"/>
        </w:rPr>
        <w:fldChar w:fldCharType="separate"/>
      </w:r>
      <w:r w:rsidRPr="00917752">
        <w:rPr>
          <w:color w:val="000000"/>
        </w:rPr>
        <w:t>1.</w:t>
      </w:r>
      <w:r w:rsidRPr="00917752">
        <w:rPr>
          <w:color w:val="000000"/>
        </w:rPr>
        <w:tab/>
        <w:t xml:space="preserve">Mohammed HA, Abdulkareem AA, Zardawi FM, Gul SS. Determination of the accuracy of salivary biomarkers for periodontal diagnosis. Diagnostics. 2022;12(10):2485. doi:10.3390/diagnostics12102485. </w:t>
      </w:r>
    </w:p>
    <w:p w14:paraId="6240204B"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w:t>
      </w:r>
      <w:r w:rsidRPr="00917752">
        <w:rPr>
          <w:color w:val="000000"/>
        </w:rPr>
        <w:tab/>
        <w:t xml:space="preserve">Saliem SS, Bede SY, Cooper PR, Abdulkareem AA, Milward MR, Abdullah BH. Pathogenesis of periodontitis: a potential role for epithelial–mesenchymal transition. Jpn Dent Sci Rev. 2022;58:268–78. doi:10.1016/j.jdsr.2022.05.002.  </w:t>
      </w:r>
    </w:p>
    <w:p w14:paraId="5123D7AE"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3.</w:t>
      </w:r>
      <w:r w:rsidRPr="00917752">
        <w:rPr>
          <w:color w:val="000000"/>
        </w:rPr>
        <w:tab/>
        <w:t xml:space="preserve">Hajishengallis G. Periodontitis: from microbial immune subversion to systemic inflammation. Nat Rev Immunol. 2015;15(1):30–44. doi:10.1038/nri3785. </w:t>
      </w:r>
    </w:p>
    <w:p w14:paraId="67160068"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4.</w:t>
      </w:r>
      <w:r w:rsidRPr="00917752">
        <w:rPr>
          <w:color w:val="000000"/>
        </w:rPr>
        <w:tab/>
        <w:t xml:space="preserve">Neurath N, Kesting M. Cytokines in gingivitis and periodontitis: from pathogenesis to therapeutic targets. Front Immunol. 2024;15:1435054. doi:10.3389/fimmu.2024.1435054. </w:t>
      </w:r>
    </w:p>
    <w:p w14:paraId="521A7996"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5.</w:t>
      </w:r>
      <w:r w:rsidRPr="00917752">
        <w:rPr>
          <w:color w:val="000000"/>
        </w:rPr>
        <w:tab/>
        <w:t>Lee J, Lee JB, Song HY, Son MJ, Li L, Rhyu IC, et al. Diagnostic models for screening of periodontitis with inflammatory mediators and microbial profiles in saliva. Diagnostics. 2020;10(10):820. doi:10.3390/diagnostics10100820.</w:t>
      </w:r>
    </w:p>
    <w:p w14:paraId="5CB7473B"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6.</w:t>
      </w:r>
      <w:r w:rsidRPr="00917752">
        <w:rPr>
          <w:color w:val="000000"/>
        </w:rPr>
        <w:tab/>
        <w:t xml:space="preserve">Ligtenberg AJM. Saliva diagnostics: a summary of the expanded possibilities. Ned Tijdschr Tandheelkd. 2020;127(10):561–6. doi:10.5177/ntvt.2020.10.20034. </w:t>
      </w:r>
    </w:p>
    <w:p w14:paraId="7E34972B"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7.</w:t>
      </w:r>
      <w:r w:rsidRPr="00917752">
        <w:rPr>
          <w:color w:val="000000"/>
        </w:rPr>
        <w:tab/>
        <w:t xml:space="preserve">Aguilar G, Córdova F, Koning T, Sarmiento J, Boric MP, Birukov K, et </w:t>
      </w:r>
      <w:r w:rsidRPr="00917752">
        <w:rPr>
          <w:color w:val="000000"/>
        </w:rPr>
        <w:t xml:space="preserve">al. TNF-α-activated eNOS signaling increases leukocyte adhesion through the S-nitrosylation pathway. Am J Physiol Heart Circ Physiol. 2021;321(6):H1083–95. doi:10.1152/ajpheart.00065.2021. </w:t>
      </w:r>
    </w:p>
    <w:p w14:paraId="42984CAC"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8.</w:t>
      </w:r>
      <w:r w:rsidRPr="00917752">
        <w:rPr>
          <w:color w:val="000000"/>
        </w:rPr>
        <w:tab/>
        <w:t>Ena S, Radhika G, Sreejith K, Ruhee S, Simaran T, Maninder K. Role of MMPs in connective tissue breakdown and periodontal disease: a review. Int J Recent Innov Med Clin Res. 2024;6(4):103–7. doi:10.18231/j.ijrimcr.2024.059</w:t>
      </w:r>
    </w:p>
    <w:p w14:paraId="67C24CA8"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9.</w:t>
      </w:r>
      <w:r w:rsidRPr="00917752">
        <w:rPr>
          <w:color w:val="000000"/>
        </w:rPr>
        <w:tab/>
        <w:t>Kim H, Kim E, Park AK, Shin Y, Kang J, Lim J, et al. Detection of association between periodontitis and polymorphisms of IL</w:t>
      </w:r>
      <w:r w:rsidRPr="00917752">
        <w:rPr>
          <w:color w:val="000000"/>
        </w:rPr>
        <w:noBreakHyphen/>
        <w:t>1β+3954 and TNF</w:t>
      </w:r>
      <w:r w:rsidRPr="00917752">
        <w:rPr>
          <w:color w:val="000000"/>
        </w:rPr>
        <w:noBreakHyphen/>
        <w:t>α</w:t>
      </w:r>
      <w:r w:rsidRPr="00917752">
        <w:rPr>
          <w:color w:val="000000"/>
        </w:rPr>
        <w:noBreakHyphen/>
        <w:t>863 in the Korean population after controlling for confounding risk factors. J Periodontal Res. 2020;55(6):905–17. doi:10.1111/jre.12783.</w:t>
      </w:r>
    </w:p>
    <w:p w14:paraId="2403B1A2"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0.</w:t>
      </w:r>
      <w:r w:rsidRPr="00917752">
        <w:rPr>
          <w:color w:val="000000"/>
        </w:rPr>
        <w:tab/>
        <w:t xml:space="preserve">Jain P, Ved A, Dubey R, Singh N, Parihar AS, Maytreyee R. Comparative evaluation of serum tumor necrosis factor α in health and chronic periodontitis: a case–control study. Contemp Clin Dent. 2020;11(4):342–9. doi:10.4103/ccd.ccd_244_20. </w:t>
      </w:r>
    </w:p>
    <w:p w14:paraId="3CC25D35"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1.</w:t>
      </w:r>
      <w:r w:rsidRPr="00917752">
        <w:rPr>
          <w:color w:val="000000"/>
        </w:rPr>
        <w:tab/>
        <w:t xml:space="preserve">Pathak JL, Fang Y, Chen Y, Ye Z, Guo X, Yan Y, et al. Downregulation of macrophage-specific act-1 intensifies periodontitis and alveolar bone loss possibly via TNF/NF-κB signaling. Front Cell Dev Biol. 2021;9:628139. doi:10.3389/fcell.2021.628139. </w:t>
      </w:r>
    </w:p>
    <w:p w14:paraId="077E8D6E"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2.</w:t>
      </w:r>
      <w:r w:rsidRPr="00917752">
        <w:rPr>
          <w:color w:val="000000"/>
        </w:rPr>
        <w:tab/>
        <w:t xml:space="preserve">Papathanasiou E, Conti P, Carinci F, Lauritano D, Theoharides TC. IL-1 superfamily members and periodontal diseases. J Dent Res. </w:t>
      </w:r>
      <w:r w:rsidRPr="00917752">
        <w:rPr>
          <w:color w:val="000000"/>
        </w:rPr>
        <w:lastRenderedPageBreak/>
        <w:t xml:space="preserve">2020;99(13):1425–34. doi:10.1177/0022034520945209. </w:t>
      </w:r>
    </w:p>
    <w:p w14:paraId="1D0459E7"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3.</w:t>
      </w:r>
      <w:r w:rsidRPr="00917752">
        <w:rPr>
          <w:color w:val="000000"/>
        </w:rPr>
        <w:tab/>
        <w:t>Zhang Y, Kuang W, Li D, Li Y, Feng Y, Lyu X, et al. Natural killer-like B cells secreting interleukin-18 induce a proinflammatory response in periodontitis. Front Immunol. 2021;12:641562. doi:10.3389/fimmu.2021.641562</w:t>
      </w:r>
    </w:p>
    <w:p w14:paraId="4AF9BB73"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4.</w:t>
      </w:r>
      <w:r w:rsidRPr="00917752">
        <w:rPr>
          <w:color w:val="000000"/>
        </w:rPr>
        <w:tab/>
        <w:t>Hassan ZM, Akram HM. Salivary biomarkers of inflammasome activation in unstable periodontitis: a case–control study. Eur J Dent. 2025. doi:10.1055/s-0045-1806931.</w:t>
      </w:r>
    </w:p>
    <w:p w14:paraId="6998FE05"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5.</w:t>
      </w:r>
      <w:r w:rsidRPr="00917752">
        <w:rPr>
          <w:color w:val="000000"/>
        </w:rPr>
        <w:tab/>
        <w:t xml:space="preserve">Armitage GC. Development of a classification system for periodontal diseases and conditions. Ann Periodontol. 1999;4(1):1–6. doi:10.1902/annals.1999.4.1.1. </w:t>
      </w:r>
    </w:p>
    <w:p w14:paraId="2D55FE74"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6.</w:t>
      </w:r>
      <w:r w:rsidRPr="00917752">
        <w:rPr>
          <w:color w:val="000000"/>
        </w:rPr>
        <w:tab/>
        <w:t xml:space="preserve">Relvas M, Mendes-Frias A, Gonçalves M, Salazar F, López-Jarana P, Silvestre R, et al. Salivary IL-1β, IL-6, and IL-10 are key biomarkers of periodontitis severity. Int J Mol Sci. 2024;25(15):8401. doi:10.3390/ijms25158401. </w:t>
      </w:r>
    </w:p>
    <w:p w14:paraId="570F6C8D"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7.</w:t>
      </w:r>
      <w:r w:rsidRPr="00917752">
        <w:rPr>
          <w:color w:val="000000"/>
        </w:rPr>
        <w:tab/>
        <w:t xml:space="preserve">Chauhan M. Storage of saliva and blood specimen at different temperatures. Int J Forensic Med. 2020;2(2):21–4. doi:10.33545/27074447.2020.v2.i2a.28. </w:t>
      </w:r>
    </w:p>
    <w:p w14:paraId="05C430D9"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8.</w:t>
      </w:r>
      <w:r w:rsidRPr="00917752">
        <w:rPr>
          <w:color w:val="000000"/>
        </w:rPr>
        <w:tab/>
        <w:t>Öngöz Dede F, Gökmenoğlu C, Deveci ET, Çelen S, Avci B, Kara C, et al. Increased levels of interleukin</w:t>
      </w:r>
      <w:r w:rsidRPr="00917752">
        <w:rPr>
          <w:color w:val="000000"/>
        </w:rPr>
        <w:noBreakHyphen/>
        <w:t xml:space="preserve">32 isoforms alpha, beta, gamma, and delta in the gingival crevicular fluid and plasma of patients with periodontitis. J Periodontal Res. 2021;56(1):83–92. doi:10.1111/jre.12796.  </w:t>
      </w:r>
    </w:p>
    <w:p w14:paraId="52929D38"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19.</w:t>
      </w:r>
      <w:r w:rsidRPr="00917752">
        <w:rPr>
          <w:color w:val="000000"/>
        </w:rPr>
        <w:tab/>
        <w:t xml:space="preserve">Layedh NH, Al-Rubbaey YA, Fahad AH, Al-Roubaey DAA. Salivary </w:t>
      </w:r>
      <w:r w:rsidRPr="00917752">
        <w:rPr>
          <w:color w:val="000000"/>
        </w:rPr>
        <w:t xml:space="preserve">IL-6 and TNF-α in patients with periodontitis. Ann Trop Med Public Health. 2021;24(3):317–25. doi:10.36295/asro.2021.24546. </w:t>
      </w:r>
    </w:p>
    <w:p w14:paraId="5DA64383"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0.</w:t>
      </w:r>
      <w:r w:rsidRPr="00917752">
        <w:rPr>
          <w:color w:val="000000"/>
        </w:rPr>
        <w:tab/>
        <w:t>Pulivarthi P, Chava VK, Gunupati S. Salivary tumor necrosis factor</w:t>
      </w:r>
      <w:r w:rsidRPr="00917752">
        <w:rPr>
          <w:color w:val="000000"/>
        </w:rPr>
        <w:noBreakHyphen/>
        <w:t>alpha levels in periodontitis associated with diabetes mellitus after low</w:t>
      </w:r>
      <w:r w:rsidRPr="00917752">
        <w:rPr>
          <w:color w:val="000000"/>
        </w:rPr>
        <w:noBreakHyphen/>
        <w:t>level laser therapy as an adjunct to scaling and root planing: a randomized clinical trial. J Indian Soc Periodontol. 2022;26(3):236–44. doi:10.4103/jisp.jisp_149_21.</w:t>
      </w:r>
    </w:p>
    <w:p w14:paraId="4E78CE15"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1.</w:t>
      </w:r>
      <w:r w:rsidRPr="00917752">
        <w:rPr>
          <w:color w:val="000000"/>
        </w:rPr>
        <w:tab/>
        <w:t>Kim JY, Kim HN. Changes in inflammatory cytokines in saliva after non-surgical periodontal therapy: a systematic review and meta-analysis. Int J Environ Res Public Health. 2021;18(1):194. doi:10.3390/ijerph18010194.</w:t>
      </w:r>
    </w:p>
    <w:p w14:paraId="0B86DF23"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2.</w:t>
      </w:r>
      <w:r w:rsidRPr="00917752">
        <w:rPr>
          <w:color w:val="000000"/>
        </w:rPr>
        <w:tab/>
        <w:t>Eivazi M, Falahi N, Eivazi N, Eivazi MA, Raygani AV, Rezaei F. The effect of scaling and root planing on salivary TNF-α and IL-1α concentrations in patients with chronic periodontitis. Open Dent J. 2017;11:573–8. doi:10.2174/1874210601711010573.</w:t>
      </w:r>
    </w:p>
    <w:p w14:paraId="502AFD95"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3.</w:t>
      </w:r>
      <w:r w:rsidRPr="00917752">
        <w:rPr>
          <w:color w:val="000000"/>
        </w:rPr>
        <w:tab/>
        <w:t>Öngöz Dede F, Balli U, Bozkurt Doğan Ş, Güven B. Interleukin</w:t>
      </w:r>
      <w:r w:rsidRPr="00917752">
        <w:rPr>
          <w:color w:val="000000"/>
        </w:rPr>
        <w:noBreakHyphen/>
        <w:t>32 levels in gingival crevicular fluid and saliva of patients with chronic periodontitis after periodontal treatment. J Periodontal Res. 2017;52(3):397–407. doi:10.1111/jre.12404.</w:t>
      </w:r>
    </w:p>
    <w:p w14:paraId="1C4F1BFE"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4.</w:t>
      </w:r>
      <w:r w:rsidRPr="00917752">
        <w:rPr>
          <w:color w:val="000000"/>
        </w:rPr>
        <w:tab/>
        <w:t xml:space="preserve">Dede FO, Balli U, Durmuslar MC, Doğan SB, Avci B, Ayas B, et al. Evaluation of IL-32 levels in gingival tissue and serum of an experimental periodontitis model. J Turgut Ozal </w:t>
      </w:r>
      <w:r w:rsidRPr="00917752">
        <w:rPr>
          <w:color w:val="000000"/>
        </w:rPr>
        <w:lastRenderedPageBreak/>
        <w:t>Med Cent. 2017;24(3):---. doi:10.5455/jtomc.2017.01.012.</w:t>
      </w:r>
    </w:p>
    <w:p w14:paraId="21F1911A" w14:textId="77777777" w:rsidR="005033A9" w:rsidRPr="00917752" w:rsidRDefault="005033A9" w:rsidP="00917752">
      <w:pPr>
        <w:numPr>
          <w:ilvl w:val="0"/>
          <w:numId w:val="11"/>
        </w:numPr>
        <w:tabs>
          <w:tab w:val="clear" w:pos="1146"/>
          <w:tab w:val="num" w:pos="426"/>
        </w:tabs>
        <w:autoSpaceDE w:val="0"/>
        <w:autoSpaceDN w:val="0"/>
        <w:adjustRightInd w:val="0"/>
        <w:spacing w:line="288" w:lineRule="auto"/>
        <w:ind w:left="425" w:hanging="425"/>
        <w:jc w:val="lowKashida"/>
        <w:rPr>
          <w:color w:val="000000"/>
        </w:rPr>
      </w:pPr>
      <w:r w:rsidRPr="00917752">
        <w:rPr>
          <w:color w:val="000000"/>
        </w:rPr>
        <w:t>25.</w:t>
      </w:r>
      <w:r w:rsidRPr="00917752">
        <w:rPr>
          <w:color w:val="000000"/>
        </w:rPr>
        <w:tab/>
        <w:t xml:space="preserve">de Faria JB, de Souza Furtado TC, de Assunção TSF, Abdalla DR, Andrade FM, Bertoldo BB, et al. Immunological evaluation of the crevicular fluid in patients with gingivitis, periodontitis, and peri-implantitis: a 1-year cross-sectional study. Res Soc Dev. 2021;10(13):e41101320756. doi:10.33448/rsd-v10i13.20756. </w:t>
      </w:r>
    </w:p>
    <w:p w14:paraId="4B586444" w14:textId="4740B671" w:rsidR="005033A9" w:rsidRPr="00917752" w:rsidRDefault="005033A9" w:rsidP="00B33312">
      <w:pPr>
        <w:autoSpaceDE w:val="0"/>
        <w:autoSpaceDN w:val="0"/>
        <w:adjustRightInd w:val="0"/>
        <w:spacing w:line="288" w:lineRule="auto"/>
        <w:ind w:left="425"/>
        <w:jc w:val="lowKashida"/>
        <w:rPr>
          <w:color w:val="000000"/>
        </w:rPr>
      </w:pPr>
    </w:p>
    <w:p w14:paraId="0F639C74" w14:textId="62AD9D26" w:rsidR="00180C9F" w:rsidRDefault="005033A9" w:rsidP="00B33312">
      <w:pPr>
        <w:autoSpaceDE w:val="0"/>
        <w:autoSpaceDN w:val="0"/>
        <w:adjustRightInd w:val="0"/>
        <w:spacing w:line="288" w:lineRule="auto"/>
        <w:ind w:left="425"/>
        <w:jc w:val="lowKashida"/>
        <w:rPr>
          <w:color w:val="000000"/>
        </w:rPr>
      </w:pPr>
      <w:r w:rsidRPr="00917752">
        <w:rPr>
          <w:color w:val="000000"/>
        </w:rPr>
        <w:fldChar w:fldCharType="end"/>
      </w:r>
      <w:bookmarkEnd w:id="0"/>
      <w:bookmarkEnd w:id="1"/>
    </w:p>
    <w:p w14:paraId="7B75D58B" w14:textId="77777777" w:rsidR="00180C9F" w:rsidRDefault="00180C9F" w:rsidP="00A31EB3">
      <w:pPr>
        <w:autoSpaceDE w:val="0"/>
        <w:autoSpaceDN w:val="0"/>
        <w:adjustRightInd w:val="0"/>
        <w:spacing w:line="288" w:lineRule="auto"/>
        <w:jc w:val="lowKashida"/>
        <w:rPr>
          <w:color w:val="000000"/>
        </w:rPr>
      </w:pPr>
    </w:p>
    <w:p w14:paraId="728E39AB" w14:textId="77777777" w:rsidR="00180C9F" w:rsidRDefault="00180C9F" w:rsidP="00A31EB3">
      <w:pPr>
        <w:autoSpaceDE w:val="0"/>
        <w:autoSpaceDN w:val="0"/>
        <w:adjustRightInd w:val="0"/>
        <w:spacing w:line="288" w:lineRule="auto"/>
        <w:jc w:val="lowKashida"/>
        <w:rPr>
          <w:color w:val="000000"/>
        </w:rPr>
      </w:pPr>
    </w:p>
    <w:p w14:paraId="65672D45" w14:textId="77777777" w:rsidR="00B33312" w:rsidRDefault="00B33312" w:rsidP="00A31EB3">
      <w:pPr>
        <w:autoSpaceDE w:val="0"/>
        <w:autoSpaceDN w:val="0"/>
        <w:adjustRightInd w:val="0"/>
        <w:spacing w:line="288" w:lineRule="auto"/>
        <w:jc w:val="lowKashida"/>
        <w:rPr>
          <w:color w:val="000000"/>
        </w:rPr>
      </w:pPr>
    </w:p>
    <w:p w14:paraId="59022801" w14:textId="77777777" w:rsidR="00B33312" w:rsidRDefault="00B33312" w:rsidP="00A31EB3">
      <w:pPr>
        <w:autoSpaceDE w:val="0"/>
        <w:autoSpaceDN w:val="0"/>
        <w:adjustRightInd w:val="0"/>
        <w:spacing w:line="288" w:lineRule="auto"/>
        <w:jc w:val="lowKashida"/>
        <w:rPr>
          <w:color w:val="000000"/>
        </w:rPr>
      </w:pPr>
    </w:p>
    <w:p w14:paraId="32C7195E" w14:textId="77777777" w:rsidR="00B33312" w:rsidRDefault="00B33312" w:rsidP="00A31EB3">
      <w:pPr>
        <w:autoSpaceDE w:val="0"/>
        <w:autoSpaceDN w:val="0"/>
        <w:adjustRightInd w:val="0"/>
        <w:spacing w:line="288" w:lineRule="auto"/>
        <w:jc w:val="lowKashida"/>
        <w:rPr>
          <w:color w:val="000000"/>
        </w:rPr>
      </w:pPr>
    </w:p>
    <w:p w14:paraId="76DE2856" w14:textId="77777777" w:rsidR="00B33312" w:rsidRDefault="00B33312" w:rsidP="00A31EB3">
      <w:pPr>
        <w:autoSpaceDE w:val="0"/>
        <w:autoSpaceDN w:val="0"/>
        <w:adjustRightInd w:val="0"/>
        <w:spacing w:line="288" w:lineRule="auto"/>
        <w:jc w:val="lowKashida"/>
        <w:rPr>
          <w:color w:val="000000"/>
        </w:rPr>
      </w:pPr>
    </w:p>
    <w:p w14:paraId="7B0487F8" w14:textId="77777777" w:rsidR="00B33312" w:rsidRDefault="00B33312" w:rsidP="00A31EB3">
      <w:pPr>
        <w:autoSpaceDE w:val="0"/>
        <w:autoSpaceDN w:val="0"/>
        <w:adjustRightInd w:val="0"/>
        <w:spacing w:line="288" w:lineRule="auto"/>
        <w:jc w:val="lowKashida"/>
        <w:rPr>
          <w:color w:val="000000"/>
        </w:rPr>
      </w:pPr>
    </w:p>
    <w:p w14:paraId="13E66BE2" w14:textId="77777777" w:rsidR="00B33312" w:rsidRDefault="00B33312" w:rsidP="00A31EB3">
      <w:pPr>
        <w:autoSpaceDE w:val="0"/>
        <w:autoSpaceDN w:val="0"/>
        <w:adjustRightInd w:val="0"/>
        <w:spacing w:line="288" w:lineRule="auto"/>
        <w:jc w:val="lowKashida"/>
        <w:rPr>
          <w:color w:val="000000"/>
        </w:rPr>
      </w:pPr>
    </w:p>
    <w:p w14:paraId="76153417" w14:textId="77777777" w:rsidR="00B33312" w:rsidRDefault="00B33312" w:rsidP="00A31EB3">
      <w:pPr>
        <w:autoSpaceDE w:val="0"/>
        <w:autoSpaceDN w:val="0"/>
        <w:adjustRightInd w:val="0"/>
        <w:spacing w:line="288" w:lineRule="auto"/>
        <w:jc w:val="lowKashida"/>
        <w:rPr>
          <w:color w:val="000000"/>
        </w:rPr>
      </w:pPr>
    </w:p>
    <w:p w14:paraId="0A3CC745" w14:textId="77777777" w:rsidR="00B33312" w:rsidRDefault="00B33312" w:rsidP="00A31EB3">
      <w:pPr>
        <w:autoSpaceDE w:val="0"/>
        <w:autoSpaceDN w:val="0"/>
        <w:adjustRightInd w:val="0"/>
        <w:spacing w:line="288" w:lineRule="auto"/>
        <w:jc w:val="lowKashida"/>
        <w:rPr>
          <w:color w:val="000000"/>
        </w:rPr>
      </w:pPr>
    </w:p>
    <w:p w14:paraId="404EDF48" w14:textId="77777777" w:rsidR="00B33312" w:rsidRDefault="00B33312" w:rsidP="00A31EB3">
      <w:pPr>
        <w:autoSpaceDE w:val="0"/>
        <w:autoSpaceDN w:val="0"/>
        <w:adjustRightInd w:val="0"/>
        <w:spacing w:line="288" w:lineRule="auto"/>
        <w:jc w:val="lowKashida"/>
        <w:rPr>
          <w:color w:val="000000"/>
        </w:rPr>
      </w:pPr>
    </w:p>
    <w:p w14:paraId="0B4C9BB0" w14:textId="77777777" w:rsidR="00B33312" w:rsidRDefault="00B33312" w:rsidP="00A31EB3">
      <w:pPr>
        <w:autoSpaceDE w:val="0"/>
        <w:autoSpaceDN w:val="0"/>
        <w:adjustRightInd w:val="0"/>
        <w:spacing w:line="288" w:lineRule="auto"/>
        <w:jc w:val="lowKashida"/>
        <w:rPr>
          <w:color w:val="000000"/>
        </w:rPr>
      </w:pPr>
    </w:p>
    <w:p w14:paraId="57E62BFB" w14:textId="77777777" w:rsidR="00B33312" w:rsidRDefault="00B33312" w:rsidP="00A31EB3">
      <w:pPr>
        <w:autoSpaceDE w:val="0"/>
        <w:autoSpaceDN w:val="0"/>
        <w:adjustRightInd w:val="0"/>
        <w:spacing w:line="288" w:lineRule="auto"/>
        <w:jc w:val="lowKashida"/>
        <w:rPr>
          <w:color w:val="000000"/>
        </w:rPr>
      </w:pPr>
    </w:p>
    <w:p w14:paraId="01724B1F" w14:textId="77777777" w:rsidR="00B33312" w:rsidRDefault="00B33312" w:rsidP="00A31EB3">
      <w:pPr>
        <w:autoSpaceDE w:val="0"/>
        <w:autoSpaceDN w:val="0"/>
        <w:adjustRightInd w:val="0"/>
        <w:spacing w:line="288" w:lineRule="auto"/>
        <w:jc w:val="lowKashida"/>
        <w:rPr>
          <w:color w:val="000000"/>
        </w:rPr>
      </w:pPr>
    </w:p>
    <w:p w14:paraId="7D0C5A8B" w14:textId="77777777" w:rsidR="00B33312" w:rsidRDefault="00B33312" w:rsidP="00A31EB3">
      <w:pPr>
        <w:autoSpaceDE w:val="0"/>
        <w:autoSpaceDN w:val="0"/>
        <w:adjustRightInd w:val="0"/>
        <w:spacing w:line="288" w:lineRule="auto"/>
        <w:jc w:val="lowKashida"/>
        <w:rPr>
          <w:color w:val="000000"/>
        </w:rPr>
      </w:pPr>
    </w:p>
    <w:p w14:paraId="70DBADFA" w14:textId="77777777" w:rsidR="00B33312" w:rsidRDefault="00B33312" w:rsidP="00A31EB3">
      <w:pPr>
        <w:autoSpaceDE w:val="0"/>
        <w:autoSpaceDN w:val="0"/>
        <w:adjustRightInd w:val="0"/>
        <w:spacing w:line="288" w:lineRule="auto"/>
        <w:jc w:val="lowKashida"/>
        <w:rPr>
          <w:color w:val="000000"/>
        </w:rPr>
      </w:pPr>
    </w:p>
    <w:p w14:paraId="57523296" w14:textId="77777777" w:rsidR="00B33312" w:rsidRDefault="00B33312" w:rsidP="00A31EB3">
      <w:pPr>
        <w:autoSpaceDE w:val="0"/>
        <w:autoSpaceDN w:val="0"/>
        <w:adjustRightInd w:val="0"/>
        <w:spacing w:line="288" w:lineRule="auto"/>
        <w:jc w:val="lowKashida"/>
        <w:rPr>
          <w:color w:val="000000"/>
        </w:rPr>
      </w:pPr>
    </w:p>
    <w:p w14:paraId="414D7AE3" w14:textId="77777777" w:rsidR="00B33312" w:rsidRDefault="00B33312" w:rsidP="00A31EB3">
      <w:pPr>
        <w:autoSpaceDE w:val="0"/>
        <w:autoSpaceDN w:val="0"/>
        <w:adjustRightInd w:val="0"/>
        <w:spacing w:line="288" w:lineRule="auto"/>
        <w:jc w:val="lowKashida"/>
        <w:rPr>
          <w:color w:val="000000"/>
        </w:rPr>
      </w:pPr>
    </w:p>
    <w:p w14:paraId="3BAF0068" w14:textId="77777777" w:rsidR="00B33312" w:rsidRDefault="00B33312" w:rsidP="00A31EB3">
      <w:pPr>
        <w:autoSpaceDE w:val="0"/>
        <w:autoSpaceDN w:val="0"/>
        <w:adjustRightInd w:val="0"/>
        <w:spacing w:line="288" w:lineRule="auto"/>
        <w:jc w:val="lowKashida"/>
        <w:rPr>
          <w:color w:val="000000"/>
        </w:rPr>
      </w:pPr>
    </w:p>
    <w:p w14:paraId="3CB3146D" w14:textId="77777777" w:rsidR="00B33312" w:rsidRDefault="00B33312" w:rsidP="00A31EB3">
      <w:pPr>
        <w:autoSpaceDE w:val="0"/>
        <w:autoSpaceDN w:val="0"/>
        <w:adjustRightInd w:val="0"/>
        <w:spacing w:line="288" w:lineRule="auto"/>
        <w:jc w:val="lowKashida"/>
        <w:rPr>
          <w:color w:val="000000"/>
        </w:rPr>
      </w:pPr>
    </w:p>
    <w:p w14:paraId="121957FF" w14:textId="77777777" w:rsidR="00B33312" w:rsidRDefault="00B33312" w:rsidP="00A31EB3">
      <w:pPr>
        <w:autoSpaceDE w:val="0"/>
        <w:autoSpaceDN w:val="0"/>
        <w:adjustRightInd w:val="0"/>
        <w:spacing w:line="288" w:lineRule="auto"/>
        <w:jc w:val="lowKashida"/>
        <w:rPr>
          <w:color w:val="000000"/>
        </w:rPr>
      </w:pPr>
    </w:p>
    <w:p w14:paraId="5E33294D" w14:textId="77777777" w:rsidR="00B33312" w:rsidRDefault="00B33312" w:rsidP="00A31EB3">
      <w:pPr>
        <w:autoSpaceDE w:val="0"/>
        <w:autoSpaceDN w:val="0"/>
        <w:adjustRightInd w:val="0"/>
        <w:spacing w:line="288" w:lineRule="auto"/>
        <w:jc w:val="lowKashida"/>
        <w:rPr>
          <w:color w:val="000000"/>
        </w:rPr>
      </w:pPr>
    </w:p>
    <w:p w14:paraId="682F36EF" w14:textId="77777777" w:rsidR="00B33312" w:rsidRDefault="00B33312" w:rsidP="00A31EB3">
      <w:pPr>
        <w:autoSpaceDE w:val="0"/>
        <w:autoSpaceDN w:val="0"/>
        <w:adjustRightInd w:val="0"/>
        <w:spacing w:line="288" w:lineRule="auto"/>
        <w:jc w:val="lowKashida"/>
        <w:rPr>
          <w:color w:val="000000"/>
        </w:rPr>
      </w:pPr>
    </w:p>
    <w:p w14:paraId="1B4DDA53" w14:textId="77777777" w:rsidR="00B33312" w:rsidRDefault="00B33312" w:rsidP="00A31EB3">
      <w:pPr>
        <w:autoSpaceDE w:val="0"/>
        <w:autoSpaceDN w:val="0"/>
        <w:adjustRightInd w:val="0"/>
        <w:spacing w:line="288" w:lineRule="auto"/>
        <w:jc w:val="lowKashida"/>
        <w:rPr>
          <w:color w:val="000000"/>
        </w:rPr>
      </w:pPr>
    </w:p>
    <w:p w14:paraId="4295A49A" w14:textId="77777777" w:rsidR="00B33312" w:rsidRDefault="00B33312" w:rsidP="00A31EB3">
      <w:pPr>
        <w:autoSpaceDE w:val="0"/>
        <w:autoSpaceDN w:val="0"/>
        <w:adjustRightInd w:val="0"/>
        <w:spacing w:line="288" w:lineRule="auto"/>
        <w:jc w:val="lowKashida"/>
        <w:rPr>
          <w:color w:val="000000"/>
        </w:rPr>
      </w:pPr>
    </w:p>
    <w:p w14:paraId="6BC978BD" w14:textId="77777777" w:rsidR="00B33312" w:rsidRDefault="00B33312" w:rsidP="00A31EB3">
      <w:pPr>
        <w:autoSpaceDE w:val="0"/>
        <w:autoSpaceDN w:val="0"/>
        <w:adjustRightInd w:val="0"/>
        <w:spacing w:line="288" w:lineRule="auto"/>
        <w:jc w:val="lowKashida"/>
        <w:rPr>
          <w:color w:val="000000"/>
        </w:rPr>
      </w:pPr>
    </w:p>
    <w:p w14:paraId="7FC2A460" w14:textId="77777777" w:rsidR="00B33312" w:rsidRDefault="00B33312" w:rsidP="00A31EB3">
      <w:pPr>
        <w:autoSpaceDE w:val="0"/>
        <w:autoSpaceDN w:val="0"/>
        <w:adjustRightInd w:val="0"/>
        <w:spacing w:line="288" w:lineRule="auto"/>
        <w:jc w:val="lowKashida"/>
        <w:rPr>
          <w:color w:val="000000"/>
        </w:rPr>
      </w:pPr>
    </w:p>
    <w:p w14:paraId="60E10B5D" w14:textId="77777777" w:rsidR="00B33312" w:rsidRDefault="00B33312" w:rsidP="00A31EB3">
      <w:pPr>
        <w:autoSpaceDE w:val="0"/>
        <w:autoSpaceDN w:val="0"/>
        <w:adjustRightInd w:val="0"/>
        <w:spacing w:line="288" w:lineRule="auto"/>
        <w:jc w:val="lowKashida"/>
        <w:rPr>
          <w:color w:val="000000"/>
        </w:rPr>
      </w:pPr>
    </w:p>
    <w:p w14:paraId="2A0D5041" w14:textId="77777777" w:rsidR="00B33312" w:rsidRDefault="00B33312" w:rsidP="00A31EB3">
      <w:pPr>
        <w:autoSpaceDE w:val="0"/>
        <w:autoSpaceDN w:val="0"/>
        <w:adjustRightInd w:val="0"/>
        <w:spacing w:line="288" w:lineRule="auto"/>
        <w:jc w:val="lowKashida"/>
        <w:rPr>
          <w:color w:val="000000"/>
        </w:rPr>
      </w:pPr>
    </w:p>
    <w:p w14:paraId="53F36DD0" w14:textId="77777777" w:rsidR="00B33312" w:rsidRDefault="00B33312" w:rsidP="00A31EB3">
      <w:pPr>
        <w:autoSpaceDE w:val="0"/>
        <w:autoSpaceDN w:val="0"/>
        <w:adjustRightInd w:val="0"/>
        <w:spacing w:line="288" w:lineRule="auto"/>
        <w:jc w:val="lowKashida"/>
        <w:rPr>
          <w:color w:val="000000"/>
        </w:rPr>
      </w:pPr>
    </w:p>
    <w:p w14:paraId="7A06C957" w14:textId="77777777" w:rsidR="00B33312" w:rsidRDefault="00B33312" w:rsidP="00A31EB3">
      <w:pPr>
        <w:autoSpaceDE w:val="0"/>
        <w:autoSpaceDN w:val="0"/>
        <w:adjustRightInd w:val="0"/>
        <w:spacing w:line="288" w:lineRule="auto"/>
        <w:jc w:val="lowKashida"/>
        <w:rPr>
          <w:color w:val="000000"/>
        </w:rPr>
      </w:pPr>
    </w:p>
    <w:p w14:paraId="706CC152" w14:textId="77777777" w:rsidR="00B33312" w:rsidRDefault="00B33312" w:rsidP="00A31EB3">
      <w:pPr>
        <w:autoSpaceDE w:val="0"/>
        <w:autoSpaceDN w:val="0"/>
        <w:adjustRightInd w:val="0"/>
        <w:spacing w:line="288" w:lineRule="auto"/>
        <w:jc w:val="lowKashida"/>
        <w:rPr>
          <w:color w:val="000000"/>
        </w:rPr>
      </w:pPr>
    </w:p>
    <w:p w14:paraId="43D9876E" w14:textId="77777777" w:rsidR="00B33312" w:rsidRDefault="00B33312" w:rsidP="00A31EB3">
      <w:pPr>
        <w:autoSpaceDE w:val="0"/>
        <w:autoSpaceDN w:val="0"/>
        <w:adjustRightInd w:val="0"/>
        <w:spacing w:line="288" w:lineRule="auto"/>
        <w:jc w:val="lowKashida"/>
        <w:rPr>
          <w:color w:val="000000"/>
        </w:rPr>
      </w:pPr>
    </w:p>
    <w:p w14:paraId="67CA7FED" w14:textId="77777777" w:rsidR="00B33312" w:rsidRDefault="00B33312" w:rsidP="00A31EB3">
      <w:pPr>
        <w:autoSpaceDE w:val="0"/>
        <w:autoSpaceDN w:val="0"/>
        <w:adjustRightInd w:val="0"/>
        <w:spacing w:line="288" w:lineRule="auto"/>
        <w:jc w:val="lowKashida"/>
        <w:rPr>
          <w:color w:val="000000"/>
        </w:rPr>
      </w:pPr>
    </w:p>
    <w:p w14:paraId="6B34079F" w14:textId="77777777" w:rsidR="00B33312" w:rsidRDefault="00B33312" w:rsidP="00A31EB3">
      <w:pPr>
        <w:autoSpaceDE w:val="0"/>
        <w:autoSpaceDN w:val="0"/>
        <w:adjustRightInd w:val="0"/>
        <w:spacing w:line="288" w:lineRule="auto"/>
        <w:jc w:val="lowKashida"/>
        <w:rPr>
          <w:color w:val="000000"/>
        </w:rPr>
      </w:pPr>
    </w:p>
    <w:p w14:paraId="3959C48D" w14:textId="77777777" w:rsidR="00B33312" w:rsidRDefault="00B33312" w:rsidP="00A31EB3">
      <w:pPr>
        <w:autoSpaceDE w:val="0"/>
        <w:autoSpaceDN w:val="0"/>
        <w:adjustRightInd w:val="0"/>
        <w:spacing w:line="288" w:lineRule="auto"/>
        <w:jc w:val="lowKashida"/>
        <w:rPr>
          <w:color w:val="000000"/>
        </w:rPr>
      </w:pPr>
    </w:p>
    <w:p w14:paraId="076B91EF" w14:textId="77777777" w:rsidR="00B33312" w:rsidRDefault="00B33312" w:rsidP="00A31EB3">
      <w:pPr>
        <w:autoSpaceDE w:val="0"/>
        <w:autoSpaceDN w:val="0"/>
        <w:adjustRightInd w:val="0"/>
        <w:spacing w:line="288" w:lineRule="auto"/>
        <w:jc w:val="lowKashida"/>
        <w:rPr>
          <w:color w:val="000000"/>
        </w:rPr>
      </w:pPr>
    </w:p>
    <w:p w14:paraId="1A651912" w14:textId="77777777" w:rsidR="00B33312" w:rsidRDefault="00B33312" w:rsidP="00A31EB3">
      <w:pPr>
        <w:autoSpaceDE w:val="0"/>
        <w:autoSpaceDN w:val="0"/>
        <w:adjustRightInd w:val="0"/>
        <w:spacing w:line="288" w:lineRule="auto"/>
        <w:jc w:val="lowKashida"/>
        <w:rPr>
          <w:color w:val="000000"/>
        </w:rPr>
      </w:pPr>
    </w:p>
    <w:p w14:paraId="403F905A" w14:textId="77777777" w:rsidR="00B33312" w:rsidRDefault="00B33312" w:rsidP="00A31EB3">
      <w:pPr>
        <w:autoSpaceDE w:val="0"/>
        <w:autoSpaceDN w:val="0"/>
        <w:adjustRightInd w:val="0"/>
        <w:spacing w:line="288" w:lineRule="auto"/>
        <w:jc w:val="lowKashida"/>
        <w:rPr>
          <w:color w:val="000000"/>
        </w:rPr>
      </w:pPr>
    </w:p>
    <w:p w14:paraId="2D5AF42C" w14:textId="77777777" w:rsidR="00B33312" w:rsidRDefault="00B33312" w:rsidP="00A31EB3">
      <w:pPr>
        <w:autoSpaceDE w:val="0"/>
        <w:autoSpaceDN w:val="0"/>
        <w:adjustRightInd w:val="0"/>
        <w:spacing w:line="288" w:lineRule="auto"/>
        <w:jc w:val="lowKashida"/>
        <w:rPr>
          <w:color w:val="000000"/>
        </w:rPr>
      </w:pPr>
    </w:p>
    <w:p w14:paraId="2276327E" w14:textId="77777777" w:rsidR="00B33312" w:rsidRDefault="00B33312" w:rsidP="00A31EB3">
      <w:pPr>
        <w:autoSpaceDE w:val="0"/>
        <w:autoSpaceDN w:val="0"/>
        <w:adjustRightInd w:val="0"/>
        <w:spacing w:line="288" w:lineRule="auto"/>
        <w:jc w:val="lowKashida"/>
        <w:rPr>
          <w:color w:val="000000"/>
        </w:rPr>
      </w:pPr>
    </w:p>
    <w:p w14:paraId="4522AEE5" w14:textId="77777777" w:rsidR="00B33312" w:rsidRDefault="00B33312" w:rsidP="00A31EB3">
      <w:pPr>
        <w:autoSpaceDE w:val="0"/>
        <w:autoSpaceDN w:val="0"/>
        <w:adjustRightInd w:val="0"/>
        <w:spacing w:line="288" w:lineRule="auto"/>
        <w:jc w:val="lowKashida"/>
        <w:rPr>
          <w:color w:val="000000"/>
        </w:rPr>
      </w:pPr>
    </w:p>
    <w:p w14:paraId="32E6C330" w14:textId="77777777" w:rsidR="00B33312" w:rsidRDefault="00B33312" w:rsidP="00A31EB3">
      <w:pPr>
        <w:autoSpaceDE w:val="0"/>
        <w:autoSpaceDN w:val="0"/>
        <w:adjustRightInd w:val="0"/>
        <w:spacing w:line="288" w:lineRule="auto"/>
        <w:jc w:val="lowKashida"/>
        <w:rPr>
          <w:color w:val="000000"/>
        </w:rPr>
      </w:pPr>
    </w:p>
    <w:p w14:paraId="450DABE1" w14:textId="77777777" w:rsidR="00B33312" w:rsidRDefault="00B33312" w:rsidP="00A31EB3">
      <w:pPr>
        <w:autoSpaceDE w:val="0"/>
        <w:autoSpaceDN w:val="0"/>
        <w:adjustRightInd w:val="0"/>
        <w:spacing w:line="288" w:lineRule="auto"/>
        <w:jc w:val="lowKashida"/>
        <w:rPr>
          <w:color w:val="000000"/>
        </w:rPr>
      </w:pPr>
    </w:p>
    <w:p w14:paraId="47E736F0" w14:textId="77777777" w:rsidR="00B33312" w:rsidRDefault="00B33312" w:rsidP="00A31EB3">
      <w:pPr>
        <w:autoSpaceDE w:val="0"/>
        <w:autoSpaceDN w:val="0"/>
        <w:adjustRightInd w:val="0"/>
        <w:spacing w:line="288" w:lineRule="auto"/>
        <w:jc w:val="lowKashida"/>
        <w:rPr>
          <w:color w:val="000000"/>
        </w:rPr>
      </w:pPr>
    </w:p>
    <w:p w14:paraId="2D7922BB" w14:textId="77777777" w:rsidR="00B33312" w:rsidRDefault="00B33312" w:rsidP="00A31EB3">
      <w:pPr>
        <w:autoSpaceDE w:val="0"/>
        <w:autoSpaceDN w:val="0"/>
        <w:adjustRightInd w:val="0"/>
        <w:spacing w:line="288" w:lineRule="auto"/>
        <w:jc w:val="lowKashida"/>
        <w:rPr>
          <w:color w:val="000000"/>
        </w:rPr>
      </w:pPr>
    </w:p>
    <w:p w14:paraId="0A13F573" w14:textId="77777777" w:rsidR="00B33312" w:rsidRDefault="00B33312" w:rsidP="00A31EB3">
      <w:pPr>
        <w:autoSpaceDE w:val="0"/>
        <w:autoSpaceDN w:val="0"/>
        <w:adjustRightInd w:val="0"/>
        <w:spacing w:line="288" w:lineRule="auto"/>
        <w:jc w:val="lowKashida"/>
        <w:rPr>
          <w:color w:val="000000"/>
        </w:rPr>
      </w:pPr>
    </w:p>
    <w:p w14:paraId="55473ED8" w14:textId="77777777" w:rsidR="00180C9F" w:rsidRDefault="00180C9F" w:rsidP="00A31EB3">
      <w:pPr>
        <w:autoSpaceDE w:val="0"/>
        <w:autoSpaceDN w:val="0"/>
        <w:adjustRightInd w:val="0"/>
        <w:spacing w:line="288" w:lineRule="auto"/>
        <w:jc w:val="lowKashida"/>
        <w:rPr>
          <w:color w:val="000000"/>
        </w:rPr>
      </w:pPr>
    </w:p>
    <w:p w14:paraId="2942C9B3" w14:textId="77777777" w:rsidR="00180C9F" w:rsidRDefault="00180C9F" w:rsidP="00A31EB3">
      <w:pPr>
        <w:autoSpaceDE w:val="0"/>
        <w:autoSpaceDN w:val="0"/>
        <w:adjustRightInd w:val="0"/>
        <w:spacing w:line="288" w:lineRule="auto"/>
        <w:jc w:val="lowKashida"/>
        <w:rPr>
          <w:color w:val="000000"/>
        </w:rPr>
      </w:pPr>
    </w:p>
    <w:p w14:paraId="02409AB8" w14:textId="77777777" w:rsidR="00180C9F" w:rsidRDefault="00180C9F" w:rsidP="00A31EB3">
      <w:pPr>
        <w:autoSpaceDE w:val="0"/>
        <w:autoSpaceDN w:val="0"/>
        <w:adjustRightInd w:val="0"/>
        <w:spacing w:line="288" w:lineRule="auto"/>
        <w:jc w:val="lowKashida"/>
        <w:rPr>
          <w:color w:val="000000"/>
        </w:rPr>
      </w:pPr>
    </w:p>
    <w:p w14:paraId="037C2B49" w14:textId="77777777" w:rsidR="00180C9F" w:rsidRDefault="00180C9F" w:rsidP="00A31EB3">
      <w:pPr>
        <w:autoSpaceDE w:val="0"/>
        <w:autoSpaceDN w:val="0"/>
        <w:adjustRightInd w:val="0"/>
        <w:spacing w:line="288" w:lineRule="auto"/>
        <w:jc w:val="lowKashida"/>
        <w:rPr>
          <w:color w:val="000000"/>
        </w:rPr>
      </w:pPr>
    </w:p>
    <w:p w14:paraId="4D9549F7" w14:textId="77777777" w:rsidR="00180C9F" w:rsidRDefault="00180C9F" w:rsidP="00A31EB3">
      <w:pPr>
        <w:autoSpaceDE w:val="0"/>
        <w:autoSpaceDN w:val="0"/>
        <w:adjustRightInd w:val="0"/>
        <w:spacing w:line="288" w:lineRule="auto"/>
        <w:jc w:val="lowKashida"/>
        <w:rPr>
          <w:color w:val="000000"/>
        </w:rPr>
      </w:pPr>
    </w:p>
    <w:p w14:paraId="24F3711C" w14:textId="77777777" w:rsidR="00180C9F" w:rsidRDefault="00180C9F" w:rsidP="00A31EB3">
      <w:pPr>
        <w:autoSpaceDE w:val="0"/>
        <w:autoSpaceDN w:val="0"/>
        <w:adjustRightInd w:val="0"/>
        <w:spacing w:line="288" w:lineRule="auto"/>
        <w:jc w:val="lowKashida"/>
        <w:rPr>
          <w:color w:val="000000"/>
        </w:rPr>
      </w:pPr>
    </w:p>
    <w:p w14:paraId="2A4713B1" w14:textId="77777777" w:rsidR="00180C9F" w:rsidRDefault="00180C9F" w:rsidP="00A31EB3">
      <w:pPr>
        <w:autoSpaceDE w:val="0"/>
        <w:autoSpaceDN w:val="0"/>
        <w:adjustRightInd w:val="0"/>
        <w:spacing w:line="288" w:lineRule="auto"/>
        <w:jc w:val="lowKashida"/>
        <w:rPr>
          <w:color w:val="000000"/>
        </w:rPr>
      </w:pPr>
    </w:p>
    <w:p w14:paraId="03CB42F3" w14:textId="77777777" w:rsidR="00180C9F" w:rsidRDefault="00180C9F" w:rsidP="00A31EB3">
      <w:pPr>
        <w:autoSpaceDE w:val="0"/>
        <w:autoSpaceDN w:val="0"/>
        <w:adjustRightInd w:val="0"/>
        <w:spacing w:line="288" w:lineRule="auto"/>
        <w:jc w:val="lowKashida"/>
        <w:rPr>
          <w:color w:val="000000"/>
        </w:rPr>
      </w:pPr>
    </w:p>
    <w:p w14:paraId="27D408FE" w14:textId="77777777" w:rsidR="00180C9F" w:rsidRDefault="00180C9F" w:rsidP="00A31EB3">
      <w:pPr>
        <w:autoSpaceDE w:val="0"/>
        <w:autoSpaceDN w:val="0"/>
        <w:adjustRightInd w:val="0"/>
        <w:spacing w:line="288" w:lineRule="auto"/>
        <w:jc w:val="lowKashida"/>
        <w:rPr>
          <w:color w:val="000000"/>
        </w:rPr>
      </w:pPr>
    </w:p>
    <w:p w14:paraId="0C69D244" w14:textId="77777777" w:rsidR="00180C9F" w:rsidRDefault="00180C9F" w:rsidP="00A31EB3">
      <w:pPr>
        <w:autoSpaceDE w:val="0"/>
        <w:autoSpaceDN w:val="0"/>
        <w:adjustRightInd w:val="0"/>
        <w:spacing w:line="288" w:lineRule="auto"/>
        <w:jc w:val="lowKashida"/>
        <w:rPr>
          <w:color w:val="000000"/>
        </w:rPr>
      </w:pPr>
    </w:p>
    <w:p w14:paraId="52B433F3" w14:textId="77777777" w:rsidR="00180C9F" w:rsidRDefault="00180C9F" w:rsidP="00A31EB3">
      <w:pPr>
        <w:autoSpaceDE w:val="0"/>
        <w:autoSpaceDN w:val="0"/>
        <w:adjustRightInd w:val="0"/>
        <w:spacing w:line="288" w:lineRule="auto"/>
        <w:jc w:val="lowKashida"/>
        <w:rPr>
          <w:color w:val="000000"/>
        </w:rPr>
      </w:pPr>
    </w:p>
    <w:p w14:paraId="6639C26C" w14:textId="77777777" w:rsidR="00180C9F" w:rsidRDefault="00180C9F" w:rsidP="00A31EB3">
      <w:pPr>
        <w:autoSpaceDE w:val="0"/>
        <w:autoSpaceDN w:val="0"/>
        <w:adjustRightInd w:val="0"/>
        <w:spacing w:line="288" w:lineRule="auto"/>
        <w:jc w:val="lowKashida"/>
        <w:rPr>
          <w:color w:val="000000"/>
        </w:rPr>
      </w:pPr>
    </w:p>
    <w:p w14:paraId="50E49E92" w14:textId="77777777" w:rsidR="00180C9F" w:rsidRDefault="00180C9F" w:rsidP="00A31EB3">
      <w:pPr>
        <w:autoSpaceDE w:val="0"/>
        <w:autoSpaceDN w:val="0"/>
        <w:adjustRightInd w:val="0"/>
        <w:spacing w:line="288" w:lineRule="auto"/>
        <w:jc w:val="lowKashida"/>
        <w:rPr>
          <w:color w:val="000000"/>
        </w:rPr>
      </w:pPr>
    </w:p>
    <w:p w14:paraId="6DA4321C" w14:textId="77777777" w:rsidR="00180C9F" w:rsidRDefault="00180C9F" w:rsidP="00A31EB3">
      <w:pPr>
        <w:autoSpaceDE w:val="0"/>
        <w:autoSpaceDN w:val="0"/>
        <w:adjustRightInd w:val="0"/>
        <w:spacing w:line="288" w:lineRule="auto"/>
        <w:jc w:val="lowKashida"/>
        <w:rPr>
          <w:color w:val="000000"/>
        </w:rPr>
      </w:pPr>
    </w:p>
    <w:p w14:paraId="4F234BAA" w14:textId="77777777" w:rsidR="00180C9F" w:rsidRDefault="00180C9F" w:rsidP="00A31EB3">
      <w:pPr>
        <w:autoSpaceDE w:val="0"/>
        <w:autoSpaceDN w:val="0"/>
        <w:adjustRightInd w:val="0"/>
        <w:spacing w:line="288" w:lineRule="auto"/>
        <w:jc w:val="lowKashida"/>
        <w:rPr>
          <w:color w:val="000000"/>
        </w:rPr>
      </w:pPr>
    </w:p>
    <w:p w14:paraId="181A9D64" w14:textId="77777777" w:rsidR="00180C9F" w:rsidRDefault="00180C9F" w:rsidP="00A31EB3">
      <w:pPr>
        <w:autoSpaceDE w:val="0"/>
        <w:autoSpaceDN w:val="0"/>
        <w:adjustRightInd w:val="0"/>
        <w:spacing w:line="288" w:lineRule="auto"/>
        <w:jc w:val="lowKashida"/>
        <w:rPr>
          <w:color w:val="000000"/>
        </w:rPr>
      </w:pPr>
    </w:p>
    <w:p w14:paraId="5014B6A1" w14:textId="77777777" w:rsidR="00180C9F" w:rsidRDefault="00180C9F" w:rsidP="00A31EB3">
      <w:pPr>
        <w:autoSpaceDE w:val="0"/>
        <w:autoSpaceDN w:val="0"/>
        <w:adjustRightInd w:val="0"/>
        <w:spacing w:line="288" w:lineRule="auto"/>
        <w:jc w:val="lowKashida"/>
        <w:rPr>
          <w:color w:val="000000"/>
        </w:rPr>
      </w:pPr>
    </w:p>
    <w:p w14:paraId="45AF2C42" w14:textId="77777777" w:rsidR="00180C9F" w:rsidRDefault="00180C9F" w:rsidP="00A31EB3">
      <w:pPr>
        <w:autoSpaceDE w:val="0"/>
        <w:autoSpaceDN w:val="0"/>
        <w:adjustRightInd w:val="0"/>
        <w:spacing w:line="288" w:lineRule="auto"/>
        <w:jc w:val="lowKashida"/>
        <w:rPr>
          <w:color w:val="000000"/>
        </w:rPr>
      </w:pPr>
    </w:p>
    <w:p w14:paraId="6C41BDC9" w14:textId="77777777" w:rsidR="00180C9F" w:rsidRDefault="00180C9F" w:rsidP="00A31EB3">
      <w:pPr>
        <w:autoSpaceDE w:val="0"/>
        <w:autoSpaceDN w:val="0"/>
        <w:adjustRightInd w:val="0"/>
        <w:spacing w:line="288" w:lineRule="auto"/>
        <w:jc w:val="lowKashida"/>
        <w:rPr>
          <w:color w:val="000000"/>
        </w:rPr>
      </w:pPr>
    </w:p>
    <w:p w14:paraId="311AB1BF" w14:textId="77777777" w:rsidR="00180C9F" w:rsidRDefault="00180C9F" w:rsidP="00A31EB3">
      <w:pPr>
        <w:autoSpaceDE w:val="0"/>
        <w:autoSpaceDN w:val="0"/>
        <w:adjustRightInd w:val="0"/>
        <w:spacing w:line="288" w:lineRule="auto"/>
        <w:jc w:val="lowKashida"/>
        <w:rPr>
          <w:color w:val="000000"/>
        </w:rPr>
      </w:pPr>
    </w:p>
    <w:p w14:paraId="6821AB40" w14:textId="77777777" w:rsidR="00180C9F" w:rsidRDefault="00180C9F" w:rsidP="00A31EB3">
      <w:pPr>
        <w:autoSpaceDE w:val="0"/>
        <w:autoSpaceDN w:val="0"/>
        <w:adjustRightInd w:val="0"/>
        <w:spacing w:line="288" w:lineRule="auto"/>
        <w:jc w:val="lowKashida"/>
        <w:rPr>
          <w:color w:val="000000"/>
        </w:rPr>
      </w:pPr>
    </w:p>
    <w:p w14:paraId="7A643F9F" w14:textId="77777777" w:rsidR="00FB07F3" w:rsidRDefault="00FB07F3" w:rsidP="00A31EB3">
      <w:pPr>
        <w:autoSpaceDE w:val="0"/>
        <w:autoSpaceDN w:val="0"/>
        <w:adjustRightInd w:val="0"/>
        <w:spacing w:line="288" w:lineRule="auto"/>
        <w:jc w:val="lowKashida"/>
        <w:rPr>
          <w:color w:val="000000"/>
        </w:rPr>
      </w:pPr>
    </w:p>
    <w:p w14:paraId="491E7A50" w14:textId="5CB2F52E" w:rsidR="00A31EB3" w:rsidRPr="00566C7C" w:rsidRDefault="00A31EB3" w:rsidP="00A31EB3">
      <w:pPr>
        <w:autoSpaceDE w:val="0"/>
        <w:autoSpaceDN w:val="0"/>
        <w:adjustRightInd w:val="0"/>
        <w:spacing w:line="288" w:lineRule="auto"/>
        <w:jc w:val="lowKashida"/>
        <w:rPr>
          <w:lang w:bidi="ar-IQ"/>
        </w:rPr>
        <w:sectPr w:rsidR="00A31EB3" w:rsidRPr="00566C7C" w:rsidSect="00DD4333">
          <w:type w:val="continuous"/>
          <w:pgSz w:w="11909" w:h="16834" w:code="9"/>
          <w:pgMar w:top="1440" w:right="1440" w:bottom="1440" w:left="1440" w:header="720" w:footer="720" w:gutter="0"/>
          <w:cols w:num="2" w:space="720" w:equalWidth="0">
            <w:col w:w="4160" w:space="708"/>
            <w:col w:w="4160"/>
          </w:cols>
          <w:docGrid w:linePitch="360"/>
        </w:sectPr>
      </w:pPr>
    </w:p>
    <w:p w14:paraId="3147315F" w14:textId="2E8FFF60" w:rsidR="000D420D" w:rsidRDefault="000D420D" w:rsidP="00953A74">
      <w:pPr>
        <w:bidi/>
        <w:rPr>
          <w:rFonts w:cs="Ali_K_Sahifa"/>
          <w:b/>
          <w:bCs/>
          <w:color w:val="0000FF"/>
          <w:sz w:val="28"/>
          <w:szCs w:val="28"/>
          <w:lang w:bidi="ar-IQ"/>
        </w:rPr>
      </w:pPr>
    </w:p>
    <w:p w14:paraId="133DC8FB" w14:textId="77777777" w:rsidR="00866B58" w:rsidRPr="009925FC" w:rsidRDefault="00866B58" w:rsidP="00866B58">
      <w:pPr>
        <w:bidi/>
        <w:jc w:val="center"/>
        <w:rPr>
          <w:rFonts w:ascii="Unikurd Diyako" w:hAnsi="Unikurd Diyako" w:cs="Unikurd Diyako"/>
          <w:b/>
          <w:bCs/>
          <w:color w:val="0000FF"/>
          <w:sz w:val="28"/>
          <w:szCs w:val="28"/>
          <w:rtl/>
          <w:lang w:bidi="ar-SY"/>
        </w:rPr>
      </w:pPr>
      <w:r w:rsidRPr="009925FC">
        <w:rPr>
          <w:rFonts w:ascii="Unikurd Diyako" w:hAnsi="Unikurd Diyako" w:cs="Unikurd Diyako" w:hint="cs"/>
          <w:b/>
          <w:bCs/>
          <w:color w:val="0000FF"/>
          <w:sz w:val="28"/>
          <w:szCs w:val="28"/>
          <w:rtl/>
          <w:lang w:bidi="ar-SY"/>
        </w:rPr>
        <w:t>پوخته‌</w:t>
      </w:r>
    </w:p>
    <w:p w14:paraId="4453F2E4" w14:textId="77777777" w:rsidR="00866B58" w:rsidRPr="00681CC0" w:rsidRDefault="00866B58" w:rsidP="00866B58">
      <w:pPr>
        <w:bidi/>
        <w:jc w:val="center"/>
        <w:rPr>
          <w:rFonts w:ascii="Unikurd Diyako" w:hAnsi="Unikurd Diyako" w:cs="Unikurd Diyako"/>
          <w:b/>
          <w:bCs/>
          <w:color w:val="0000FF"/>
          <w:sz w:val="28"/>
          <w:szCs w:val="28"/>
          <w:rtl/>
          <w:lang w:bidi="ar-SY"/>
        </w:rPr>
      </w:pPr>
    </w:p>
    <w:p w14:paraId="1CD280DF" w14:textId="632CB170" w:rsidR="00A31EB3" w:rsidRPr="00A31EB3" w:rsidRDefault="00A248CA" w:rsidP="00384FA7">
      <w:pPr>
        <w:bidi/>
        <w:jc w:val="center"/>
        <w:rPr>
          <w:rFonts w:ascii="Unikurd Diyako" w:hAnsi="Unikurd Diyako" w:cs="Unikurd Diyako"/>
          <w:b/>
          <w:bCs/>
          <w:color w:val="0000FF"/>
          <w:sz w:val="28"/>
          <w:szCs w:val="28"/>
          <w:rtl/>
          <w:lang w:bidi="ar-SY"/>
        </w:rPr>
      </w:pPr>
      <w:r w:rsidRPr="00A248CA">
        <w:rPr>
          <w:rFonts w:ascii="Unikurd Diyako" w:hAnsi="Unikurd Diyako" w:cs="Unikurd Diyako"/>
          <w:b/>
          <w:bCs/>
          <w:color w:val="0000FF"/>
          <w:sz w:val="28"/>
          <w:szCs w:val="28"/>
          <w:rtl/>
          <w:lang w:bidi="ar-SY"/>
        </w:rPr>
        <w:t>ئاست</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hint="eastAsia"/>
          <w:b/>
          <w:bCs/>
          <w:color w:val="0000FF"/>
          <w:sz w:val="28"/>
          <w:szCs w:val="28"/>
          <w:rtl/>
          <w:lang w:bidi="ar-SY"/>
        </w:rPr>
        <w:t>ن</w:t>
      </w:r>
      <w:r w:rsidRPr="00A248CA">
        <w:rPr>
          <w:rFonts w:ascii="Unikurd Diyako" w:hAnsi="Unikurd Diyako" w:cs="Unikurd Diyako"/>
          <w:b/>
          <w:bCs/>
          <w:color w:val="0000FF"/>
          <w:sz w:val="28"/>
          <w:szCs w:val="28"/>
          <w:rtl/>
          <w:lang w:bidi="ar-SY"/>
        </w:rPr>
        <w:t xml:space="preserve"> فاكته‌ر</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b/>
          <w:bCs/>
          <w:color w:val="0000FF"/>
          <w:sz w:val="28"/>
          <w:szCs w:val="28"/>
          <w:rtl/>
          <w:lang w:bidi="ar-SY"/>
        </w:rPr>
        <w:t xml:space="preserve"> مرنا شانا دناف وه‌رم</w:t>
      </w:r>
      <w:r w:rsidRPr="00A248CA">
        <w:rPr>
          <w:rFonts w:ascii="Unikurd Diyako" w:hAnsi="Unikurd Diyako" w:cs="Unikurd Diyako" w:hint="cs"/>
          <w:b/>
          <w:bCs/>
          <w:color w:val="0000FF"/>
          <w:sz w:val="28"/>
          <w:szCs w:val="28"/>
          <w:rtl/>
          <w:lang w:bidi="ar-SY"/>
        </w:rPr>
        <w:t>ی</w:t>
      </w:r>
      <w:r w:rsidRPr="00A248CA">
        <w:rPr>
          <w:rFonts w:ascii="Unikurd Diyako" w:hAnsi="Unikurd Diyako" w:cs="Unikurd Diyako" w:hint="eastAsia"/>
          <w:b/>
          <w:bCs/>
          <w:color w:val="0000FF"/>
          <w:sz w:val="28"/>
          <w:szCs w:val="28"/>
          <w:rtl/>
          <w:lang w:bidi="ar-SY"/>
        </w:rPr>
        <w:t>ن</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b/>
          <w:bCs/>
          <w:color w:val="0000FF"/>
          <w:sz w:val="28"/>
          <w:szCs w:val="28"/>
          <w:rtl/>
          <w:lang w:bidi="ar-SY"/>
        </w:rPr>
        <w:t xml:space="preserve"> دا ئه‌لفا و ئ</w:t>
      </w:r>
      <w:r w:rsidRPr="00A248CA">
        <w:rPr>
          <w:rFonts w:ascii="Unikurd Diyako" w:hAnsi="Unikurd Diyako" w:cs="Unikurd Diyako" w:hint="cs"/>
          <w:b/>
          <w:bCs/>
          <w:color w:val="0000FF"/>
          <w:sz w:val="28"/>
          <w:szCs w:val="28"/>
          <w:rtl/>
          <w:lang w:bidi="ar-SY"/>
        </w:rPr>
        <w:t>ی</w:t>
      </w:r>
      <w:r w:rsidRPr="00A248CA">
        <w:rPr>
          <w:rFonts w:ascii="Unikurd Diyako" w:hAnsi="Unikurd Diyako" w:cs="Unikurd Diyako" w:hint="eastAsia"/>
          <w:b/>
          <w:bCs/>
          <w:color w:val="0000FF"/>
          <w:sz w:val="28"/>
          <w:szCs w:val="28"/>
          <w:rtl/>
          <w:lang w:bidi="ar-SY"/>
        </w:rPr>
        <w:t>نته‌رل</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hint="eastAsia"/>
          <w:b/>
          <w:bCs/>
          <w:color w:val="0000FF"/>
          <w:sz w:val="28"/>
          <w:szCs w:val="28"/>
          <w:rtl/>
          <w:lang w:bidi="ar-SY"/>
        </w:rPr>
        <w:t>وك</w:t>
      </w:r>
      <w:r w:rsidRPr="00A248CA">
        <w:rPr>
          <w:rFonts w:ascii="Unikurd Diyako" w:hAnsi="Unikurd Diyako" w:cs="Unikurd Diyako" w:hint="cs"/>
          <w:b/>
          <w:bCs/>
          <w:color w:val="0000FF"/>
          <w:sz w:val="28"/>
          <w:szCs w:val="28"/>
          <w:rtl/>
          <w:lang w:bidi="ar-SY"/>
        </w:rPr>
        <w:t>ی</w:t>
      </w:r>
      <w:r w:rsidRPr="00A248CA">
        <w:rPr>
          <w:rFonts w:ascii="Unikurd Diyako" w:hAnsi="Unikurd Diyako" w:cs="Unikurd Diyako" w:hint="eastAsia"/>
          <w:b/>
          <w:bCs/>
          <w:color w:val="0000FF"/>
          <w:sz w:val="28"/>
          <w:szCs w:val="28"/>
          <w:rtl/>
          <w:lang w:bidi="ar-SY"/>
        </w:rPr>
        <w:t>ن</w:t>
      </w:r>
      <w:r w:rsidRPr="00A248CA">
        <w:rPr>
          <w:rFonts w:ascii="Unikurd Diyako" w:hAnsi="Unikurd Diyako" w:cs="Unikurd Diyako"/>
          <w:b/>
          <w:bCs/>
          <w:color w:val="0000FF"/>
          <w:sz w:val="28"/>
          <w:szCs w:val="28"/>
          <w:rtl/>
          <w:lang w:bidi="ar-SY"/>
        </w:rPr>
        <w:t xml:space="preserve"> 32 ئه‌لفا دنا</w:t>
      </w:r>
      <w:r w:rsidRPr="00A248CA">
        <w:rPr>
          <w:rFonts w:ascii="Unikurd Diyako" w:hAnsi="Unikurd Diyako" w:cs="Unikurd Diyako" w:hint="cs"/>
          <w:b/>
          <w:bCs/>
          <w:color w:val="0000FF"/>
          <w:sz w:val="28"/>
          <w:szCs w:val="28"/>
          <w:rtl/>
          <w:lang w:bidi="ar-SY"/>
        </w:rPr>
        <w:t>ڤ</w:t>
      </w:r>
      <w:r w:rsidRPr="00A248CA">
        <w:rPr>
          <w:rFonts w:ascii="Unikurd Diyako" w:hAnsi="Unikurd Diyako" w:cs="Unikurd Diyako"/>
          <w:b/>
          <w:bCs/>
          <w:color w:val="0000FF"/>
          <w:sz w:val="28"/>
          <w:szCs w:val="28"/>
          <w:rtl/>
          <w:lang w:bidi="ar-SY"/>
        </w:rPr>
        <w:t xml:space="preserve"> تف</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b/>
          <w:bCs/>
          <w:color w:val="0000FF"/>
          <w:sz w:val="28"/>
          <w:szCs w:val="28"/>
          <w:rtl/>
          <w:lang w:bidi="ar-SY"/>
        </w:rPr>
        <w:t xml:space="preserve"> دا  لهه‌ودانا پالپشت</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hint="eastAsia"/>
          <w:b/>
          <w:bCs/>
          <w:color w:val="0000FF"/>
          <w:sz w:val="28"/>
          <w:szCs w:val="28"/>
          <w:rtl/>
          <w:lang w:bidi="ar-SY"/>
        </w:rPr>
        <w:t>ن</w:t>
      </w:r>
      <w:r w:rsidRPr="00A248CA">
        <w:rPr>
          <w:rFonts w:ascii="Unikurd Diyako" w:hAnsi="Unikurd Diyako" w:cs="Unikurd Diyako"/>
          <w:b/>
          <w:bCs/>
          <w:color w:val="0000FF"/>
          <w:sz w:val="28"/>
          <w:szCs w:val="28"/>
          <w:rtl/>
          <w:lang w:bidi="ar-SY"/>
        </w:rPr>
        <w:t xml:space="preserve"> ددانى  : خاندنه‌كا بوار</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b/>
          <w:bCs/>
          <w:color w:val="0000FF"/>
          <w:sz w:val="28"/>
          <w:szCs w:val="28"/>
          <w:rtl/>
          <w:lang w:bidi="ar-SY"/>
        </w:rPr>
        <w:t xml:space="preserve"> كونتر</w:t>
      </w:r>
      <w:r w:rsidRPr="00A248CA">
        <w:rPr>
          <w:rFonts w:ascii="Unikurd Diyako" w:hAnsi="Unikurd Diyako" w:cs="Unikurd Diyako" w:hint="cs"/>
          <w:b/>
          <w:bCs/>
          <w:color w:val="0000FF"/>
          <w:sz w:val="28"/>
          <w:szCs w:val="28"/>
          <w:rtl/>
          <w:lang w:bidi="ar-SY"/>
        </w:rPr>
        <w:t>ۆ</w:t>
      </w:r>
      <w:r w:rsidRPr="00A248CA">
        <w:rPr>
          <w:rFonts w:ascii="Unikurd Diyako" w:hAnsi="Unikurd Diyako" w:cs="Unikurd Diyako" w:hint="eastAsia"/>
          <w:b/>
          <w:bCs/>
          <w:color w:val="0000FF"/>
          <w:sz w:val="28"/>
          <w:szCs w:val="28"/>
          <w:rtl/>
          <w:lang w:bidi="ar-SY"/>
        </w:rPr>
        <w:t>لكرن</w:t>
      </w:r>
      <w:r w:rsidRPr="00A248CA">
        <w:rPr>
          <w:rFonts w:ascii="Unikurd Diyako" w:hAnsi="Unikurd Diyako" w:cs="Unikurd Diyako" w:hint="cs"/>
          <w:b/>
          <w:bCs/>
          <w:color w:val="0000FF"/>
          <w:sz w:val="28"/>
          <w:szCs w:val="28"/>
          <w:rtl/>
          <w:lang w:bidi="ar-SY"/>
        </w:rPr>
        <w:t>ێ</w:t>
      </w:r>
      <w:r w:rsidRPr="00A248CA">
        <w:rPr>
          <w:rFonts w:ascii="Unikurd Diyako" w:hAnsi="Unikurd Diyako" w:cs="Unikurd Diyako"/>
          <w:b/>
          <w:bCs/>
          <w:color w:val="0000FF"/>
          <w:sz w:val="28"/>
          <w:szCs w:val="28"/>
          <w:rtl/>
          <w:lang w:bidi="ar-SY"/>
        </w:rPr>
        <w:t xml:space="preserve"> دا</w:t>
      </w:r>
    </w:p>
    <w:p w14:paraId="276BFF4A" w14:textId="77777777" w:rsidR="00C14F88" w:rsidRPr="007B1B43" w:rsidRDefault="00C14F88" w:rsidP="00EE54B7">
      <w:pPr>
        <w:bidi/>
        <w:spacing w:after="100"/>
        <w:jc w:val="lowKashida"/>
        <w:rPr>
          <w:rFonts w:cs="Ali_K_Sahifa"/>
          <w:b/>
          <w:bCs/>
          <w:color w:val="0000FF"/>
          <w:rtl/>
          <w:lang w:bidi="ar-IQ"/>
        </w:rPr>
      </w:pPr>
    </w:p>
    <w:p w14:paraId="74392CB0" w14:textId="6B020C7E" w:rsidR="00384FA7" w:rsidRPr="00384FA7" w:rsidRDefault="00866B58" w:rsidP="00384FA7">
      <w:pPr>
        <w:bidi/>
        <w:spacing w:after="200" w:line="216" w:lineRule="auto"/>
        <w:jc w:val="both"/>
        <w:rPr>
          <w:rFonts w:ascii="Unikurd Diyako" w:hAnsi="Unikurd Diyako" w:cs="Unikurd Diyako"/>
        </w:rPr>
      </w:pPr>
      <w:r w:rsidRPr="00866B58">
        <w:rPr>
          <w:rFonts w:ascii="Unikurd Diyako" w:eastAsia="Calibri" w:hAnsi="Unikurd Diyako" w:cs="Unikurd Diyako"/>
          <w:b/>
          <w:bCs/>
          <w:color w:val="0000FF"/>
          <w:rtl/>
        </w:rPr>
        <w:t>پێشەکی</w:t>
      </w:r>
      <w:r>
        <w:rPr>
          <w:rFonts w:ascii="Unikurd Diyako" w:eastAsia="Calibri" w:hAnsi="Unikurd Diyako" w:cs="Unikurd Diyako"/>
          <w:b/>
          <w:bCs/>
          <w:color w:val="0000FF"/>
        </w:rPr>
        <w:t xml:space="preserve"> </w:t>
      </w:r>
      <w:r w:rsidRPr="00866B58">
        <w:rPr>
          <w:rFonts w:ascii="Unikurd Diyako" w:eastAsia="Calibri" w:hAnsi="Unikurd Diyako" w:cs="Unikurd Diyako"/>
          <w:b/>
          <w:bCs/>
          <w:color w:val="0000FF"/>
          <w:rtl/>
        </w:rPr>
        <w:t>و ئارمانج:</w:t>
      </w:r>
      <w:r w:rsidR="009925FC">
        <w:rPr>
          <w:rFonts w:ascii="Unikurd Diyako" w:hAnsi="Unikurd Diyako" w:cs="Unikurd Diyako" w:hint="cs"/>
          <w:b/>
          <w:bCs/>
          <w:rtl/>
        </w:rPr>
        <w:t xml:space="preserve"> </w:t>
      </w:r>
      <w:r w:rsidR="00A248CA" w:rsidRPr="00A248CA">
        <w:rPr>
          <w:rFonts w:ascii="Unikurd Diyako" w:hAnsi="Unikurd Diyako" w:cs="Unikurd Diyako"/>
          <w:rtl/>
        </w:rPr>
        <w:t>هه‌ودانا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ی</w:t>
      </w:r>
      <w:r w:rsidR="00A248CA" w:rsidRPr="00A248CA">
        <w:rPr>
          <w:rFonts w:ascii="Unikurd Diyako" w:hAnsi="Unikurd Diyako" w:cs="Unikurd Diyako" w:hint="eastAsia"/>
          <w:rtl/>
        </w:rPr>
        <w:t>ه‌كا</w:t>
      </w:r>
      <w:r w:rsidR="00A248CA" w:rsidRPr="00A248CA">
        <w:rPr>
          <w:rFonts w:ascii="Unikurd Diyako" w:hAnsi="Unikurd Diyako" w:cs="Unikurd Diyako"/>
          <w:rtl/>
        </w:rPr>
        <w:t xml:space="preserve"> هه‌ودان</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ه‌</w:t>
      </w:r>
      <w:r w:rsidR="00A248CA" w:rsidRPr="00A248CA">
        <w:rPr>
          <w:rFonts w:ascii="Unikurd Diyako" w:hAnsi="Unikurd Diyako" w:cs="Unikurd Diyako"/>
          <w:rtl/>
        </w:rPr>
        <w:t xml:space="preserve"> و دب</w:t>
      </w:r>
      <w:r w:rsidR="00A248CA" w:rsidRPr="00A248CA">
        <w:rPr>
          <w:rFonts w:ascii="Unikurd Diyako" w:hAnsi="Unikurd Diyako" w:cs="Unikurd Diyako" w:hint="cs"/>
          <w:rtl/>
        </w:rPr>
        <w:t>ی</w:t>
      </w:r>
      <w:r w:rsidR="00A248CA" w:rsidRPr="00A248CA">
        <w:rPr>
          <w:rFonts w:ascii="Unikurd Diyako" w:hAnsi="Unikurd Diyako" w:cs="Unikurd Diyako" w:hint="eastAsia"/>
          <w:rtl/>
        </w:rPr>
        <w:t>ته‌</w:t>
      </w:r>
      <w:r w:rsidR="00A248CA" w:rsidRPr="00A248CA">
        <w:rPr>
          <w:rFonts w:ascii="Unikurd Diyako" w:hAnsi="Unikurd Diyako" w:cs="Unikurd Diyako"/>
          <w:rtl/>
        </w:rPr>
        <w:t xml:space="preserve"> ئه‌گه‌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و</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چه‌ند</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كو پ</w:t>
      </w:r>
      <w:r w:rsidR="00A248CA" w:rsidRPr="00A248CA">
        <w:rPr>
          <w:rFonts w:ascii="Unikurd Diyako" w:hAnsi="Unikurd Diyako" w:cs="Unikurd Diyako" w:hint="cs"/>
          <w:rtl/>
        </w:rPr>
        <w:t>ی</w:t>
      </w:r>
      <w:r w:rsidR="00A248CA" w:rsidRPr="00A248CA">
        <w:rPr>
          <w:rFonts w:ascii="Unikurd Diyako" w:hAnsi="Unikurd Diyako" w:cs="Unikurd Diyako" w:hint="eastAsia"/>
          <w:rtl/>
        </w:rPr>
        <w:t>چ</w:t>
      </w:r>
      <w:r w:rsidR="00A248CA" w:rsidRPr="00A248CA">
        <w:rPr>
          <w:rFonts w:ascii="Unikurd Diyako" w:hAnsi="Unikurd Diyako" w:cs="Unikurd Diyako"/>
          <w:rtl/>
        </w:rPr>
        <w:t xml:space="preserve"> پ</w:t>
      </w:r>
      <w:r w:rsidR="00A248CA" w:rsidRPr="00A248CA">
        <w:rPr>
          <w:rFonts w:ascii="Unikurd Diyako" w:hAnsi="Unikurd Diyako" w:cs="Unikurd Diyako" w:hint="cs"/>
          <w:rtl/>
        </w:rPr>
        <w:t>ی</w:t>
      </w:r>
      <w:r w:rsidR="00A248CA" w:rsidRPr="00A248CA">
        <w:rPr>
          <w:rFonts w:ascii="Unikurd Diyako" w:hAnsi="Unikurd Diyako" w:cs="Unikurd Diyako" w:hint="eastAsia"/>
          <w:rtl/>
        </w:rPr>
        <w:t>چه‌</w:t>
      </w:r>
      <w:r w:rsidR="00A248CA" w:rsidRPr="00A248CA">
        <w:rPr>
          <w:rFonts w:ascii="Unikurd Diyako" w:hAnsi="Unikurd Diyako" w:cs="Unikurd Diyako"/>
          <w:rtl/>
        </w:rPr>
        <w:t xml:space="preserve"> شانه‌</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پو</w:t>
      </w:r>
      <w:r w:rsidR="00A248CA" w:rsidRPr="00A248CA">
        <w:rPr>
          <w:rFonts w:ascii="Unikurd Diyako" w:hAnsi="Unikurd Diyako" w:cs="Unikurd Diyako" w:hint="cs"/>
          <w:rtl/>
        </w:rPr>
        <w:t>ی</w:t>
      </w:r>
      <w:r w:rsidR="00A248CA" w:rsidRPr="00A248CA">
        <w:rPr>
          <w:rFonts w:ascii="Unikurd Diyako" w:hAnsi="Unikurd Diyako" w:cs="Unikurd Diyako" w:hint="eastAsia"/>
          <w:rtl/>
        </w:rPr>
        <w:t>چ</w:t>
      </w:r>
      <w:r w:rsidR="00A248CA" w:rsidRPr="00A248CA">
        <w:rPr>
          <w:rFonts w:ascii="Unikurd Diyako" w:hAnsi="Unikurd Diyako" w:cs="Unikurd Diyako"/>
          <w:rtl/>
        </w:rPr>
        <w:t xml:space="preserve"> ببن. دو</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باوه‌ر</w:t>
      </w:r>
      <w:r w:rsidR="00A248CA" w:rsidRPr="00A248CA">
        <w:rPr>
          <w:rFonts w:ascii="Unikurd Diyako" w:hAnsi="Unikurd Diyako" w:cs="Unikurd Diyako" w:hint="cs"/>
          <w:rtl/>
        </w:rPr>
        <w:t>ێ</w:t>
      </w:r>
      <w:r w:rsidR="00A248CA" w:rsidRPr="00A248CA">
        <w:rPr>
          <w:rFonts w:ascii="Unikurd Diyako" w:hAnsi="Unikurd Diyako" w:cs="Unikurd Diyako" w:hint="eastAsia"/>
          <w:rtl/>
        </w:rPr>
        <w:t>دا</w:t>
      </w:r>
      <w:r w:rsidR="00A248CA" w:rsidRPr="00A248CA">
        <w:rPr>
          <w:rFonts w:ascii="Unikurd Diyako" w:hAnsi="Unikurd Diyako" w:cs="Unikurd Diyako" w:hint="cs"/>
          <w:rtl/>
        </w:rPr>
        <w:t>ی</w:t>
      </w:r>
      <w:r w:rsidR="00A248CA" w:rsidRPr="00A248CA">
        <w:rPr>
          <w:rFonts w:ascii="Unikurd Diyako" w:hAnsi="Unikurd Diyako" w:cs="Unikurd Diyako" w:hint="eastAsia"/>
          <w:rtl/>
        </w:rPr>
        <w:t>ه‌</w:t>
      </w:r>
      <w:r w:rsidR="00A248CA" w:rsidRPr="00A248CA">
        <w:rPr>
          <w:rFonts w:ascii="Unikurd Diyako" w:hAnsi="Unikurd Diyako" w:cs="Unikurd Diyako"/>
          <w:rtl/>
        </w:rPr>
        <w:t xml:space="preserve"> كو س</w:t>
      </w:r>
      <w:r w:rsidR="00A248CA" w:rsidRPr="00A248CA">
        <w:rPr>
          <w:rFonts w:ascii="Unikurd Diyako" w:hAnsi="Unikurd Diyako" w:cs="Unikurd Diyako" w:hint="cs"/>
          <w:rtl/>
        </w:rPr>
        <w:t>ی</w:t>
      </w:r>
      <w:r w:rsidR="00A248CA" w:rsidRPr="00A248CA">
        <w:rPr>
          <w:rFonts w:ascii="Unikurd Diyako" w:hAnsi="Unikurd Diyako" w:cs="Unikurd Diyako" w:hint="eastAsia"/>
          <w:rtl/>
        </w:rPr>
        <w:t>توك</w:t>
      </w:r>
      <w:r w:rsidR="00A248CA" w:rsidRPr="00A248CA">
        <w:rPr>
          <w:rFonts w:ascii="Unikurd Diyako" w:hAnsi="Unikurd Diyako" w:cs="Unikurd Diyako" w:hint="cs"/>
          <w:rtl/>
        </w:rPr>
        <w:t>ی</w:t>
      </w:r>
      <w:r w:rsidR="00A248CA" w:rsidRPr="00A248CA">
        <w:rPr>
          <w:rFonts w:ascii="Unikurd Diyako" w:hAnsi="Unikurd Diyako" w:cs="Unikurd Diyako" w:hint="eastAsia"/>
          <w:rtl/>
        </w:rPr>
        <w:t>نات،</w:t>
      </w:r>
      <w:r w:rsidR="00A248CA" w:rsidRPr="00A248CA">
        <w:rPr>
          <w:rFonts w:ascii="Unikurd Diyako" w:hAnsi="Unikurd Diyako" w:cs="Unikurd Diyako"/>
          <w:rtl/>
        </w:rPr>
        <w:t xml:space="preserve"> وه‌ك ه</w:t>
      </w:r>
      <w:r w:rsidR="00A248CA" w:rsidRPr="00A248CA">
        <w:rPr>
          <w:rFonts w:ascii="Unikurd Diyako" w:hAnsi="Unikurd Diyako" w:cs="Unikurd Diyako" w:hint="cs"/>
          <w:rtl/>
        </w:rPr>
        <w:t>ۆ</w:t>
      </w:r>
      <w:r w:rsidR="00A248CA" w:rsidRPr="00A248CA">
        <w:rPr>
          <w:rFonts w:ascii="Unikurd Diyako" w:hAnsi="Unikurd Diyako" w:cs="Unikurd Diyako" w:hint="eastAsia"/>
          <w:rtl/>
        </w:rPr>
        <w:t>كا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رز</w:t>
      </w:r>
      <w:r w:rsidR="00A248CA" w:rsidRPr="00A248CA">
        <w:rPr>
          <w:rFonts w:ascii="Unikurd Diyako" w:hAnsi="Unikurd Diyako" w:cs="Unikurd Diyako" w:hint="cs"/>
          <w:rtl/>
        </w:rPr>
        <w:t>ی</w:t>
      </w:r>
      <w:r w:rsidR="00A248CA" w:rsidRPr="00A248CA">
        <w:rPr>
          <w:rFonts w:ascii="Unikurd Diyako" w:hAnsi="Unikurd Diyako" w:cs="Unikurd Diyako" w:hint="eastAsia"/>
          <w:rtl/>
        </w:rPr>
        <w:t>بوونا</w:t>
      </w:r>
      <w:r w:rsidR="00A248CA" w:rsidRPr="00A248CA">
        <w:rPr>
          <w:rFonts w:ascii="Unikurd Diyako" w:hAnsi="Unikurd Diyako" w:cs="Unikurd Diyako"/>
          <w:rtl/>
        </w:rPr>
        <w:t xml:space="preserve"> وه‌ره‌ما ئه‌لفا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و ئه‌نترلوك</w:t>
      </w:r>
      <w:r w:rsidR="00A248CA" w:rsidRPr="00A248CA">
        <w:rPr>
          <w:rFonts w:ascii="Unikurd Diyako" w:hAnsi="Unikurd Diyako" w:cs="Unikurd Diyako" w:hint="cs"/>
          <w:rtl/>
        </w:rPr>
        <w:t>ی</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 32 ئه‌لفا (</w:t>
      </w:r>
      <w:r w:rsidR="00A248CA" w:rsidRPr="00A248CA">
        <w:rPr>
          <w:rFonts w:ascii="Unikurd Diyako" w:hAnsi="Unikurd Diyako" w:cs="Unikurd Diyako"/>
        </w:rPr>
        <w:t>IL - 35</w:t>
      </w:r>
      <w:r w:rsidR="00A248CA" w:rsidRPr="00A248CA">
        <w:rPr>
          <w:rFonts w:ascii="Calibri" w:hAnsi="Calibri" w:cs="Calibri"/>
        </w:rPr>
        <w:t>α</w:t>
      </w:r>
      <w:r w:rsidR="00A248CA" w:rsidRPr="00A248CA">
        <w:rPr>
          <w:rFonts w:ascii="Unikurd Diyako" w:hAnsi="Unikurd Diyako" w:cs="Unikurd Diyako"/>
          <w:rtl/>
        </w:rPr>
        <w:t xml:space="preserve">) </w:t>
      </w:r>
      <w:r w:rsidR="00A248CA" w:rsidRPr="00A248CA">
        <w:rPr>
          <w:rFonts w:ascii="Unikurd Diyako" w:hAnsi="Unikurd Diyako" w:cs="Unikurd Diyako" w:hint="eastAsia"/>
          <w:rtl/>
        </w:rPr>
        <w:t>ر</w:t>
      </w:r>
      <w:r w:rsidR="00A248CA" w:rsidRPr="00A248CA">
        <w:rPr>
          <w:rFonts w:ascii="Unikurd Diyako" w:hAnsi="Unikurd Diyako" w:cs="Unikurd Diyako" w:hint="cs"/>
          <w:rtl/>
        </w:rPr>
        <w:t>ۆ</w:t>
      </w:r>
      <w:r w:rsidR="00A248CA" w:rsidRPr="00A248CA">
        <w:rPr>
          <w:rFonts w:ascii="Unikurd Diyako" w:hAnsi="Unikurd Diyako" w:cs="Unikurd Diyako" w:hint="eastAsia"/>
          <w:rtl/>
        </w:rPr>
        <w:t>له‌ك</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سه‌ره‌كى دگ</w:t>
      </w:r>
      <w:r w:rsidR="00A248CA" w:rsidRPr="00A248CA">
        <w:rPr>
          <w:rFonts w:ascii="Unikurd Diyako" w:hAnsi="Unikurd Diyako" w:cs="Unikurd Diyako" w:hint="cs"/>
          <w:rtl/>
        </w:rPr>
        <w:t>ێ</w:t>
      </w:r>
      <w:r w:rsidR="00A248CA" w:rsidRPr="00A248CA">
        <w:rPr>
          <w:rFonts w:ascii="Unikurd Diyako" w:hAnsi="Unikurd Diyako" w:cs="Unikurd Diyako" w:hint="eastAsia"/>
          <w:rtl/>
        </w:rPr>
        <w:t>ر</w:t>
      </w:r>
      <w:r w:rsidR="00A248CA" w:rsidRPr="00A248CA">
        <w:rPr>
          <w:rFonts w:ascii="Unikurd Diyako" w:hAnsi="Unikurd Diyako" w:cs="Unikurd Diyako" w:hint="cs"/>
          <w:rtl/>
        </w:rPr>
        <w:t>ی</w:t>
      </w:r>
      <w:r w:rsidR="00A248CA" w:rsidRPr="00A248CA">
        <w:rPr>
          <w:rFonts w:ascii="Unikurd Diyako" w:hAnsi="Unikurd Diyako" w:cs="Unikurd Diyako" w:hint="eastAsia"/>
          <w:rtl/>
        </w:rPr>
        <w:t>ت</w:t>
      </w:r>
      <w:r w:rsidR="00A248CA" w:rsidRPr="00A248CA">
        <w:rPr>
          <w:rFonts w:ascii="Unikurd Diyako" w:hAnsi="Unikurd Diyako" w:cs="Unikurd Diyako"/>
          <w:rtl/>
        </w:rPr>
        <w:t xml:space="preserve"> بو تووشبوون ب </w:t>
      </w:r>
      <w:r w:rsidR="00A248CA" w:rsidRPr="00A248CA">
        <w:rPr>
          <w:rFonts w:ascii="Unikurd Diyako" w:hAnsi="Unikurd Diyako" w:cs="Unikurd Diyako" w:hint="cs"/>
          <w:rtl/>
        </w:rPr>
        <w:t>ڤێ</w:t>
      </w:r>
      <w:r w:rsidR="00A248CA" w:rsidRPr="00A248CA">
        <w:rPr>
          <w:rFonts w:ascii="Unikurd Diyako" w:hAnsi="Unikurd Diyako" w:cs="Unikurd Diyako"/>
          <w:rtl/>
        </w:rPr>
        <w:t xml:space="preserve">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یێ</w:t>
      </w:r>
      <w:r w:rsidR="00A248CA" w:rsidRPr="00A248CA">
        <w:rPr>
          <w:rFonts w:ascii="Unikurd Diyako" w:hAnsi="Unikurd Diyako" w:cs="Unikurd Diyako"/>
          <w:rtl/>
        </w:rPr>
        <w:t xml:space="preserve">. ئارمانجا </w:t>
      </w:r>
      <w:r w:rsidR="00A248CA" w:rsidRPr="00A248CA">
        <w:rPr>
          <w:rFonts w:ascii="Unikurd Diyako" w:hAnsi="Unikurd Diyako" w:cs="Unikurd Diyako" w:hint="cs"/>
          <w:rtl/>
        </w:rPr>
        <w:t>ڤێ</w:t>
      </w:r>
      <w:r w:rsidR="00A248CA" w:rsidRPr="00A248CA">
        <w:rPr>
          <w:rFonts w:ascii="Unikurd Diyako" w:hAnsi="Unikurd Diyako" w:cs="Unikurd Diyako"/>
          <w:rtl/>
        </w:rPr>
        <w:t xml:space="preserve"> </w:t>
      </w:r>
      <w:r w:rsidR="00A248CA" w:rsidRPr="00A248CA">
        <w:rPr>
          <w:rFonts w:ascii="Unikurd Diyako" w:hAnsi="Unikurd Diyako" w:cs="Unikurd Diyako" w:hint="cs"/>
          <w:rtl/>
        </w:rPr>
        <w:t>ڤ</w:t>
      </w:r>
      <w:r w:rsidR="00A248CA" w:rsidRPr="00A248CA">
        <w:rPr>
          <w:rFonts w:ascii="Unikurd Diyako" w:hAnsi="Unikurd Diyako" w:cs="Unikurd Diyako" w:hint="eastAsia"/>
          <w:rtl/>
        </w:rPr>
        <w:t>ه‌كول</w:t>
      </w:r>
      <w:r w:rsidR="00A248CA" w:rsidRPr="00A248CA">
        <w:rPr>
          <w:rFonts w:ascii="Unikurd Diyako" w:hAnsi="Unikurd Diyako" w:cs="Unikurd Diyako" w:hint="cs"/>
          <w:rtl/>
        </w:rPr>
        <w:t>ی</w:t>
      </w:r>
      <w:r w:rsidR="00A248CA" w:rsidRPr="00A248CA">
        <w:rPr>
          <w:rFonts w:ascii="Unikurd Diyako" w:hAnsi="Unikurd Diyako" w:cs="Unikurd Diyako" w:hint="eastAsia"/>
          <w:rtl/>
        </w:rPr>
        <w:t>ن</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هه‌لسه‌نگاندنا ئاس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خوز</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و (</w:t>
      </w:r>
      <w:r w:rsidR="00A248CA" w:rsidRPr="00A248CA">
        <w:rPr>
          <w:rFonts w:ascii="Unikurd Diyako" w:hAnsi="Unikurd Diyako" w:cs="Unikurd Diyako"/>
        </w:rPr>
        <w:t>IL - 35</w:t>
      </w:r>
      <w:r w:rsidR="00A248CA" w:rsidRPr="00A248CA">
        <w:rPr>
          <w:rFonts w:ascii="Calibri" w:hAnsi="Calibri" w:cs="Calibri"/>
        </w:rPr>
        <w:t>α</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ه‌</w:t>
      </w:r>
      <w:r w:rsidR="00A248CA" w:rsidRPr="00A248CA">
        <w:rPr>
          <w:rFonts w:ascii="Unikurd Diyako" w:hAnsi="Unikurd Diyako" w:cs="Unikurd Diyako"/>
          <w:rtl/>
        </w:rPr>
        <w:t xml:space="preserve"> لنك وان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تووشى پله‌</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ج</w:t>
      </w:r>
      <w:r w:rsidR="00A248CA" w:rsidRPr="00A248CA">
        <w:rPr>
          <w:rFonts w:ascii="Unikurd Diyako" w:hAnsi="Unikurd Diyako" w:cs="Unikurd Diyako" w:hint="cs"/>
          <w:rtl/>
        </w:rPr>
        <w:t>ی</w:t>
      </w:r>
      <w:r w:rsidR="00A248CA" w:rsidRPr="00A248CA">
        <w:rPr>
          <w:rFonts w:ascii="Unikurd Diyako" w:hAnsi="Unikurd Diyako" w:cs="Unikurd Diyako" w:hint="eastAsia"/>
          <w:rtl/>
        </w:rPr>
        <w:t>اوازبوو</w:t>
      </w:r>
      <w:r w:rsidR="00A248CA" w:rsidRPr="00A248CA">
        <w:rPr>
          <w:rFonts w:ascii="Unikurd Diyako" w:hAnsi="Unikurd Diyako" w:cs="Unikurd Diyako" w:hint="cs"/>
          <w:rtl/>
        </w:rPr>
        <w:t>ی</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ژ هه‌ودانا دوم در</w:t>
      </w:r>
      <w:r w:rsidR="00A248CA" w:rsidRPr="00A248CA">
        <w:rPr>
          <w:rFonts w:ascii="Unikurd Diyako" w:hAnsi="Unikurd Diyako" w:cs="Unikurd Diyako" w:hint="cs"/>
          <w:rtl/>
        </w:rPr>
        <w:t>ێ</w:t>
      </w:r>
      <w:r w:rsidR="00A248CA" w:rsidRPr="00A248CA">
        <w:rPr>
          <w:rFonts w:ascii="Unikurd Diyako" w:hAnsi="Unikurd Diyako" w:cs="Unikurd Diyako" w:hint="eastAsia"/>
          <w:rtl/>
        </w:rPr>
        <w:t>ژ</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ل باژ</w:t>
      </w:r>
      <w:r w:rsidR="00A248CA" w:rsidRPr="00A248CA">
        <w:rPr>
          <w:rFonts w:ascii="Unikurd Diyako" w:hAnsi="Unikurd Diyako" w:cs="Unikurd Diyako" w:hint="cs"/>
          <w:rtl/>
        </w:rPr>
        <w:t>ێ</w:t>
      </w:r>
      <w:r w:rsidR="00A248CA" w:rsidRPr="00A248CA">
        <w:rPr>
          <w:rFonts w:ascii="Unikurd Diyako" w:hAnsi="Unikurd Diyako" w:cs="Unikurd Diyako" w:hint="eastAsia"/>
          <w:rtl/>
        </w:rPr>
        <w:t>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كه‌ركووك -ع</w:t>
      </w:r>
      <w:r w:rsidR="00A248CA" w:rsidRPr="00A248CA">
        <w:rPr>
          <w:rFonts w:ascii="Unikurd Diyako" w:hAnsi="Unikurd Diyako" w:cs="Unikurd Diyako" w:hint="cs"/>
          <w:rtl/>
        </w:rPr>
        <w:t>ێ</w:t>
      </w:r>
      <w:r w:rsidR="00A248CA" w:rsidRPr="00A248CA">
        <w:rPr>
          <w:rFonts w:ascii="Unikurd Diyako" w:hAnsi="Unikurd Diyako" w:cs="Unikurd Diyako" w:hint="eastAsia"/>
          <w:rtl/>
        </w:rPr>
        <w:t>راق</w:t>
      </w:r>
      <w:r w:rsidR="00A248CA" w:rsidRPr="00A248CA">
        <w:rPr>
          <w:rFonts w:ascii="Unikurd Diyako" w:hAnsi="Unikurd Diyako" w:cs="Unikurd Diyako"/>
          <w:rtl/>
        </w:rPr>
        <w:t>.</w:t>
      </w:r>
    </w:p>
    <w:p w14:paraId="507457F1" w14:textId="002B8773" w:rsidR="00384FA7" w:rsidRPr="00384FA7" w:rsidRDefault="00384FA7" w:rsidP="00384FA7">
      <w:pPr>
        <w:bidi/>
        <w:spacing w:after="200" w:line="216" w:lineRule="auto"/>
        <w:jc w:val="both"/>
        <w:rPr>
          <w:rFonts w:ascii="Unikurd Diyako" w:hAnsi="Unikurd Diyako" w:cs="Unikurd Diyako"/>
        </w:rPr>
      </w:pPr>
      <w:r w:rsidRPr="00384FA7">
        <w:rPr>
          <w:rFonts w:ascii="Unikurd Diyako" w:eastAsia="Calibri" w:hAnsi="Unikurd Diyako" w:cs="Unikurd Diyako"/>
          <w:b/>
          <w:bCs/>
          <w:color w:val="0000FF"/>
          <w:rtl/>
        </w:rPr>
        <w:t>رێكێن ڤه‌كولینێ</w:t>
      </w:r>
      <w:r w:rsidRPr="00A248CA">
        <w:rPr>
          <w:rFonts w:ascii="Unikurd Diyako" w:hAnsi="Unikurd Diyako" w:cs="Unikurd Diyako" w:hint="cs"/>
          <w:rtl/>
        </w:rPr>
        <w:t xml:space="preserve">: </w:t>
      </w:r>
      <w:r w:rsidR="00A248CA" w:rsidRPr="00A248CA">
        <w:rPr>
          <w:rFonts w:ascii="Unikurd Diyako" w:hAnsi="Unikurd Diyako" w:cs="Unikurd Diyako"/>
          <w:rtl/>
        </w:rPr>
        <w:t>ئه‌</w:t>
      </w:r>
      <w:r w:rsidR="00A248CA" w:rsidRPr="00A248CA">
        <w:rPr>
          <w:rFonts w:ascii="Unikurd Diyako" w:hAnsi="Unikurd Diyako" w:cs="Unikurd Diyako" w:hint="cs"/>
          <w:rtl/>
        </w:rPr>
        <w:t>ڤێ</w:t>
      </w:r>
      <w:r w:rsidR="00A248CA" w:rsidRPr="00A248CA">
        <w:rPr>
          <w:rFonts w:ascii="Unikurd Diyako" w:hAnsi="Unikurd Diyako" w:cs="Unikurd Diyako"/>
          <w:rtl/>
        </w:rPr>
        <w:t xml:space="preserve"> </w:t>
      </w:r>
      <w:r w:rsidR="00A248CA" w:rsidRPr="00A248CA">
        <w:rPr>
          <w:rFonts w:ascii="Unikurd Diyako" w:hAnsi="Unikurd Diyako" w:cs="Unikurd Diyako" w:hint="cs"/>
          <w:rtl/>
        </w:rPr>
        <w:t>ڤ</w:t>
      </w:r>
      <w:r w:rsidR="00A248CA" w:rsidRPr="00A248CA">
        <w:rPr>
          <w:rFonts w:ascii="Unikurd Diyako" w:hAnsi="Unikurd Diyako" w:cs="Unikurd Diyako" w:hint="eastAsia"/>
          <w:rtl/>
        </w:rPr>
        <w:t>ه‌كول</w:t>
      </w:r>
      <w:r w:rsidR="00A248CA" w:rsidRPr="00A248CA">
        <w:rPr>
          <w:rFonts w:ascii="Unikurd Diyako" w:hAnsi="Unikurd Diyako" w:cs="Unikurd Diyako" w:hint="cs"/>
          <w:rtl/>
        </w:rPr>
        <w:t>ی</w:t>
      </w:r>
      <w:r w:rsidR="00A248CA" w:rsidRPr="00A248CA">
        <w:rPr>
          <w:rFonts w:ascii="Unikurd Diyako" w:hAnsi="Unikurd Diyako" w:cs="Unikurd Diyako" w:hint="eastAsia"/>
          <w:rtl/>
        </w:rPr>
        <w:t>نا</w:t>
      </w:r>
      <w:r w:rsidR="00A248CA" w:rsidRPr="00A248CA">
        <w:rPr>
          <w:rFonts w:ascii="Unikurd Diyako" w:hAnsi="Unikurd Diyako" w:cs="Unikurd Diyako"/>
          <w:rtl/>
        </w:rPr>
        <w:t xml:space="preserve"> ب</w:t>
      </w:r>
      <w:r w:rsidR="00A248CA" w:rsidRPr="00A248CA">
        <w:rPr>
          <w:rFonts w:ascii="Unikurd Diyako" w:hAnsi="Unikurd Diyako" w:cs="Unikurd Diyako" w:hint="cs"/>
          <w:rtl/>
        </w:rPr>
        <w:t>ڕ</w:t>
      </w:r>
      <w:r w:rsidR="00A248CA" w:rsidRPr="00A248CA">
        <w:rPr>
          <w:rFonts w:ascii="Unikurd Diyako" w:hAnsi="Unikurd Diyako" w:cs="Unikurd Diyako" w:hint="eastAsia"/>
          <w:rtl/>
        </w:rPr>
        <w:t>گه‌</w:t>
      </w:r>
      <w:r w:rsidR="00A248CA" w:rsidRPr="00A248CA">
        <w:rPr>
          <w:rFonts w:ascii="Unikurd Diyako" w:hAnsi="Unikurd Diyako" w:cs="Unikurd Diyako" w:hint="cs"/>
          <w:rtl/>
        </w:rPr>
        <w:t>ی</w:t>
      </w:r>
      <w:r w:rsidR="00A248CA" w:rsidRPr="00A248CA">
        <w:rPr>
          <w:rFonts w:ascii="Unikurd Diyako" w:hAnsi="Unikurd Diyako" w:cs="Unikurd Diyako" w:hint="eastAsia"/>
          <w:rtl/>
        </w:rPr>
        <w:t>ى</w:t>
      </w:r>
      <w:r w:rsidR="00A248CA" w:rsidRPr="00A248CA">
        <w:rPr>
          <w:rFonts w:ascii="Unikurd Diyako" w:hAnsi="Unikurd Diyako" w:cs="Unikurd Diyako"/>
          <w:rtl/>
        </w:rPr>
        <w:t xml:space="preserve"> (90) كه‌س</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ساخله‌م ب ئام</w:t>
      </w:r>
      <w:r w:rsidR="00A248CA" w:rsidRPr="00A248CA">
        <w:rPr>
          <w:rFonts w:ascii="Unikurd Diyako" w:hAnsi="Unikurd Diyako" w:cs="Unikurd Diyako" w:hint="cs"/>
          <w:rtl/>
        </w:rPr>
        <w:t>ی</w:t>
      </w:r>
      <w:r w:rsidR="00A248CA" w:rsidRPr="00A248CA">
        <w:rPr>
          <w:rFonts w:ascii="Unikurd Diyako" w:hAnsi="Unikurd Diyako" w:cs="Unikurd Diyako" w:hint="eastAsia"/>
          <w:rtl/>
        </w:rPr>
        <w:t>رى</w:t>
      </w:r>
      <w:r w:rsidR="00A248CA" w:rsidRPr="00A248CA">
        <w:rPr>
          <w:rFonts w:ascii="Unikurd Diyako" w:hAnsi="Unikurd Diyako" w:cs="Unikurd Diyako"/>
          <w:rtl/>
        </w:rPr>
        <w:t xml:space="preserve"> بخو</w:t>
      </w:r>
      <w:r w:rsidR="00A248CA" w:rsidRPr="00A248CA">
        <w:rPr>
          <w:rFonts w:ascii="Unikurd Diyako" w:hAnsi="Unikurd Diyako" w:cs="Unikurd Diyako" w:hint="cs"/>
          <w:rtl/>
        </w:rPr>
        <w:t>ڤ</w:t>
      </w:r>
      <w:r w:rsidR="00A248CA" w:rsidRPr="00A248CA">
        <w:rPr>
          <w:rFonts w:ascii="Unikurd Diyako" w:hAnsi="Unikurd Diyako" w:cs="Unikurd Diyako" w:hint="eastAsia"/>
          <w:rtl/>
        </w:rPr>
        <w:t>ه‌گرت</w:t>
      </w:r>
      <w:r w:rsidR="00A248CA" w:rsidRPr="00A248CA">
        <w:rPr>
          <w:rFonts w:ascii="Unikurd Diyako" w:hAnsi="Unikurd Diyako" w:cs="Unikurd Diyako"/>
          <w:rtl/>
        </w:rPr>
        <w:t xml:space="preserve"> كو ته‌مه‌ن</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وان دنا</w:t>
      </w:r>
      <w:r w:rsidR="00A248CA" w:rsidRPr="00A248CA">
        <w:rPr>
          <w:rFonts w:ascii="Unikurd Diyako" w:hAnsi="Unikurd Diyako" w:cs="Unikurd Diyako" w:hint="cs"/>
          <w:rtl/>
        </w:rPr>
        <w:t>ڤ</w:t>
      </w:r>
      <w:r w:rsidR="00A248CA" w:rsidRPr="00A248CA">
        <w:rPr>
          <w:rFonts w:ascii="Unikurd Diyako" w:hAnsi="Unikurd Diyako" w:cs="Unikurd Diyako" w:hint="eastAsia"/>
          <w:rtl/>
        </w:rPr>
        <w:t>به‌را</w:t>
      </w:r>
      <w:r w:rsidR="00A248CA" w:rsidRPr="00A248CA">
        <w:rPr>
          <w:rFonts w:ascii="Unikurd Diyako" w:hAnsi="Unikurd Diyako" w:cs="Unikurd Diyako"/>
          <w:rtl/>
        </w:rPr>
        <w:t xml:space="preserve"> 20 - 55 سال</w:t>
      </w:r>
      <w:r w:rsidR="00A248CA" w:rsidRPr="00A248CA">
        <w:rPr>
          <w:rFonts w:ascii="Unikurd Diyako" w:hAnsi="Unikurd Diyako" w:cs="Unikurd Diyako" w:hint="cs"/>
          <w:rtl/>
        </w:rPr>
        <w:t>یێ</w:t>
      </w:r>
      <w:r w:rsidR="00A248CA" w:rsidRPr="00A248CA">
        <w:rPr>
          <w:rFonts w:ascii="Unikurd Diyako" w:hAnsi="Unikurd Diyako" w:cs="Unikurd Diyako" w:hint="eastAsia"/>
          <w:rtl/>
        </w:rPr>
        <w:t>دا،</w:t>
      </w:r>
      <w:r w:rsidR="00A248CA" w:rsidRPr="00A248CA">
        <w:rPr>
          <w:rFonts w:ascii="Unikurd Diyako" w:hAnsi="Unikurd Diyako" w:cs="Unikurd Diyako"/>
          <w:rtl/>
        </w:rPr>
        <w:t xml:space="preserve"> و ل سه‌ر چوار ك</w:t>
      </w:r>
      <w:r w:rsidR="00A248CA" w:rsidRPr="00A248CA">
        <w:rPr>
          <w:rFonts w:ascii="Unikurd Diyako" w:hAnsi="Unikurd Diyako" w:cs="Unikurd Diyako" w:hint="cs"/>
          <w:rtl/>
        </w:rPr>
        <w:t>ۆ</w:t>
      </w:r>
      <w:r w:rsidR="00A248CA" w:rsidRPr="00A248CA">
        <w:rPr>
          <w:rFonts w:ascii="Unikurd Diyako" w:hAnsi="Unikurd Diyako" w:cs="Unikurd Diyako" w:hint="eastAsia"/>
          <w:rtl/>
        </w:rPr>
        <w:t>مه‌لاندا</w:t>
      </w:r>
      <w:r w:rsidR="00A248CA" w:rsidRPr="00A248CA">
        <w:rPr>
          <w:rFonts w:ascii="Unikurd Diyako" w:hAnsi="Unikurd Diyako" w:cs="Unikurd Diyako"/>
          <w:rtl/>
        </w:rPr>
        <w:t xml:space="preserve"> هات</w:t>
      </w:r>
      <w:r w:rsidR="00A248CA" w:rsidRPr="00A248CA">
        <w:rPr>
          <w:rFonts w:ascii="Unikurd Diyako" w:hAnsi="Unikurd Diyako" w:cs="Unikurd Diyako" w:hint="cs"/>
          <w:rtl/>
        </w:rPr>
        <w:t>ی</w:t>
      </w:r>
      <w:r w:rsidR="00A248CA" w:rsidRPr="00A248CA">
        <w:rPr>
          <w:rFonts w:ascii="Unikurd Diyako" w:hAnsi="Unikurd Diyako" w:cs="Unikurd Diyako" w:hint="eastAsia"/>
          <w:rtl/>
        </w:rPr>
        <w:t>نه‌</w:t>
      </w:r>
      <w:r w:rsidR="00A248CA" w:rsidRPr="00A248CA">
        <w:rPr>
          <w:rFonts w:ascii="Unikurd Diyako" w:hAnsi="Unikurd Diyako" w:cs="Unikurd Diyako"/>
          <w:rtl/>
        </w:rPr>
        <w:t xml:space="preserve"> دابه‌شكرن: ك</w:t>
      </w:r>
      <w:r w:rsidR="00A248CA" w:rsidRPr="00A248CA">
        <w:rPr>
          <w:rFonts w:ascii="Unikurd Diyako" w:hAnsi="Unikurd Diyako" w:cs="Unikurd Diyako" w:hint="cs"/>
          <w:rtl/>
        </w:rPr>
        <w:t>ۆ</w:t>
      </w:r>
      <w:r w:rsidR="00A248CA" w:rsidRPr="00A248CA">
        <w:rPr>
          <w:rFonts w:ascii="Unikurd Diyako" w:hAnsi="Unikurd Diyako" w:cs="Unikurd Diyako" w:hint="eastAsia"/>
          <w:rtl/>
        </w:rPr>
        <w:t>مه‌له‌كا</w:t>
      </w:r>
      <w:r w:rsidR="00A248CA" w:rsidRPr="00A248CA">
        <w:rPr>
          <w:rFonts w:ascii="Unikurd Diyako" w:hAnsi="Unikurd Diyako" w:cs="Unikurd Diyako"/>
          <w:rtl/>
        </w:rPr>
        <w:t xml:space="preserve"> راگرا ساخله‌م، و ك</w:t>
      </w:r>
      <w:r w:rsidR="00A248CA" w:rsidRPr="00A248CA">
        <w:rPr>
          <w:rFonts w:ascii="Unikurd Diyako" w:hAnsi="Unikurd Diyako" w:cs="Unikurd Diyako" w:hint="cs"/>
          <w:rtl/>
        </w:rPr>
        <w:t>ۆ</w:t>
      </w:r>
      <w:r w:rsidR="00A248CA" w:rsidRPr="00A248CA">
        <w:rPr>
          <w:rFonts w:ascii="Unikurd Diyako" w:hAnsi="Unikurd Diyako" w:cs="Unikurd Diyako" w:hint="eastAsia"/>
          <w:rtl/>
        </w:rPr>
        <w:t>مه‌له‌كا</w:t>
      </w:r>
      <w:r w:rsidR="00A248CA" w:rsidRPr="00A248CA">
        <w:rPr>
          <w:rFonts w:ascii="Unikurd Diyako" w:hAnsi="Unikurd Diyako" w:cs="Unikurd Diyako"/>
          <w:rtl/>
        </w:rPr>
        <w:t xml:space="preserve">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ان</w:t>
      </w:r>
      <w:r w:rsidR="00A248CA" w:rsidRPr="00A248CA">
        <w:rPr>
          <w:rFonts w:ascii="Unikurd Diyako" w:hAnsi="Unikurd Diyako" w:cs="Unikurd Diyako"/>
          <w:rtl/>
        </w:rPr>
        <w:t xml:space="preserve"> تووشى هه‌ودانا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س</w:t>
      </w:r>
      <w:r w:rsidR="00A248CA" w:rsidRPr="00A248CA">
        <w:rPr>
          <w:rFonts w:ascii="Unikurd Diyako" w:hAnsi="Unikurd Diyako" w:cs="Unikurd Diyako" w:hint="cs"/>
          <w:rtl/>
        </w:rPr>
        <w:t>ڤ</w:t>
      </w:r>
      <w:r w:rsidR="00A248CA" w:rsidRPr="00A248CA">
        <w:rPr>
          <w:rFonts w:ascii="Unikurd Diyako" w:hAnsi="Unikurd Diyako" w:cs="Unikurd Diyako" w:hint="eastAsia"/>
          <w:rtl/>
        </w:rPr>
        <w:t>ك</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ان</w:t>
      </w:r>
      <w:r w:rsidR="00A248CA" w:rsidRPr="00A248CA">
        <w:rPr>
          <w:rFonts w:ascii="Unikurd Diyako" w:hAnsi="Unikurd Diyako" w:cs="Unikurd Diyako"/>
          <w:rtl/>
        </w:rPr>
        <w:t xml:space="preserve"> نا</w:t>
      </w:r>
      <w:r w:rsidR="00A248CA" w:rsidRPr="00A248CA">
        <w:rPr>
          <w:rFonts w:ascii="Unikurd Diyako" w:hAnsi="Unikurd Diyako" w:cs="Unikurd Diyako" w:hint="cs"/>
          <w:rtl/>
        </w:rPr>
        <w:t>ڤ</w:t>
      </w:r>
      <w:r w:rsidR="00A248CA" w:rsidRPr="00A248CA">
        <w:rPr>
          <w:rFonts w:ascii="Unikurd Diyako" w:hAnsi="Unikurd Diyako" w:cs="Unikurd Diyako" w:hint="eastAsia"/>
          <w:rtl/>
        </w:rPr>
        <w:t>نج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ان</w:t>
      </w:r>
      <w:r w:rsidR="00A248CA" w:rsidRPr="00A248CA">
        <w:rPr>
          <w:rFonts w:ascii="Unikurd Diyako" w:hAnsi="Unikurd Diyako" w:cs="Unikurd Diyako"/>
          <w:rtl/>
        </w:rPr>
        <w:t xml:space="preserve"> ت</w:t>
      </w:r>
      <w:r w:rsidR="00A248CA" w:rsidRPr="00A248CA">
        <w:rPr>
          <w:rFonts w:ascii="Unikurd Diyako" w:hAnsi="Unikurd Diyako" w:cs="Unikurd Diyako" w:hint="eastAsia"/>
          <w:rtl/>
        </w:rPr>
        <w:t>وند</w:t>
      </w:r>
      <w:r w:rsidR="00A248CA" w:rsidRPr="00A248CA">
        <w:rPr>
          <w:rFonts w:ascii="Unikurd Diyako" w:hAnsi="Unikurd Diyako" w:cs="Unikurd Diyako"/>
          <w:rtl/>
        </w:rPr>
        <w:t xml:space="preserve"> بوو</w:t>
      </w:r>
      <w:r w:rsidR="00A248CA" w:rsidRPr="00A248CA">
        <w:rPr>
          <w:rFonts w:ascii="Unikurd Diyako" w:hAnsi="Unikurd Diyako" w:cs="Unikurd Diyako" w:hint="cs"/>
          <w:rtl/>
        </w:rPr>
        <w:t>ی</w:t>
      </w:r>
      <w:r w:rsidR="00A248CA" w:rsidRPr="00A248CA">
        <w:rPr>
          <w:rFonts w:ascii="Unikurd Diyako" w:hAnsi="Unikurd Diyako" w:cs="Unikurd Diyako" w:hint="eastAsia"/>
          <w:rtl/>
        </w:rPr>
        <w:t>نه‌</w:t>
      </w:r>
      <w:r w:rsidR="00A248CA" w:rsidRPr="00A248CA">
        <w:rPr>
          <w:rFonts w:ascii="Unikurd Diyako" w:hAnsi="Unikurd Diyako" w:cs="Unikurd Diyako"/>
          <w:rtl/>
        </w:rPr>
        <w:t>. لدو</w:t>
      </w:r>
      <w:r w:rsidR="00A248CA" w:rsidRPr="00A248CA">
        <w:rPr>
          <w:rFonts w:ascii="Unikurd Diyako" w:hAnsi="Unikurd Diyako" w:cs="Unikurd Diyako" w:hint="cs"/>
          <w:rtl/>
        </w:rPr>
        <w:t>ی</w:t>
      </w:r>
      <w:r w:rsidR="00A248CA" w:rsidRPr="00A248CA">
        <w:rPr>
          <w:rFonts w:ascii="Unikurd Diyako" w:hAnsi="Unikurd Diyako" w:cs="Unikurd Diyako" w:hint="eastAsia"/>
          <w:rtl/>
        </w:rPr>
        <w:t>ف</w:t>
      </w:r>
      <w:r w:rsidR="00A248CA" w:rsidRPr="00A248CA">
        <w:rPr>
          <w:rFonts w:ascii="Unikurd Diyako" w:hAnsi="Unikurd Diyako" w:cs="Unikurd Diyako"/>
          <w:rtl/>
        </w:rPr>
        <w:t xml:space="preserve"> پ</w:t>
      </w:r>
      <w:r w:rsidR="00A248CA" w:rsidRPr="00A248CA">
        <w:rPr>
          <w:rFonts w:ascii="Unikurd Diyako" w:hAnsi="Unikurd Diyako" w:cs="Unikurd Diyako" w:hint="cs"/>
          <w:rtl/>
        </w:rPr>
        <w:t>ۆ</w:t>
      </w:r>
      <w:r w:rsidR="00A248CA" w:rsidRPr="00A248CA">
        <w:rPr>
          <w:rFonts w:ascii="Unikurd Diyako" w:hAnsi="Unikurd Diyako" w:cs="Unikurd Diyako" w:hint="eastAsia"/>
          <w:rtl/>
        </w:rPr>
        <w:t>ل</w:t>
      </w:r>
      <w:r w:rsidR="00A248CA" w:rsidRPr="00A248CA">
        <w:rPr>
          <w:rFonts w:ascii="Unikurd Diyako" w:hAnsi="Unikurd Diyako" w:cs="Unikurd Diyako" w:hint="cs"/>
          <w:rtl/>
        </w:rPr>
        <w:t>ی</w:t>
      </w:r>
      <w:r w:rsidR="00A248CA" w:rsidRPr="00A248CA">
        <w:rPr>
          <w:rFonts w:ascii="Unikurd Diyako" w:hAnsi="Unikurd Diyako" w:cs="Unikurd Diyako" w:hint="eastAsia"/>
          <w:rtl/>
        </w:rPr>
        <w:t>نكرنا</w:t>
      </w:r>
      <w:r w:rsidR="00A248CA" w:rsidRPr="00A248CA">
        <w:rPr>
          <w:rFonts w:ascii="Unikurd Diyako" w:hAnsi="Unikurd Diyako" w:cs="Unikurd Diyako"/>
          <w:rtl/>
        </w:rPr>
        <w:t xml:space="preserve"> ك</w:t>
      </w:r>
      <w:r w:rsidR="00A248CA" w:rsidRPr="00A248CA">
        <w:rPr>
          <w:rFonts w:ascii="Unikurd Diyako" w:hAnsi="Unikurd Diyako" w:cs="Unikurd Diyako" w:hint="cs"/>
          <w:rtl/>
        </w:rPr>
        <w:t>ۆ</w:t>
      </w:r>
      <w:r w:rsidR="00A248CA" w:rsidRPr="00A248CA">
        <w:rPr>
          <w:rFonts w:ascii="Unikurd Diyako" w:hAnsi="Unikurd Diyako" w:cs="Unikurd Diyako" w:hint="eastAsia"/>
          <w:rtl/>
        </w:rPr>
        <w:t>مه‌لا</w:t>
      </w:r>
      <w:r w:rsidR="00A248CA" w:rsidRPr="00A248CA">
        <w:rPr>
          <w:rFonts w:ascii="Unikurd Diyako" w:hAnsi="Unikurd Diyako" w:cs="Unikurd Diyako"/>
          <w:rtl/>
        </w:rPr>
        <w:t xml:space="preserve"> ئه‌مر</w:t>
      </w:r>
      <w:r w:rsidR="00A248CA" w:rsidRPr="00A248CA">
        <w:rPr>
          <w:rFonts w:ascii="Unikurd Diyako" w:hAnsi="Unikurd Diyako" w:cs="Unikurd Diyako" w:hint="cs"/>
          <w:rtl/>
        </w:rPr>
        <w:t>ی</w:t>
      </w:r>
      <w:r w:rsidR="00A248CA" w:rsidRPr="00A248CA">
        <w:rPr>
          <w:rFonts w:ascii="Unikurd Diyako" w:hAnsi="Unikurd Diyako" w:cs="Unikurd Diyako" w:hint="eastAsia"/>
          <w:rtl/>
        </w:rPr>
        <w:t>ك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نوژدار</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ددانان (</w:t>
      </w:r>
      <w:r w:rsidR="00A248CA" w:rsidRPr="00A248CA">
        <w:rPr>
          <w:rFonts w:ascii="Unikurd Diyako" w:hAnsi="Unikurd Diyako" w:cs="Unikurd Diyako"/>
        </w:rPr>
        <w:t>AAP</w:t>
      </w:r>
      <w:r w:rsidR="00A248CA" w:rsidRPr="00A248CA">
        <w:rPr>
          <w:rFonts w:ascii="Unikurd Diyako" w:hAnsi="Unikurd Diyako" w:cs="Unikurd Diyako"/>
          <w:rtl/>
        </w:rPr>
        <w:t xml:space="preserve">) </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سالا 1999 هنده‌ك خوز</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نه‌هانده‌ر كومكر</w:t>
      </w:r>
      <w:r w:rsidR="00A248CA" w:rsidRPr="00A248CA">
        <w:rPr>
          <w:rFonts w:ascii="Unikurd Diyako" w:hAnsi="Unikurd Diyako" w:cs="Unikurd Diyako" w:hint="cs"/>
          <w:rtl/>
        </w:rPr>
        <w:t>ی</w:t>
      </w:r>
      <w:r w:rsidR="00A248CA" w:rsidRPr="00A248CA">
        <w:rPr>
          <w:rFonts w:ascii="Unikurd Diyako" w:hAnsi="Unikurd Diyako" w:cs="Unikurd Diyako" w:hint="eastAsia"/>
          <w:rtl/>
        </w:rPr>
        <w:t>نه‌</w:t>
      </w:r>
      <w:r w:rsidR="00A248CA" w:rsidRPr="00A248CA">
        <w:rPr>
          <w:rFonts w:ascii="Unikurd Diyako" w:hAnsi="Unikurd Diyako" w:cs="Unikurd Diyako"/>
          <w:rtl/>
        </w:rPr>
        <w:t xml:space="preserve"> و شر</w:t>
      </w:r>
      <w:r w:rsidR="00A248CA" w:rsidRPr="00A248CA">
        <w:rPr>
          <w:rFonts w:ascii="Unikurd Diyako" w:hAnsi="Unikurd Diyako" w:cs="Unikurd Diyako" w:hint="cs"/>
          <w:rtl/>
        </w:rPr>
        <w:t>ۆڤ</w:t>
      </w:r>
      <w:r w:rsidR="00A248CA" w:rsidRPr="00A248CA">
        <w:rPr>
          <w:rFonts w:ascii="Unikurd Diyako" w:hAnsi="Unikurd Diyako" w:cs="Unikurd Diyako" w:hint="eastAsia"/>
          <w:rtl/>
        </w:rPr>
        <w:t>ه‌كرن</w:t>
      </w:r>
      <w:r w:rsidR="00A248CA" w:rsidRPr="00A248CA">
        <w:rPr>
          <w:rFonts w:ascii="Unikurd Diyako" w:hAnsi="Unikurd Diyako" w:cs="Unikurd Diyako"/>
          <w:rtl/>
        </w:rPr>
        <w:t xml:space="preserve"> بو ده‌ست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كرنا</w:t>
      </w:r>
      <w:r w:rsidR="00A248CA" w:rsidRPr="00A248CA">
        <w:rPr>
          <w:rFonts w:ascii="Unikurd Diyako" w:hAnsi="Unikurd Diyako" w:cs="Unikurd Diyako"/>
          <w:rtl/>
        </w:rPr>
        <w:t xml:space="preserve"> چ</w:t>
      </w:r>
      <w:r w:rsidR="00A248CA" w:rsidRPr="00A248CA">
        <w:rPr>
          <w:rFonts w:ascii="Unikurd Diyako" w:hAnsi="Unikurd Diyako" w:cs="Unikurd Diyako" w:hint="cs"/>
          <w:rtl/>
        </w:rPr>
        <w:t>ڕ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xml:space="preserve"> و </w:t>
      </w:r>
      <w:r w:rsidR="00A248CA" w:rsidRPr="00A248CA">
        <w:rPr>
          <w:rFonts w:ascii="Unikurd Diyako" w:hAnsi="Unikurd Diyako" w:cs="Unikurd Diyako"/>
        </w:rPr>
        <w:t>IL - 32</w:t>
      </w:r>
      <w:r w:rsidR="00A248CA" w:rsidRPr="00A248CA">
        <w:rPr>
          <w:rFonts w:ascii="Calibri" w:hAnsi="Calibri" w:cs="Calibri"/>
        </w:rPr>
        <w:t>α</w:t>
      </w:r>
      <w:r w:rsidR="00A248CA" w:rsidRPr="00A248CA">
        <w:rPr>
          <w:rFonts w:ascii="Unikurd Diyako" w:hAnsi="Unikurd Diyako" w:cs="Unikurd Diyako"/>
          <w:rtl/>
        </w:rPr>
        <w:t xml:space="preserve">  بكارئ</w:t>
      </w:r>
      <w:r w:rsidR="00A248CA" w:rsidRPr="00A248CA">
        <w:rPr>
          <w:rFonts w:ascii="Unikurd Diyako" w:hAnsi="Unikurd Diyako" w:cs="Unikurd Diyako" w:hint="cs"/>
          <w:rtl/>
        </w:rPr>
        <w:t>ی</w:t>
      </w:r>
      <w:r w:rsidR="00A248CA" w:rsidRPr="00A248CA">
        <w:rPr>
          <w:rFonts w:ascii="Unikurd Diyako" w:hAnsi="Unikurd Diyako" w:cs="Unikurd Diyako" w:hint="eastAsia"/>
          <w:rtl/>
        </w:rPr>
        <w:t>نانا</w:t>
      </w:r>
      <w:r w:rsidR="00A248CA" w:rsidRPr="00A248CA">
        <w:rPr>
          <w:rFonts w:ascii="Unikurd Diyako" w:hAnsi="Unikurd Diyako" w:cs="Unikurd Diyako"/>
          <w:rtl/>
        </w:rPr>
        <w:t xml:space="preserve"> تاق</w:t>
      </w:r>
      <w:r w:rsidR="00A248CA" w:rsidRPr="00A248CA">
        <w:rPr>
          <w:rFonts w:ascii="Unikurd Diyako" w:hAnsi="Unikurd Diyako" w:cs="Unikurd Diyako" w:hint="cs"/>
          <w:rtl/>
        </w:rPr>
        <w:t>ی</w:t>
      </w:r>
      <w:r w:rsidR="00A248CA" w:rsidRPr="00A248CA">
        <w:rPr>
          <w:rFonts w:ascii="Unikurd Diyako" w:hAnsi="Unikurd Diyako" w:cs="Unikurd Diyako" w:hint="eastAsia"/>
          <w:rtl/>
        </w:rPr>
        <w:t>كرنا</w:t>
      </w:r>
      <w:r w:rsidR="00A248CA" w:rsidRPr="00A248CA">
        <w:rPr>
          <w:rFonts w:ascii="Unikurd Diyako" w:hAnsi="Unikurd Diyako" w:cs="Unikurd Diyako"/>
          <w:rtl/>
        </w:rPr>
        <w:t xml:space="preserve"> ئه‌ل</w:t>
      </w:r>
      <w:r w:rsidR="00A248CA" w:rsidRPr="00A248CA">
        <w:rPr>
          <w:rFonts w:ascii="Unikurd Diyako" w:hAnsi="Unikurd Diyako" w:cs="Unikurd Diyako" w:hint="cs"/>
          <w:rtl/>
        </w:rPr>
        <w:t>ی</w:t>
      </w:r>
      <w:r w:rsidR="00A248CA" w:rsidRPr="00A248CA">
        <w:rPr>
          <w:rFonts w:ascii="Unikurd Diyako" w:hAnsi="Unikurd Diyako" w:cs="Unikurd Diyako" w:hint="eastAsia"/>
          <w:rtl/>
        </w:rPr>
        <w:t>زا</w:t>
      </w:r>
      <w:r w:rsidR="00A248CA" w:rsidRPr="00A248CA">
        <w:rPr>
          <w:rFonts w:ascii="Unikurd Diyako" w:hAnsi="Unikurd Diyako" w:cs="Unikurd Diyako"/>
          <w:rtl/>
        </w:rPr>
        <w:t xml:space="preserve"> (پ</w:t>
      </w:r>
      <w:r w:rsidR="00A248CA" w:rsidRPr="00A248CA">
        <w:rPr>
          <w:rFonts w:ascii="Unikurd Diyako" w:hAnsi="Unikurd Diyako" w:cs="Unikurd Diyako" w:hint="cs"/>
          <w:rtl/>
        </w:rPr>
        <w:t>یڤ</w:t>
      </w:r>
      <w:r w:rsidR="00A248CA" w:rsidRPr="00A248CA">
        <w:rPr>
          <w:rFonts w:ascii="Unikurd Diyako" w:hAnsi="Unikurd Diyako" w:cs="Unikurd Diyako" w:hint="eastAsia"/>
          <w:rtl/>
        </w:rPr>
        <w:t>ه‌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هه‌لمژ</w:t>
      </w:r>
      <w:r w:rsidR="00A248CA" w:rsidRPr="00A248CA">
        <w:rPr>
          <w:rFonts w:ascii="Unikurd Diyako" w:hAnsi="Unikurd Diyako" w:cs="Unikurd Diyako" w:hint="cs"/>
          <w:rtl/>
        </w:rPr>
        <w:t>ی</w:t>
      </w:r>
      <w:r w:rsidR="00A248CA" w:rsidRPr="00A248CA">
        <w:rPr>
          <w:rFonts w:ascii="Unikurd Diyako" w:hAnsi="Unikurd Diyako" w:cs="Unikurd Diyako" w:hint="eastAsia"/>
          <w:rtl/>
        </w:rPr>
        <w:t>نا</w:t>
      </w:r>
      <w:r w:rsidR="00A248CA" w:rsidRPr="00A248CA">
        <w:rPr>
          <w:rFonts w:ascii="Unikurd Diyako" w:hAnsi="Unikurd Diyako" w:cs="Unikurd Diyako"/>
          <w:rtl/>
        </w:rPr>
        <w:t xml:space="preserve"> به‌رگر</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ده‌رها</w:t>
      </w:r>
      <w:r w:rsidR="00A248CA" w:rsidRPr="00A248CA">
        <w:rPr>
          <w:rFonts w:ascii="Unikurd Diyako" w:hAnsi="Unikurd Diyako" w:cs="Unikurd Diyako" w:hint="cs"/>
          <w:rtl/>
        </w:rPr>
        <w:t>ڤێ</w:t>
      </w:r>
      <w:r w:rsidR="00A248CA" w:rsidRPr="00A248CA">
        <w:rPr>
          <w:rFonts w:ascii="Unikurd Diyako" w:hAnsi="Unikurd Diyako" w:cs="Unikurd Diyako" w:hint="eastAsia"/>
          <w:rtl/>
        </w:rPr>
        <w:t>ژى</w:t>
      </w:r>
      <w:r w:rsidR="00A248CA" w:rsidRPr="00A248CA">
        <w:rPr>
          <w:rFonts w:ascii="Unikurd Diyako" w:hAnsi="Unikurd Diyako" w:cs="Unikurd Diyako"/>
          <w:rtl/>
        </w:rPr>
        <w:t>) و پ</w:t>
      </w:r>
      <w:r w:rsidR="00A248CA" w:rsidRPr="00A248CA">
        <w:rPr>
          <w:rFonts w:ascii="Unikurd Diyako" w:hAnsi="Unikurd Diyako" w:cs="Unikurd Diyako" w:hint="cs"/>
          <w:rtl/>
        </w:rPr>
        <w:t>یڤ</w:t>
      </w:r>
      <w:r w:rsidR="00A248CA" w:rsidRPr="00A248CA">
        <w:rPr>
          <w:rFonts w:ascii="Unikurd Diyako" w:hAnsi="Unikurd Diyako" w:cs="Unikurd Diyako" w:hint="eastAsia"/>
          <w:rtl/>
        </w:rPr>
        <w:t>ه‌ر</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ته‌خ</w:t>
      </w:r>
      <w:r w:rsidR="00A248CA" w:rsidRPr="00A248CA">
        <w:rPr>
          <w:rFonts w:ascii="Unikurd Diyako" w:hAnsi="Unikurd Diyako" w:cs="Unikurd Diyako" w:hint="eastAsia"/>
          <w:rtl/>
        </w:rPr>
        <w:t>ته‌به‌ندى</w:t>
      </w:r>
      <w:r w:rsidR="00A248CA" w:rsidRPr="00A248CA">
        <w:rPr>
          <w:rFonts w:ascii="Unikurd Diyako" w:hAnsi="Unikurd Diyako" w:cs="Unikurd Diyako"/>
          <w:rtl/>
        </w:rPr>
        <w:t xml:space="preserve"> ت</w:t>
      </w:r>
      <w:r w:rsidR="00A248CA" w:rsidRPr="00A248CA">
        <w:rPr>
          <w:rFonts w:ascii="Unikurd Diyako" w:hAnsi="Unikurd Diyako" w:cs="Unikurd Diyako" w:hint="cs"/>
          <w:rtl/>
        </w:rPr>
        <w:t>ۆ</w:t>
      </w:r>
      <w:r w:rsidR="00A248CA" w:rsidRPr="00A248CA">
        <w:rPr>
          <w:rFonts w:ascii="Unikurd Diyako" w:hAnsi="Unikurd Diyako" w:cs="Unikurd Diyako" w:hint="eastAsia"/>
          <w:rtl/>
        </w:rPr>
        <w:t>ماركرن،</w:t>
      </w:r>
      <w:r w:rsidR="00A248CA" w:rsidRPr="00A248CA">
        <w:rPr>
          <w:rFonts w:ascii="Unikurd Diyako" w:hAnsi="Unikurd Diyako" w:cs="Unikurd Diyako"/>
          <w:rtl/>
        </w:rPr>
        <w:t xml:space="preserve"> وه‌ك 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ده‌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تاب</w:t>
      </w:r>
      <w:r w:rsidR="00A248CA" w:rsidRPr="00A248CA">
        <w:rPr>
          <w:rFonts w:ascii="Unikurd Diyako" w:hAnsi="Unikurd Diyako" w:cs="Unikurd Diyako" w:hint="cs"/>
          <w:rtl/>
        </w:rPr>
        <w:t>ڵ</w:t>
      </w:r>
      <w:r w:rsidR="00A248CA" w:rsidRPr="00A248CA">
        <w:rPr>
          <w:rFonts w:ascii="Unikurd Diyako" w:hAnsi="Unikurd Diyako" w:cs="Unikurd Diyako" w:hint="eastAsia"/>
          <w:rtl/>
        </w:rPr>
        <w:t>و</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ته‌مه‌نى، و كو</w:t>
      </w:r>
      <w:r w:rsidR="00A248CA" w:rsidRPr="00A248CA">
        <w:rPr>
          <w:rFonts w:ascii="Unikurd Diyako" w:hAnsi="Unikurd Diyako" w:cs="Unikurd Diyako" w:hint="cs"/>
          <w:rtl/>
        </w:rPr>
        <w:t>ی</w:t>
      </w:r>
      <w:r w:rsidR="00A248CA" w:rsidRPr="00A248CA">
        <w:rPr>
          <w:rFonts w:ascii="Unikurd Diyako" w:hAnsi="Unikurd Diyako" w:cs="Unikurd Diyako" w:hint="eastAsia"/>
          <w:rtl/>
        </w:rPr>
        <w:t>رات</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به‌رو</w:t>
      </w:r>
      <w:r w:rsidR="00A248CA" w:rsidRPr="00A248CA">
        <w:rPr>
          <w:rFonts w:ascii="Unikurd Diyako" w:hAnsi="Unikurd Diyako" w:cs="Unikurd Diyako" w:hint="cs"/>
          <w:rtl/>
        </w:rPr>
        <w:t>ی</w:t>
      </w:r>
      <w:r w:rsidR="00A248CA" w:rsidRPr="00A248CA">
        <w:rPr>
          <w:rFonts w:ascii="Unikurd Diyako" w:hAnsi="Unikurd Diyako" w:cs="Unikurd Diyako" w:hint="eastAsia"/>
          <w:rtl/>
        </w:rPr>
        <w:t>كا</w:t>
      </w:r>
      <w:r w:rsidR="00A248CA" w:rsidRPr="00A248CA">
        <w:rPr>
          <w:rFonts w:ascii="Unikurd Diyako" w:hAnsi="Unikurd Diyako" w:cs="Unikurd Diyako"/>
          <w:rtl/>
        </w:rPr>
        <w:t xml:space="preserve"> هه‌ست</w:t>
      </w:r>
      <w:r w:rsidR="00A248CA" w:rsidRPr="00A248CA">
        <w:rPr>
          <w:rFonts w:ascii="Unikurd Diyako" w:hAnsi="Unikurd Diyako" w:cs="Unikurd Diyako" w:hint="cs"/>
          <w:rtl/>
        </w:rPr>
        <w:t>ی</w:t>
      </w:r>
      <w:r w:rsidR="00A248CA" w:rsidRPr="00A248CA">
        <w:rPr>
          <w:rFonts w:ascii="Unikurd Diyako" w:hAnsi="Unikurd Diyako" w:cs="Unikurd Diyako" w:hint="eastAsia"/>
          <w:rtl/>
        </w:rPr>
        <w:t>ارى،</w:t>
      </w:r>
      <w:r w:rsidR="00A248CA" w:rsidRPr="00A248CA">
        <w:rPr>
          <w:rFonts w:ascii="Unikurd Diyako" w:hAnsi="Unikurd Diyako" w:cs="Unikurd Diyako"/>
          <w:rtl/>
        </w:rPr>
        <w:t xml:space="preserve"> و ژ ده‌ستدانا هه‌</w:t>
      </w:r>
      <w:r w:rsidR="00A248CA" w:rsidRPr="00A248CA">
        <w:rPr>
          <w:rFonts w:ascii="Unikurd Diyako" w:hAnsi="Unikurd Diyako" w:cs="Unikurd Diyako" w:hint="cs"/>
          <w:rtl/>
        </w:rPr>
        <w:t>ڤ</w:t>
      </w:r>
      <w:r w:rsidR="00A248CA" w:rsidRPr="00A248CA">
        <w:rPr>
          <w:rFonts w:ascii="Unikurd Diyako" w:hAnsi="Unikurd Diyako" w:cs="Unikurd Diyako" w:hint="eastAsia"/>
          <w:rtl/>
        </w:rPr>
        <w:t>به‌ن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ته‌خته‌به‌ندى، و داتا هاتنه‌ شر</w:t>
      </w:r>
      <w:r w:rsidR="00A248CA" w:rsidRPr="00A248CA">
        <w:rPr>
          <w:rFonts w:ascii="Unikurd Diyako" w:hAnsi="Unikurd Diyako" w:cs="Unikurd Diyako" w:hint="cs"/>
          <w:rtl/>
        </w:rPr>
        <w:t>ۆڤ</w:t>
      </w:r>
      <w:r w:rsidR="00A248CA" w:rsidRPr="00A248CA">
        <w:rPr>
          <w:rFonts w:ascii="Unikurd Diyako" w:hAnsi="Unikurd Diyako" w:cs="Unikurd Diyako" w:hint="eastAsia"/>
          <w:rtl/>
        </w:rPr>
        <w:t>ه‌كرن</w:t>
      </w:r>
      <w:r w:rsidR="00A248CA" w:rsidRPr="00A248CA">
        <w:rPr>
          <w:rFonts w:ascii="Unikurd Diyako" w:hAnsi="Unikurd Diyako" w:cs="Unikurd Diyako"/>
          <w:rtl/>
        </w:rPr>
        <w:t xml:space="preserve"> بكارئ</w:t>
      </w:r>
      <w:r w:rsidR="00A248CA" w:rsidRPr="00A248CA">
        <w:rPr>
          <w:rFonts w:ascii="Unikurd Diyako" w:hAnsi="Unikurd Diyako" w:cs="Unikurd Diyako" w:hint="cs"/>
          <w:rtl/>
        </w:rPr>
        <w:t>ی</w:t>
      </w:r>
      <w:r w:rsidR="00A248CA" w:rsidRPr="00A248CA">
        <w:rPr>
          <w:rFonts w:ascii="Unikurd Diyako" w:hAnsi="Unikurd Diyako" w:cs="Unikurd Diyako" w:hint="eastAsia"/>
          <w:rtl/>
        </w:rPr>
        <w:t>نانا</w:t>
      </w:r>
      <w:r w:rsidR="00A248CA" w:rsidRPr="00A248CA">
        <w:rPr>
          <w:rFonts w:ascii="Unikurd Diyako" w:hAnsi="Unikurd Diyako" w:cs="Unikurd Diyako"/>
          <w:rtl/>
        </w:rPr>
        <w:t xml:space="preserve"> شر</w:t>
      </w:r>
      <w:r w:rsidR="00A248CA" w:rsidRPr="00A248CA">
        <w:rPr>
          <w:rFonts w:ascii="Unikurd Diyako" w:hAnsi="Unikurd Diyako" w:cs="Unikurd Diyako" w:hint="cs"/>
          <w:rtl/>
        </w:rPr>
        <w:t>ۆڤ</w:t>
      </w:r>
      <w:r w:rsidR="00A248CA" w:rsidRPr="00A248CA">
        <w:rPr>
          <w:rFonts w:ascii="Unikurd Diyako" w:hAnsi="Unikurd Diyako" w:cs="Unikurd Diyako" w:hint="eastAsia"/>
          <w:rtl/>
        </w:rPr>
        <w:t>ه‌كرنا</w:t>
      </w:r>
      <w:r w:rsidR="00A248CA" w:rsidRPr="00A248CA">
        <w:rPr>
          <w:rFonts w:ascii="Unikurd Diyako" w:hAnsi="Unikurd Diyako" w:cs="Unikurd Diyako"/>
          <w:rtl/>
        </w:rPr>
        <w:t xml:space="preserve"> ج</w:t>
      </w:r>
      <w:r w:rsidR="00A248CA" w:rsidRPr="00A248CA">
        <w:rPr>
          <w:rFonts w:ascii="Unikurd Diyako" w:hAnsi="Unikurd Diyako" w:cs="Unikurd Diyako" w:hint="cs"/>
          <w:rtl/>
        </w:rPr>
        <w:t>ی</w:t>
      </w:r>
      <w:r w:rsidR="00A248CA" w:rsidRPr="00A248CA">
        <w:rPr>
          <w:rFonts w:ascii="Unikurd Diyako" w:hAnsi="Unikurd Diyako" w:cs="Unikurd Diyako" w:hint="eastAsia"/>
          <w:rtl/>
        </w:rPr>
        <w:t>اواز</w:t>
      </w:r>
      <w:r w:rsidR="00A248CA" w:rsidRPr="00A248CA">
        <w:rPr>
          <w:rFonts w:ascii="Unikurd Diyako" w:hAnsi="Unikurd Diyako" w:cs="Unikurd Diyako"/>
          <w:rtl/>
        </w:rPr>
        <w:t xml:space="preserve"> (</w:t>
      </w:r>
      <w:r w:rsidR="00A248CA" w:rsidRPr="00A248CA">
        <w:rPr>
          <w:rFonts w:ascii="Unikurd Diyako" w:hAnsi="Unikurd Diyako" w:cs="Unikurd Diyako"/>
        </w:rPr>
        <w:t>ANOVA</w:t>
      </w:r>
      <w:r w:rsidR="00A248CA" w:rsidRPr="00A248CA">
        <w:rPr>
          <w:rFonts w:ascii="Unikurd Diyako" w:hAnsi="Unikurd Diyako" w:cs="Unikurd Diyako"/>
          <w:rtl/>
        </w:rPr>
        <w:t>) و شر</w:t>
      </w:r>
      <w:r w:rsidR="00A248CA" w:rsidRPr="00A248CA">
        <w:rPr>
          <w:rFonts w:ascii="Unikurd Diyako" w:hAnsi="Unikurd Diyako" w:cs="Unikurd Diyako" w:hint="cs"/>
          <w:rtl/>
        </w:rPr>
        <w:t>ۆڤ</w:t>
      </w:r>
      <w:r w:rsidR="00A248CA" w:rsidRPr="00A248CA">
        <w:rPr>
          <w:rFonts w:ascii="Unikurd Diyako" w:hAnsi="Unikurd Diyako" w:cs="Unikurd Diyako" w:hint="eastAsia"/>
          <w:rtl/>
        </w:rPr>
        <w:t>ه‌كرنا</w:t>
      </w:r>
      <w:r w:rsidR="00A248CA" w:rsidRPr="00A248CA">
        <w:rPr>
          <w:rFonts w:ascii="Unikurd Diyako" w:hAnsi="Unikurd Diyako" w:cs="Unikurd Diyako"/>
          <w:rtl/>
        </w:rPr>
        <w:t xml:space="preserve"> هه‌</w:t>
      </w:r>
      <w:r w:rsidR="00A248CA" w:rsidRPr="00A248CA">
        <w:rPr>
          <w:rFonts w:ascii="Unikurd Diyako" w:hAnsi="Unikurd Diyako" w:cs="Unikurd Diyako" w:hint="cs"/>
          <w:rtl/>
        </w:rPr>
        <w:t>ڤ</w:t>
      </w:r>
      <w:r w:rsidR="00A248CA" w:rsidRPr="00A248CA">
        <w:rPr>
          <w:rFonts w:ascii="Unikurd Diyako" w:hAnsi="Unikurd Diyako" w:cs="Unikurd Diyako" w:hint="eastAsia"/>
          <w:rtl/>
        </w:rPr>
        <w:t>به‌ند</w:t>
      </w:r>
      <w:r w:rsidR="00A248CA" w:rsidRPr="00A248CA">
        <w:rPr>
          <w:rFonts w:ascii="Unikurd Diyako" w:hAnsi="Unikurd Diyako" w:cs="Unikurd Diyako" w:hint="cs"/>
          <w:rtl/>
        </w:rPr>
        <w:t>یێ</w:t>
      </w:r>
      <w:r w:rsidR="00A248CA" w:rsidRPr="00A248CA">
        <w:rPr>
          <w:rFonts w:ascii="Unikurd Diyako" w:hAnsi="Unikurd Diyako" w:cs="Unikurd Diyako"/>
          <w:rtl/>
        </w:rPr>
        <w:t xml:space="preserve"> و هه‌لسه‌نگاندنا چه‌ماو</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w:t>
      </w:r>
      <w:r w:rsidR="00A248CA" w:rsidRPr="00A248CA">
        <w:rPr>
          <w:rFonts w:ascii="Unikurd Diyako" w:hAnsi="Unikurd Diyako" w:cs="Unikurd Diyako"/>
        </w:rPr>
        <w:t>ROC</w:t>
      </w:r>
      <w:r w:rsidR="00A248CA" w:rsidRPr="00A248CA">
        <w:rPr>
          <w:rFonts w:ascii="Unikurd Diyako" w:hAnsi="Unikurd Diyako" w:cs="Unikurd Diyako"/>
          <w:rtl/>
        </w:rPr>
        <w:t>.</w:t>
      </w:r>
    </w:p>
    <w:p w14:paraId="1A5EAA12" w14:textId="286C21EB" w:rsidR="00384FA7" w:rsidRPr="00384FA7" w:rsidRDefault="00384FA7" w:rsidP="00384FA7">
      <w:pPr>
        <w:bidi/>
        <w:spacing w:after="200" w:line="216" w:lineRule="auto"/>
        <w:jc w:val="both"/>
        <w:rPr>
          <w:rFonts w:ascii="Unikurd Diyako" w:hAnsi="Unikurd Diyako" w:cs="Unikurd Diyako"/>
        </w:rPr>
      </w:pPr>
      <w:r w:rsidRPr="00384FA7">
        <w:rPr>
          <w:rFonts w:ascii="Unikurd Diyako" w:eastAsia="Calibri" w:hAnsi="Unikurd Diyako" w:cs="Unikurd Diyako"/>
          <w:b/>
          <w:bCs/>
          <w:color w:val="0000FF"/>
          <w:rtl/>
        </w:rPr>
        <w:t>ئەنجام</w:t>
      </w:r>
      <w:r w:rsidRPr="00EB6F6B">
        <w:rPr>
          <w:rFonts w:ascii="Unikurd Diyako" w:eastAsia="Calibri" w:hAnsi="Unikurd Diyako" w:cs="Unikurd Diyako" w:hint="cs"/>
          <w:b/>
          <w:bCs/>
          <w:color w:val="0000FF"/>
          <w:rtl/>
        </w:rPr>
        <w:t>:</w:t>
      </w:r>
      <w:r w:rsidR="00F26FBE" w:rsidRPr="00EB6F6B">
        <w:rPr>
          <w:rFonts w:ascii="Unikurd Diyako" w:hAnsi="Unikurd Diyako" w:cs="Unikurd Diyako" w:hint="cs"/>
          <w:rtl/>
        </w:rPr>
        <w:t xml:space="preserve"> </w:t>
      </w:r>
      <w:r w:rsidR="00A248CA" w:rsidRPr="00A248CA">
        <w:rPr>
          <w:rFonts w:ascii="Unikurd Diyako" w:hAnsi="Unikurd Diyako" w:cs="Unikurd Diyako"/>
          <w:rtl/>
        </w:rPr>
        <w:t>ئاس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هه‌ر ئ</w:t>
      </w:r>
      <w:r w:rsidR="00A248CA" w:rsidRPr="00A248CA">
        <w:rPr>
          <w:rFonts w:ascii="Unikurd Diyako" w:hAnsi="Unikurd Diyako" w:cs="Unikurd Diyako" w:hint="cs"/>
          <w:rtl/>
        </w:rPr>
        <w:t>ێ</w:t>
      </w:r>
      <w:r w:rsidR="00A248CA" w:rsidRPr="00A248CA">
        <w:rPr>
          <w:rFonts w:ascii="Unikurd Diyako" w:hAnsi="Unikurd Diyako" w:cs="Unikurd Diyako" w:hint="eastAsia"/>
          <w:rtl/>
        </w:rPr>
        <w:t>ك</w:t>
      </w:r>
      <w:r w:rsidR="00A248CA" w:rsidRPr="00A248CA">
        <w:rPr>
          <w:rFonts w:ascii="Unikurd Diyako" w:hAnsi="Unikurd Diyako" w:cs="Unikurd Diyako"/>
          <w:rtl/>
        </w:rPr>
        <w:t xml:space="preserve"> ژ ه</w:t>
      </w:r>
      <w:r w:rsidR="00A248CA" w:rsidRPr="00A248CA">
        <w:rPr>
          <w:rFonts w:ascii="Unikurd Diyako" w:hAnsi="Unikurd Diyako" w:cs="Unikurd Diyako" w:hint="cs"/>
          <w:rtl/>
        </w:rPr>
        <w:t>ۆ</w:t>
      </w:r>
      <w:r w:rsidR="00A248CA" w:rsidRPr="00A248CA">
        <w:rPr>
          <w:rFonts w:ascii="Unikurd Diyako" w:hAnsi="Unikurd Diyako" w:cs="Unikurd Diyako" w:hint="eastAsia"/>
          <w:rtl/>
        </w:rPr>
        <w:t>كا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رز</w:t>
      </w:r>
      <w:r w:rsidR="00A248CA" w:rsidRPr="00A248CA">
        <w:rPr>
          <w:rFonts w:ascii="Unikurd Diyako" w:hAnsi="Unikurd Diyako" w:cs="Unikurd Diyako" w:hint="cs"/>
          <w:rtl/>
        </w:rPr>
        <w:t>ی</w:t>
      </w:r>
      <w:r w:rsidR="00A248CA" w:rsidRPr="00A248CA">
        <w:rPr>
          <w:rFonts w:ascii="Unikurd Diyako" w:hAnsi="Unikurd Diyako" w:cs="Unikurd Diyako" w:hint="eastAsia"/>
          <w:rtl/>
        </w:rPr>
        <w:t>بوونا</w:t>
      </w:r>
      <w:r w:rsidR="00A248CA" w:rsidRPr="00A248CA">
        <w:rPr>
          <w:rFonts w:ascii="Unikurd Diyako" w:hAnsi="Unikurd Diyako" w:cs="Unikurd Diyako"/>
          <w:rtl/>
        </w:rPr>
        <w:t xml:space="preserve"> وه‌ره‌ما ئه‌لفا (</w:t>
      </w:r>
      <w:r w:rsidR="00A248CA" w:rsidRPr="00A248CA">
        <w:rPr>
          <w:rFonts w:ascii="Unikurd Diyako" w:hAnsi="Unikurd Diyako" w:cs="Unikurd Diyako"/>
        </w:rPr>
        <w:t xml:space="preserve">TNF – </w:t>
      </w:r>
      <w:r w:rsidR="00A248CA" w:rsidRPr="00A248CA">
        <w:rPr>
          <w:rFonts w:ascii="Calibri" w:hAnsi="Calibri" w:cs="Calibri"/>
        </w:rPr>
        <w:t>α</w:t>
      </w:r>
      <w:r w:rsidR="00A248CA" w:rsidRPr="00A248CA">
        <w:rPr>
          <w:rFonts w:ascii="Unikurd Diyako" w:hAnsi="Unikurd Diyako" w:cs="Unikurd Diyako"/>
          <w:rtl/>
        </w:rPr>
        <w:t>) و ه</w:t>
      </w:r>
      <w:r w:rsidR="00A248CA" w:rsidRPr="00A248CA">
        <w:rPr>
          <w:rFonts w:ascii="Unikurd Diyako" w:hAnsi="Unikurd Diyako" w:cs="Unikurd Diyako" w:hint="cs"/>
          <w:rtl/>
        </w:rPr>
        <w:t>ۆ</w:t>
      </w:r>
      <w:r w:rsidR="00A248CA" w:rsidRPr="00A248CA">
        <w:rPr>
          <w:rFonts w:ascii="Unikurd Diyako" w:hAnsi="Unikurd Diyako" w:cs="Unikurd Diyako" w:hint="eastAsia"/>
          <w:rtl/>
        </w:rPr>
        <w:t>كا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ئه‌نترلوك</w:t>
      </w:r>
      <w:r w:rsidR="00A248CA" w:rsidRPr="00A248CA">
        <w:rPr>
          <w:rFonts w:ascii="Unikurd Diyako" w:hAnsi="Unikurd Diyako" w:cs="Unikurd Diyako" w:hint="cs"/>
          <w:rtl/>
        </w:rPr>
        <w:t>ی</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32 ئه‌لفا (</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ب ش</w:t>
      </w:r>
      <w:r w:rsidR="00A248CA" w:rsidRPr="00A248CA">
        <w:rPr>
          <w:rFonts w:ascii="Unikurd Diyako" w:hAnsi="Unikurd Diyako" w:cs="Unikurd Diyako" w:hint="cs"/>
          <w:rtl/>
        </w:rPr>
        <w:t>ێ</w:t>
      </w:r>
      <w:r w:rsidR="00A248CA" w:rsidRPr="00A248CA">
        <w:rPr>
          <w:rFonts w:ascii="Unikurd Diyako" w:hAnsi="Unikurd Diyako" w:cs="Unikurd Diyako" w:hint="eastAsia"/>
          <w:rtl/>
        </w:rPr>
        <w:t>وه‌ك</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به‌رچا</w:t>
      </w:r>
      <w:r w:rsidR="00A248CA" w:rsidRPr="00A248CA">
        <w:rPr>
          <w:rFonts w:ascii="Unikurd Diyako" w:hAnsi="Unikurd Diyako" w:cs="Unikurd Diyako" w:hint="cs"/>
          <w:rtl/>
        </w:rPr>
        <w:t>ڤ</w:t>
      </w:r>
      <w:r w:rsidR="00A248CA" w:rsidRPr="00A248CA">
        <w:rPr>
          <w:rFonts w:ascii="Unikurd Diyako" w:hAnsi="Unikurd Diyako" w:cs="Unikurd Diyako"/>
          <w:rtl/>
        </w:rPr>
        <w:t xml:space="preserve"> بلندبوون لنك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هه‌ودانا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ب به‌راوردكرن دگه‌ل كه‌س</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ساخله‌م، دگه‌ل ز</w:t>
      </w:r>
      <w:r w:rsidR="00A248CA" w:rsidRPr="00A248CA">
        <w:rPr>
          <w:rFonts w:ascii="Unikurd Diyako" w:hAnsi="Unikurd Diyako" w:cs="Unikurd Diyako" w:hint="cs"/>
          <w:rtl/>
        </w:rPr>
        <w:t>ێ</w:t>
      </w:r>
      <w:r w:rsidR="00A248CA" w:rsidRPr="00A248CA">
        <w:rPr>
          <w:rFonts w:ascii="Unikurd Diyako" w:hAnsi="Unikurd Diyako" w:cs="Unikurd Diyako" w:hint="eastAsia"/>
          <w:rtl/>
        </w:rPr>
        <w:t>ده‌بوونه‌كا</w:t>
      </w:r>
      <w:r w:rsidR="00A248CA" w:rsidRPr="00A248CA">
        <w:rPr>
          <w:rFonts w:ascii="Unikurd Diyako" w:hAnsi="Unikurd Diyako" w:cs="Unikurd Diyako"/>
          <w:rtl/>
        </w:rPr>
        <w:t xml:space="preserve"> پ</w:t>
      </w:r>
      <w:r w:rsidR="00A248CA" w:rsidRPr="00A248CA">
        <w:rPr>
          <w:rFonts w:ascii="Unikurd Diyako" w:hAnsi="Unikurd Diyako" w:cs="Unikurd Diyako" w:hint="cs"/>
          <w:rtl/>
        </w:rPr>
        <w:t>ی</w:t>
      </w:r>
      <w:r w:rsidR="00A248CA" w:rsidRPr="00A248CA">
        <w:rPr>
          <w:rFonts w:ascii="Unikurd Diyako" w:hAnsi="Unikurd Diyako" w:cs="Unikurd Diyako" w:hint="eastAsia"/>
          <w:rtl/>
        </w:rPr>
        <w:t>چ</w:t>
      </w:r>
      <w:r w:rsidR="00A248CA" w:rsidRPr="00A248CA">
        <w:rPr>
          <w:rFonts w:ascii="Unikurd Diyako" w:hAnsi="Unikurd Diyako" w:cs="Unikurd Diyako"/>
          <w:rtl/>
        </w:rPr>
        <w:t xml:space="preserve"> پ</w:t>
      </w:r>
      <w:r w:rsidR="00A248CA" w:rsidRPr="00A248CA">
        <w:rPr>
          <w:rFonts w:ascii="Unikurd Diyako" w:hAnsi="Unikurd Diyako" w:cs="Unikurd Diyako" w:hint="cs"/>
          <w:rtl/>
        </w:rPr>
        <w:t>ی</w:t>
      </w:r>
      <w:r w:rsidR="00A248CA" w:rsidRPr="00A248CA">
        <w:rPr>
          <w:rFonts w:ascii="Unikurd Diyako" w:hAnsi="Unikurd Diyako" w:cs="Unikurd Diyako" w:hint="eastAsia"/>
          <w:rtl/>
        </w:rPr>
        <w:t>چه‌</w:t>
      </w:r>
      <w:r w:rsidR="00A248CA" w:rsidRPr="00A248CA">
        <w:rPr>
          <w:rFonts w:ascii="Unikurd Diyako" w:hAnsi="Unikurd Diyako" w:cs="Unikurd Diyako"/>
          <w:rtl/>
        </w:rPr>
        <w:t xml:space="preserve"> كو دگه‌ل تون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ن</w:t>
      </w:r>
      <w:r w:rsidR="00A248CA" w:rsidRPr="00A248CA">
        <w:rPr>
          <w:rFonts w:ascii="Unikurd Diyako" w:hAnsi="Unikurd Diyako" w:cs="Unikurd Diyako" w:hint="eastAsia"/>
          <w:rtl/>
        </w:rPr>
        <w:t>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یێ</w:t>
      </w:r>
      <w:r w:rsidR="00A248CA" w:rsidRPr="00A248CA">
        <w:rPr>
          <w:rFonts w:ascii="Unikurd Diyako" w:hAnsi="Unikurd Diyako" w:cs="Unikurd Diyako"/>
          <w:rtl/>
        </w:rPr>
        <w:t xml:space="preserve"> دگونج</w:t>
      </w:r>
      <w:r w:rsidR="00A248CA" w:rsidRPr="00A248CA">
        <w:rPr>
          <w:rFonts w:ascii="Unikurd Diyako" w:hAnsi="Unikurd Diyako" w:cs="Unikurd Diyako" w:hint="cs"/>
          <w:rtl/>
        </w:rPr>
        <w:t>ی</w:t>
      </w:r>
      <w:r w:rsidR="00A248CA" w:rsidRPr="00A248CA">
        <w:rPr>
          <w:rFonts w:ascii="Unikurd Diyako" w:hAnsi="Unikurd Diyako" w:cs="Unikurd Diyako" w:hint="eastAsia"/>
          <w:rtl/>
        </w:rPr>
        <w:t>ت</w:t>
      </w:r>
      <w:r w:rsidR="00A248CA" w:rsidRPr="00A248CA">
        <w:rPr>
          <w:rFonts w:ascii="Unikurd Diyako" w:hAnsi="Unikurd Diyako" w:cs="Unikurd Diyako"/>
          <w:rtl/>
        </w:rPr>
        <w:t>. ه</w:t>
      </w:r>
      <w:r w:rsidR="00A248CA" w:rsidRPr="00A248CA">
        <w:rPr>
          <w:rFonts w:ascii="Unikurd Diyako" w:hAnsi="Unikurd Diyako" w:cs="Unikurd Diyako" w:hint="cs"/>
          <w:rtl/>
        </w:rPr>
        <w:t>ۆ</w:t>
      </w:r>
      <w:r w:rsidR="00A248CA" w:rsidRPr="00A248CA">
        <w:rPr>
          <w:rFonts w:ascii="Unikurd Diyako" w:hAnsi="Unikurd Diyako" w:cs="Unikurd Diyako" w:hint="eastAsia"/>
          <w:rtl/>
        </w:rPr>
        <w:t>كا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رز</w:t>
      </w:r>
      <w:r w:rsidR="00A248CA" w:rsidRPr="00A248CA">
        <w:rPr>
          <w:rFonts w:ascii="Unikurd Diyako" w:hAnsi="Unikurd Diyako" w:cs="Unikurd Diyako" w:hint="cs"/>
          <w:rtl/>
        </w:rPr>
        <w:t>ی</w:t>
      </w:r>
      <w:r w:rsidR="00A248CA" w:rsidRPr="00A248CA">
        <w:rPr>
          <w:rFonts w:ascii="Unikurd Diyako" w:hAnsi="Unikurd Diyako" w:cs="Unikurd Diyako" w:hint="eastAsia"/>
          <w:rtl/>
        </w:rPr>
        <w:t>بوونا</w:t>
      </w:r>
      <w:r w:rsidR="00A248CA" w:rsidRPr="00A248CA">
        <w:rPr>
          <w:rFonts w:ascii="Unikurd Diyako" w:hAnsi="Unikurd Diyako" w:cs="Unikurd Diyako"/>
          <w:rtl/>
        </w:rPr>
        <w:t xml:space="preserve"> وه‌ره‌ما ئه‌لفا (</w:t>
      </w:r>
      <w:r w:rsidR="00A248CA" w:rsidRPr="00A248CA">
        <w:rPr>
          <w:rFonts w:ascii="Unikurd Diyako" w:hAnsi="Unikurd Diyako" w:cs="Unikurd Diyako"/>
        </w:rPr>
        <w:t xml:space="preserve">TNF – </w:t>
      </w:r>
      <w:r w:rsidR="00A248CA" w:rsidRPr="00A248CA">
        <w:rPr>
          <w:rFonts w:ascii="Calibri" w:hAnsi="Calibri" w:cs="Calibri"/>
        </w:rPr>
        <w:t>α</w:t>
      </w:r>
      <w:r w:rsidR="00A248CA" w:rsidRPr="00A248CA">
        <w:rPr>
          <w:rFonts w:ascii="Unikurd Diyako" w:hAnsi="Unikurd Diyako" w:cs="Unikurd Diyako"/>
          <w:rtl/>
        </w:rPr>
        <w:t>) هه‌</w:t>
      </w:r>
      <w:r w:rsidR="00A248CA" w:rsidRPr="00A248CA">
        <w:rPr>
          <w:rFonts w:ascii="Unikurd Diyako" w:hAnsi="Unikurd Diyako" w:cs="Unikurd Diyako" w:hint="cs"/>
          <w:rtl/>
        </w:rPr>
        <w:t>ڤ</w:t>
      </w:r>
      <w:r w:rsidR="00A248CA" w:rsidRPr="00A248CA">
        <w:rPr>
          <w:rFonts w:ascii="Unikurd Diyako" w:hAnsi="Unikurd Diyako" w:cs="Unikurd Diyako" w:hint="eastAsia"/>
          <w:rtl/>
        </w:rPr>
        <w:t>به‌ند</w:t>
      </w:r>
      <w:r w:rsidR="00A248CA" w:rsidRPr="00A248CA">
        <w:rPr>
          <w:rFonts w:ascii="Unikurd Diyako" w:hAnsi="Unikurd Diyako" w:cs="Unikurd Diyako" w:hint="cs"/>
          <w:rtl/>
        </w:rPr>
        <w:t>ی</w:t>
      </w:r>
      <w:r w:rsidR="00A248CA" w:rsidRPr="00A248CA">
        <w:rPr>
          <w:rFonts w:ascii="Unikurd Diyako" w:hAnsi="Unikurd Diyako" w:cs="Unikurd Diyako" w:hint="eastAsia"/>
          <w:rtl/>
        </w:rPr>
        <w:t>ه‌كا</w:t>
      </w:r>
      <w:r w:rsidR="00A248CA" w:rsidRPr="00A248CA">
        <w:rPr>
          <w:rFonts w:ascii="Unikurd Diyako" w:hAnsi="Unikurd Diyako" w:cs="Unikurd Diyako"/>
          <w:rtl/>
        </w:rPr>
        <w:t xml:space="preserve"> به</w:t>
      </w:r>
      <w:r w:rsidR="00A248CA" w:rsidRPr="00A248CA">
        <w:rPr>
          <w:rFonts w:ascii="Unikurd Diyako" w:hAnsi="Unikurd Diyako" w:cs="Unikurd Diyako" w:hint="cs"/>
          <w:rtl/>
        </w:rPr>
        <w:t>ێ</w:t>
      </w:r>
      <w:r w:rsidR="00A248CA" w:rsidRPr="00A248CA">
        <w:rPr>
          <w:rFonts w:ascii="Unikurd Diyako" w:hAnsi="Unikurd Diyako" w:cs="Unikurd Diyako" w:hint="eastAsia"/>
          <w:rtl/>
        </w:rPr>
        <w:t>ز</w:t>
      </w:r>
      <w:r w:rsidR="00A248CA" w:rsidRPr="00A248CA">
        <w:rPr>
          <w:rFonts w:ascii="Unikurd Diyako" w:hAnsi="Unikurd Diyako" w:cs="Unikurd Diyako"/>
          <w:rtl/>
        </w:rPr>
        <w:t xml:space="preserve"> 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ركر</w:t>
      </w:r>
      <w:r w:rsidR="00A248CA" w:rsidRPr="00A248CA">
        <w:rPr>
          <w:rFonts w:ascii="Unikurd Diyako" w:hAnsi="Unikurd Diyako" w:cs="Unikurd Diyako"/>
          <w:rtl/>
        </w:rPr>
        <w:t xml:space="preserve"> ب پ</w:t>
      </w:r>
      <w:r w:rsidR="00A248CA" w:rsidRPr="00A248CA">
        <w:rPr>
          <w:rFonts w:ascii="Unikurd Diyako" w:hAnsi="Unikurd Diyako" w:cs="Unikurd Diyako" w:hint="cs"/>
          <w:rtl/>
        </w:rPr>
        <w:t>یڤ</w:t>
      </w:r>
      <w:r w:rsidR="00A248CA" w:rsidRPr="00A248CA">
        <w:rPr>
          <w:rFonts w:ascii="Unikurd Diyako" w:hAnsi="Unikurd Diyako" w:cs="Unikurd Diyako" w:hint="eastAsia"/>
          <w:rtl/>
        </w:rPr>
        <w:t>ه‌ر</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ته‌خته‌به‌ندى و هو</w:t>
      </w:r>
      <w:r w:rsidR="00A248CA" w:rsidRPr="00A248CA">
        <w:rPr>
          <w:rFonts w:ascii="Unikurd Diyako" w:hAnsi="Unikurd Diyako" w:cs="Unikurd Diyako" w:hint="cs"/>
          <w:rtl/>
        </w:rPr>
        <w:t>ی</w:t>
      </w:r>
      <w:r w:rsidR="00A248CA" w:rsidRPr="00A248CA">
        <w:rPr>
          <w:rFonts w:ascii="Unikurd Diyako" w:hAnsi="Unikurd Diyako" w:cs="Unikurd Diyako" w:hint="eastAsia"/>
          <w:rtl/>
        </w:rPr>
        <w:t>ر</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ده‌ست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كرنه‌كا</w:t>
      </w:r>
      <w:r w:rsidR="00A248CA" w:rsidRPr="00A248CA">
        <w:rPr>
          <w:rFonts w:ascii="Unikurd Diyako" w:hAnsi="Unikurd Diyako" w:cs="Unikurd Diyako"/>
          <w:rtl/>
        </w:rPr>
        <w:t xml:space="preserve"> بلندتر، ب تا</w:t>
      </w:r>
      <w:r w:rsidR="00A248CA" w:rsidRPr="00A248CA">
        <w:rPr>
          <w:rFonts w:ascii="Unikurd Diyako" w:hAnsi="Unikurd Diyako" w:cs="Unikurd Diyako" w:hint="cs"/>
          <w:rtl/>
        </w:rPr>
        <w:t>ی</w:t>
      </w:r>
      <w:r w:rsidR="00A248CA" w:rsidRPr="00A248CA">
        <w:rPr>
          <w:rFonts w:ascii="Unikurd Diyako" w:hAnsi="Unikurd Diyako" w:cs="Unikurd Diyako" w:hint="eastAsia"/>
          <w:rtl/>
        </w:rPr>
        <w:t>به‌ت</w:t>
      </w:r>
      <w:r w:rsidR="00A248CA" w:rsidRPr="00A248CA">
        <w:rPr>
          <w:rFonts w:ascii="Unikurd Diyako" w:hAnsi="Unikurd Diyako" w:cs="Unikurd Diyako"/>
          <w:rtl/>
        </w:rPr>
        <w:t xml:space="preserve"> د بوار</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توندا (84,78 %) هه‌روه‌سا ئاست</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ه</w:t>
      </w:r>
      <w:r w:rsidR="00A248CA" w:rsidRPr="00A248CA">
        <w:rPr>
          <w:rFonts w:ascii="Unikurd Diyako" w:hAnsi="Unikurd Diyako" w:cs="Unikurd Diyako" w:hint="cs"/>
          <w:rtl/>
        </w:rPr>
        <w:t>ۆ</w:t>
      </w:r>
      <w:r w:rsidR="00A248CA" w:rsidRPr="00A248CA">
        <w:rPr>
          <w:rFonts w:ascii="Unikurd Diyako" w:hAnsi="Unikurd Diyako" w:cs="Unikurd Diyako" w:hint="eastAsia"/>
          <w:rtl/>
        </w:rPr>
        <w:t>كا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رز</w:t>
      </w:r>
      <w:r w:rsidR="00A248CA" w:rsidRPr="00A248CA">
        <w:rPr>
          <w:rFonts w:ascii="Unikurd Diyako" w:hAnsi="Unikurd Diyako" w:cs="Unikurd Diyako" w:hint="cs"/>
          <w:rtl/>
        </w:rPr>
        <w:t>ی</w:t>
      </w:r>
      <w:r w:rsidR="00A248CA" w:rsidRPr="00A248CA">
        <w:rPr>
          <w:rFonts w:ascii="Unikurd Diyako" w:hAnsi="Unikurd Diyako" w:cs="Unikurd Diyako" w:hint="eastAsia"/>
          <w:rtl/>
        </w:rPr>
        <w:t>بوونا</w:t>
      </w:r>
      <w:r w:rsidR="00A248CA" w:rsidRPr="00A248CA">
        <w:rPr>
          <w:rFonts w:ascii="Unikurd Diyako" w:hAnsi="Unikurd Diyako" w:cs="Unikurd Diyako"/>
          <w:rtl/>
        </w:rPr>
        <w:t xml:space="preserve"> وه‌ره‌ما ئه‌لفا (</w:t>
      </w:r>
      <w:r w:rsidR="00A248CA" w:rsidRPr="00A248CA">
        <w:rPr>
          <w:rFonts w:ascii="Unikurd Diyako" w:hAnsi="Unikurd Diyako" w:cs="Unikurd Diyako"/>
        </w:rPr>
        <w:t>IL - 32</w:t>
      </w:r>
      <w:r w:rsidR="00A248CA" w:rsidRPr="00A248CA">
        <w:rPr>
          <w:rFonts w:ascii="Calibri" w:hAnsi="Calibri" w:cs="Calibri"/>
        </w:rPr>
        <w:t>α</w:t>
      </w:r>
      <w:r w:rsidR="00A248CA" w:rsidRPr="00A248CA">
        <w:rPr>
          <w:rFonts w:ascii="Unikurd Diyako" w:hAnsi="Unikurd Diyako" w:cs="Unikurd Diyako"/>
          <w:rtl/>
        </w:rPr>
        <w:t>) دگه‌ل تون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نه‌</w:t>
      </w:r>
      <w:r w:rsidR="00A248CA" w:rsidRPr="00A248CA">
        <w:rPr>
          <w:rFonts w:ascii="Unikurd Diyako" w:hAnsi="Unikurd Diyako" w:cs="Unikurd Diyako" w:hint="eastAsia"/>
          <w:rtl/>
        </w:rPr>
        <w:t>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یێ</w:t>
      </w:r>
      <w:r w:rsidR="00A248CA" w:rsidRPr="00A248CA">
        <w:rPr>
          <w:rFonts w:ascii="Unikurd Diyako" w:hAnsi="Unikurd Diyako" w:cs="Unikurd Diyako"/>
          <w:rtl/>
        </w:rPr>
        <w:t xml:space="preserve"> بلندبوو، ل</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دگه‌ل ك</w:t>
      </w:r>
      <w:r w:rsidR="00A248CA" w:rsidRPr="00A248CA">
        <w:rPr>
          <w:rFonts w:ascii="Unikurd Diyako" w:hAnsi="Unikurd Diyako" w:cs="Unikurd Diyako" w:hint="cs"/>
          <w:rtl/>
        </w:rPr>
        <w:t>ێ</w:t>
      </w:r>
      <w:r w:rsidR="00A248CA" w:rsidRPr="00A248CA">
        <w:rPr>
          <w:rFonts w:ascii="Unikurd Diyako" w:hAnsi="Unikurd Diyako" w:cs="Unikurd Diyako" w:hint="eastAsia"/>
          <w:rtl/>
        </w:rPr>
        <w:t>مبوون</w:t>
      </w:r>
      <w:r w:rsidR="00A248CA" w:rsidRPr="00A248CA">
        <w:rPr>
          <w:rFonts w:ascii="Unikurd Diyako" w:hAnsi="Unikurd Diyako" w:cs="Unikurd Diyako"/>
          <w:rtl/>
        </w:rPr>
        <w:t xml:space="preserve"> د پ</w:t>
      </w:r>
      <w:r w:rsidR="00A248CA" w:rsidRPr="00A248CA">
        <w:rPr>
          <w:rFonts w:ascii="Unikurd Diyako" w:hAnsi="Unikurd Diyako" w:cs="Unikurd Diyako" w:hint="cs"/>
          <w:rtl/>
        </w:rPr>
        <w:t>ێ</w:t>
      </w:r>
      <w:r w:rsidR="00A248CA" w:rsidRPr="00A248CA">
        <w:rPr>
          <w:rFonts w:ascii="Unikurd Diyako" w:hAnsi="Unikurd Diyako" w:cs="Unikurd Diyako" w:hint="eastAsia"/>
          <w:rtl/>
        </w:rPr>
        <w:t>رابوونا</w:t>
      </w:r>
      <w:r w:rsidR="00A248CA" w:rsidRPr="00A248CA">
        <w:rPr>
          <w:rFonts w:ascii="Unikurd Diyako" w:hAnsi="Unikurd Diyako" w:cs="Unikurd Diyako"/>
          <w:rtl/>
        </w:rPr>
        <w:t xml:space="preserve"> وى </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ده‌ست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كرن</w:t>
      </w:r>
      <w:r w:rsidR="00A248CA" w:rsidRPr="00A248CA">
        <w:rPr>
          <w:rFonts w:ascii="Unikurd Diyako" w:hAnsi="Unikurd Diyako" w:cs="Unikurd Diyako" w:hint="cs"/>
          <w:rtl/>
        </w:rPr>
        <w:t>ێ</w:t>
      </w:r>
      <w:r w:rsidR="00A248CA" w:rsidRPr="00A248CA">
        <w:rPr>
          <w:rFonts w:ascii="Unikurd Diyako" w:hAnsi="Unikurd Diyako" w:cs="Unikurd Diyako"/>
          <w:rtl/>
        </w:rPr>
        <w:t>.</w:t>
      </w:r>
    </w:p>
    <w:p w14:paraId="0A9F6FC5" w14:textId="06D0624D" w:rsidR="000C319A" w:rsidRPr="00A31EB3" w:rsidRDefault="00384FA7" w:rsidP="00384FA7">
      <w:pPr>
        <w:bidi/>
        <w:spacing w:after="200" w:line="216" w:lineRule="auto"/>
        <w:jc w:val="both"/>
        <w:rPr>
          <w:rFonts w:ascii="Unikurd Diyako" w:hAnsi="Unikurd Diyako" w:cs="Unikurd Diyako"/>
          <w:rtl/>
        </w:rPr>
      </w:pPr>
      <w:r w:rsidRPr="00384FA7">
        <w:rPr>
          <w:rFonts w:ascii="Unikurd Diyako" w:eastAsia="Calibri" w:hAnsi="Unikurd Diyako" w:cs="Unikurd Diyako"/>
          <w:b/>
          <w:bCs/>
          <w:color w:val="0000FF"/>
          <w:rtl/>
        </w:rPr>
        <w:t>ده‌رئه‌نجام</w:t>
      </w:r>
      <w:r>
        <w:rPr>
          <w:rFonts w:ascii="Unikurd Diyako" w:eastAsia="Calibri" w:hAnsi="Unikurd Diyako" w:cs="Unikurd Diyako" w:hint="cs"/>
          <w:b/>
          <w:bCs/>
          <w:color w:val="0000FF"/>
          <w:rtl/>
        </w:rPr>
        <w:t xml:space="preserve">: </w:t>
      </w:r>
      <w:r w:rsidR="00A248CA" w:rsidRPr="00A248CA">
        <w:rPr>
          <w:rFonts w:ascii="Unikurd Diyako" w:hAnsi="Unikurd Diyako" w:cs="Unikurd Diyako"/>
          <w:rtl/>
        </w:rPr>
        <w:t>ئاست</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w:t>
      </w:r>
      <w:r w:rsidR="00A248CA" w:rsidRPr="00A248CA">
        <w:rPr>
          <w:rFonts w:ascii="Unikurd Diyako" w:hAnsi="Unikurd Diyako" w:cs="Unikurd Diyako"/>
        </w:rPr>
        <w:t xml:space="preserve">TNF – </w:t>
      </w:r>
      <w:r w:rsidR="00A248CA" w:rsidRPr="00A248CA">
        <w:rPr>
          <w:rFonts w:ascii="Calibri" w:hAnsi="Calibri" w:cs="Calibri"/>
        </w:rPr>
        <w:t>α</w:t>
      </w:r>
      <w:r w:rsidR="00A248CA" w:rsidRPr="00A248CA">
        <w:rPr>
          <w:rFonts w:ascii="Unikurd Diyako" w:hAnsi="Unikurd Diyako" w:cs="Unikurd Diyako"/>
          <w:rtl/>
        </w:rPr>
        <w:t xml:space="preserve"> و </w:t>
      </w:r>
      <w:r w:rsidR="00A248CA" w:rsidRPr="00A248CA">
        <w:rPr>
          <w:rFonts w:ascii="Unikurd Diyako" w:hAnsi="Unikurd Diyako" w:cs="Unikurd Diyako"/>
        </w:rPr>
        <w:t>IL - 32</w:t>
      </w:r>
      <w:r w:rsidR="00A248CA" w:rsidRPr="00A248CA">
        <w:rPr>
          <w:rFonts w:ascii="Calibri" w:hAnsi="Calibri" w:cs="Calibri"/>
        </w:rPr>
        <w:t>α</w:t>
      </w:r>
      <w:r w:rsidR="00A248CA" w:rsidRPr="00A248CA">
        <w:rPr>
          <w:rFonts w:ascii="Unikurd Diyako" w:hAnsi="Unikurd Diyako" w:cs="Unikurd Diyako"/>
          <w:rtl/>
        </w:rPr>
        <w:t xml:space="preserve"> د خوز</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هه‌ودانا پالپشت</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وم در</w:t>
      </w:r>
      <w:r w:rsidR="00A248CA" w:rsidRPr="00A248CA">
        <w:rPr>
          <w:rFonts w:ascii="Unikurd Diyako" w:hAnsi="Unikurd Diyako" w:cs="Unikurd Diyako" w:hint="cs"/>
          <w:rtl/>
        </w:rPr>
        <w:t>ێ</w:t>
      </w:r>
      <w:r w:rsidR="00A248CA" w:rsidRPr="00A248CA">
        <w:rPr>
          <w:rFonts w:ascii="Unikurd Diyako" w:hAnsi="Unikurd Diyako" w:cs="Unikurd Diyako" w:hint="eastAsia"/>
          <w:rtl/>
        </w:rPr>
        <w:t>ژ</w:t>
      </w:r>
      <w:r w:rsidR="00A248CA" w:rsidRPr="00A248CA">
        <w:rPr>
          <w:rFonts w:ascii="Unikurd Diyako" w:hAnsi="Unikurd Diyako" w:cs="Unikurd Diyako"/>
          <w:rtl/>
        </w:rPr>
        <w:t xml:space="preserve"> بلند دب</w:t>
      </w:r>
      <w:r w:rsidR="00A248CA" w:rsidRPr="00A248CA">
        <w:rPr>
          <w:rFonts w:ascii="Unikurd Diyako" w:hAnsi="Unikurd Diyako" w:cs="Unikurd Diyako" w:hint="cs"/>
          <w:rtl/>
        </w:rPr>
        <w:t>ی</w:t>
      </w:r>
      <w:r w:rsidR="00A248CA" w:rsidRPr="00A248CA">
        <w:rPr>
          <w:rFonts w:ascii="Unikurd Diyako" w:hAnsi="Unikurd Diyako" w:cs="Unikurd Diyako" w:hint="eastAsia"/>
          <w:rtl/>
        </w:rPr>
        <w:t>ت</w:t>
      </w:r>
      <w:r w:rsidR="00A248CA" w:rsidRPr="00A248CA">
        <w:rPr>
          <w:rFonts w:ascii="Unikurd Diyako" w:hAnsi="Unikurd Diyako" w:cs="Unikurd Diyako"/>
          <w:rtl/>
        </w:rPr>
        <w:t xml:space="preserve"> و هه‌</w:t>
      </w:r>
      <w:r w:rsidR="00A248CA" w:rsidRPr="00A248CA">
        <w:rPr>
          <w:rFonts w:ascii="Unikurd Diyako" w:hAnsi="Unikurd Diyako" w:cs="Unikurd Diyako" w:hint="cs"/>
          <w:rtl/>
        </w:rPr>
        <w:t>ڤ</w:t>
      </w:r>
      <w:r w:rsidR="00A248CA" w:rsidRPr="00A248CA">
        <w:rPr>
          <w:rFonts w:ascii="Unikurd Diyako" w:hAnsi="Unikurd Diyako" w:cs="Unikurd Diyako" w:hint="eastAsia"/>
          <w:rtl/>
        </w:rPr>
        <w:t>به‌ندى</w:t>
      </w:r>
      <w:r w:rsidR="00A248CA" w:rsidRPr="00A248CA">
        <w:rPr>
          <w:rFonts w:ascii="Unikurd Diyako" w:hAnsi="Unikurd Diyako" w:cs="Unikurd Diyako"/>
          <w:rtl/>
        </w:rPr>
        <w:t xml:space="preserve"> ب تون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w:t>
      </w:r>
      <w:r w:rsidR="00A248CA" w:rsidRPr="00A248CA">
        <w:rPr>
          <w:rFonts w:ascii="Unikurd Diyako" w:hAnsi="Unikurd Diyako" w:cs="Unikurd Diyako"/>
          <w:rtl/>
        </w:rPr>
        <w:t xml:space="preserve"> نه‌خ</w:t>
      </w:r>
      <w:r w:rsidR="00A248CA" w:rsidRPr="00A248CA">
        <w:rPr>
          <w:rFonts w:ascii="Unikurd Diyako" w:hAnsi="Unikurd Diyako" w:cs="Unikurd Diyako" w:hint="cs"/>
          <w:rtl/>
        </w:rPr>
        <w:t>ۆ</w:t>
      </w:r>
      <w:r w:rsidR="00A248CA" w:rsidRPr="00A248CA">
        <w:rPr>
          <w:rFonts w:ascii="Unikurd Diyako" w:hAnsi="Unikurd Diyako" w:cs="Unikurd Diyako" w:hint="eastAsia"/>
          <w:rtl/>
        </w:rPr>
        <w:t>ش</w:t>
      </w:r>
      <w:r w:rsidR="00A248CA" w:rsidRPr="00A248CA">
        <w:rPr>
          <w:rFonts w:ascii="Unikurd Diyako" w:hAnsi="Unikurd Diyako" w:cs="Unikurd Diyako" w:hint="cs"/>
          <w:rtl/>
        </w:rPr>
        <w:t>یێڤ</w:t>
      </w:r>
      <w:r w:rsidR="00A248CA" w:rsidRPr="00A248CA">
        <w:rPr>
          <w:rFonts w:ascii="Unikurd Diyako" w:hAnsi="Unikurd Diyako" w:cs="Unikurd Diyako" w:hint="eastAsia"/>
          <w:rtl/>
        </w:rPr>
        <w:t>ه‌</w:t>
      </w:r>
      <w:r w:rsidR="00A248CA" w:rsidRPr="00A248CA">
        <w:rPr>
          <w:rFonts w:ascii="Unikurd Diyako" w:hAnsi="Unikurd Diyako" w:cs="Unikurd Diyako"/>
          <w:rtl/>
        </w:rPr>
        <w:t xml:space="preserve"> هه‌</w:t>
      </w:r>
      <w:r w:rsidR="00A248CA" w:rsidRPr="00A248CA">
        <w:rPr>
          <w:rFonts w:ascii="Unikurd Diyako" w:hAnsi="Unikurd Diyako" w:cs="Unikurd Diyako" w:hint="cs"/>
          <w:rtl/>
        </w:rPr>
        <w:t>ی</w:t>
      </w:r>
      <w:r w:rsidR="00A248CA" w:rsidRPr="00A248CA">
        <w:rPr>
          <w:rFonts w:ascii="Unikurd Diyako" w:hAnsi="Unikurd Diyako" w:cs="Unikurd Diyako" w:hint="eastAsia"/>
          <w:rtl/>
        </w:rPr>
        <w:t>ه‌</w:t>
      </w:r>
      <w:r w:rsidR="00A248CA" w:rsidRPr="00A248CA">
        <w:rPr>
          <w:rFonts w:ascii="Unikurd Diyako" w:hAnsi="Unikurd Diyako" w:cs="Unikurd Diyako"/>
          <w:rtl/>
        </w:rPr>
        <w:t>. ب ش</w:t>
      </w:r>
      <w:r w:rsidR="00A248CA" w:rsidRPr="00A248CA">
        <w:rPr>
          <w:rFonts w:ascii="Unikurd Diyako" w:hAnsi="Unikurd Diyako" w:cs="Unikurd Diyako" w:hint="cs"/>
          <w:rtl/>
        </w:rPr>
        <w:t>ێ</w:t>
      </w:r>
      <w:r w:rsidR="00A248CA" w:rsidRPr="00A248CA">
        <w:rPr>
          <w:rFonts w:ascii="Unikurd Diyako" w:hAnsi="Unikurd Diyako" w:cs="Unikurd Diyako" w:hint="eastAsia"/>
          <w:rtl/>
        </w:rPr>
        <w:t>وه‌ك</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تا</w:t>
      </w:r>
      <w:r w:rsidR="00A248CA" w:rsidRPr="00A248CA">
        <w:rPr>
          <w:rFonts w:ascii="Unikurd Diyako" w:hAnsi="Unikurd Diyako" w:cs="Unikurd Diyako" w:hint="cs"/>
          <w:rtl/>
        </w:rPr>
        <w:t>ی</w:t>
      </w:r>
      <w:r w:rsidR="00A248CA" w:rsidRPr="00A248CA">
        <w:rPr>
          <w:rFonts w:ascii="Unikurd Diyako" w:hAnsi="Unikurd Diyako" w:cs="Unikurd Diyako" w:hint="eastAsia"/>
          <w:rtl/>
        </w:rPr>
        <w:t>به‌ت</w:t>
      </w:r>
      <w:r w:rsidR="00A248CA" w:rsidRPr="00A248CA">
        <w:rPr>
          <w:rFonts w:ascii="Unikurd Diyako" w:hAnsi="Unikurd Diyako" w:cs="Unikurd Diyako"/>
          <w:rtl/>
        </w:rPr>
        <w:t xml:space="preserve"> </w:t>
      </w:r>
      <w:r w:rsidR="00A248CA" w:rsidRPr="00A248CA">
        <w:rPr>
          <w:rFonts w:ascii="Unikurd Diyako" w:hAnsi="Unikurd Diyako" w:cs="Unikurd Diyako"/>
        </w:rPr>
        <w:t xml:space="preserve">TNF – </w:t>
      </w:r>
      <w:r w:rsidR="00A248CA" w:rsidRPr="00A248CA">
        <w:rPr>
          <w:rFonts w:ascii="Calibri" w:hAnsi="Calibri" w:cs="Calibri"/>
        </w:rPr>
        <w:t>α</w:t>
      </w:r>
      <w:r w:rsidR="00A248CA" w:rsidRPr="00A248CA">
        <w:rPr>
          <w:rFonts w:ascii="Unikurd Diyako" w:hAnsi="Unikurd Diyako" w:cs="Unikurd Diyako"/>
          <w:rtl/>
        </w:rPr>
        <w:t xml:space="preserve"> دش</w:t>
      </w:r>
      <w:r w:rsidR="00A248CA" w:rsidRPr="00A248CA">
        <w:rPr>
          <w:rFonts w:ascii="Unikurd Diyako" w:hAnsi="Unikurd Diyako" w:cs="Unikurd Diyako" w:hint="cs"/>
          <w:rtl/>
        </w:rPr>
        <w:t>ێ</w:t>
      </w:r>
      <w:r w:rsidR="00A248CA" w:rsidRPr="00A248CA">
        <w:rPr>
          <w:rFonts w:ascii="Unikurd Diyako" w:hAnsi="Unikurd Diyako" w:cs="Unikurd Diyako" w:hint="eastAsia"/>
          <w:rtl/>
        </w:rPr>
        <w:t>ت</w:t>
      </w:r>
      <w:r w:rsidR="00A248CA" w:rsidRPr="00A248CA">
        <w:rPr>
          <w:rFonts w:ascii="Unikurd Diyako" w:hAnsi="Unikurd Diyako" w:cs="Unikurd Diyako"/>
          <w:rtl/>
        </w:rPr>
        <w:t xml:space="preserve"> وه‌ك 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ده‌ره‌ك</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كار</w:t>
      </w:r>
      <w:r w:rsidR="00A248CA" w:rsidRPr="00A248CA">
        <w:rPr>
          <w:rFonts w:ascii="Unikurd Diyako" w:hAnsi="Unikurd Diyako" w:cs="Unikurd Diyako" w:hint="cs"/>
          <w:rtl/>
        </w:rPr>
        <w:t>ی</w:t>
      </w:r>
      <w:r w:rsidR="00A248CA" w:rsidRPr="00A248CA">
        <w:rPr>
          <w:rFonts w:ascii="Unikurd Diyako" w:hAnsi="Unikurd Diyako" w:cs="Unikurd Diyako" w:hint="eastAsia"/>
          <w:rtl/>
        </w:rPr>
        <w:t>گه‌ر</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نه‌ نشته‌رگه‌رى </w:t>
      </w:r>
      <w:r w:rsidR="00A248CA" w:rsidRPr="00A248CA">
        <w:rPr>
          <w:rFonts w:ascii="Unikurd Diyako" w:hAnsi="Unikurd Diyako" w:cs="Unikurd Diyako" w:hint="cs"/>
          <w:rtl/>
        </w:rPr>
        <w:t>یێ</w:t>
      </w:r>
      <w:r w:rsidR="00A248CA" w:rsidRPr="00A248CA">
        <w:rPr>
          <w:rFonts w:ascii="Unikurd Diyako" w:hAnsi="Unikurd Diyako" w:cs="Unikurd Diyako"/>
          <w:rtl/>
        </w:rPr>
        <w:t xml:space="preserve"> باوه‌رپ</w:t>
      </w:r>
      <w:r w:rsidR="00A248CA" w:rsidRPr="00A248CA">
        <w:rPr>
          <w:rFonts w:ascii="Unikurd Diyako" w:hAnsi="Unikurd Diyako" w:cs="Unikurd Diyako" w:hint="cs"/>
          <w:rtl/>
        </w:rPr>
        <w:t>ێ</w:t>
      </w:r>
      <w:r w:rsidR="00A248CA" w:rsidRPr="00A248CA">
        <w:rPr>
          <w:rFonts w:ascii="Unikurd Diyako" w:hAnsi="Unikurd Diyako" w:cs="Unikurd Diyako" w:hint="eastAsia"/>
          <w:rtl/>
        </w:rPr>
        <w:t>كرى</w:t>
      </w:r>
      <w:r w:rsidR="00A248CA" w:rsidRPr="00A248CA">
        <w:rPr>
          <w:rFonts w:ascii="Unikurd Diyako" w:hAnsi="Unikurd Diyako" w:cs="Unikurd Diyako"/>
          <w:rtl/>
        </w:rPr>
        <w:t xml:space="preserve"> ب</w:t>
      </w:r>
      <w:r w:rsidR="00A248CA" w:rsidRPr="00A248CA">
        <w:rPr>
          <w:rFonts w:ascii="Unikurd Diyako" w:hAnsi="Unikurd Diyako" w:cs="Unikurd Diyako" w:hint="cs"/>
          <w:rtl/>
        </w:rPr>
        <w:t>ی</w:t>
      </w:r>
      <w:r w:rsidR="00A248CA" w:rsidRPr="00A248CA">
        <w:rPr>
          <w:rFonts w:ascii="Unikurd Diyako" w:hAnsi="Unikurd Diyako" w:cs="Unikurd Diyako" w:hint="eastAsia"/>
          <w:rtl/>
        </w:rPr>
        <w:t>ت</w:t>
      </w:r>
      <w:r w:rsidR="00A248CA" w:rsidRPr="00A248CA">
        <w:rPr>
          <w:rFonts w:ascii="Unikurd Diyako" w:hAnsi="Unikurd Diyako" w:cs="Unikurd Diyako"/>
          <w:rtl/>
        </w:rPr>
        <w:t xml:space="preserve"> بو ده‌ستن</w:t>
      </w:r>
      <w:r w:rsidR="00A248CA" w:rsidRPr="00A248CA">
        <w:rPr>
          <w:rFonts w:ascii="Unikurd Diyako" w:hAnsi="Unikurd Diyako" w:cs="Unikurd Diyako" w:hint="cs"/>
          <w:rtl/>
        </w:rPr>
        <w:t>ی</w:t>
      </w:r>
      <w:r w:rsidR="00A248CA" w:rsidRPr="00A248CA">
        <w:rPr>
          <w:rFonts w:ascii="Unikurd Diyako" w:hAnsi="Unikurd Diyako" w:cs="Unikurd Diyako" w:hint="eastAsia"/>
          <w:rtl/>
        </w:rPr>
        <w:t>شانكرن</w:t>
      </w:r>
      <w:r w:rsidR="00A248CA" w:rsidRPr="00A248CA">
        <w:rPr>
          <w:rFonts w:ascii="Unikurd Diyako" w:hAnsi="Unikurd Diyako" w:cs="Unikurd Diyako"/>
          <w:rtl/>
        </w:rPr>
        <w:t xml:space="preserve"> و چا</w:t>
      </w:r>
      <w:r w:rsidR="00A248CA" w:rsidRPr="00A248CA">
        <w:rPr>
          <w:rFonts w:ascii="Unikurd Diyako" w:hAnsi="Unikurd Diyako" w:cs="Unikurd Diyako" w:hint="cs"/>
          <w:rtl/>
        </w:rPr>
        <w:t>ڤ</w:t>
      </w:r>
      <w:r w:rsidR="00A248CA" w:rsidRPr="00A248CA">
        <w:rPr>
          <w:rFonts w:ascii="Unikurd Diyako" w:hAnsi="Unikurd Diyako" w:cs="Unikurd Diyako" w:hint="eastAsia"/>
          <w:rtl/>
        </w:rPr>
        <w:t>د</w:t>
      </w:r>
      <w:r w:rsidR="00A248CA" w:rsidRPr="00A248CA">
        <w:rPr>
          <w:rFonts w:ascii="Unikurd Diyako" w:hAnsi="Unikurd Diyako" w:cs="Unikurd Diyako" w:hint="cs"/>
          <w:rtl/>
        </w:rPr>
        <w:t>ێ</w:t>
      </w:r>
      <w:r w:rsidR="00A248CA" w:rsidRPr="00A248CA">
        <w:rPr>
          <w:rFonts w:ascii="Unikurd Diyako" w:hAnsi="Unikurd Diyako" w:cs="Unikurd Diyako" w:hint="eastAsia"/>
          <w:rtl/>
        </w:rPr>
        <w:t>ر</w:t>
      </w:r>
      <w:r w:rsidR="00A248CA" w:rsidRPr="00A248CA">
        <w:rPr>
          <w:rFonts w:ascii="Unikurd Diyako" w:hAnsi="Unikurd Diyako" w:cs="Unikurd Diyako" w:hint="cs"/>
          <w:rtl/>
        </w:rPr>
        <w:t>ی</w:t>
      </w:r>
      <w:r w:rsidR="00A248CA" w:rsidRPr="00A248CA">
        <w:rPr>
          <w:rFonts w:ascii="Unikurd Diyako" w:hAnsi="Unikurd Diyako" w:cs="Unikurd Diyako" w:hint="eastAsia"/>
          <w:rtl/>
        </w:rPr>
        <w:t>كرنا</w:t>
      </w:r>
      <w:r w:rsidR="00A248CA" w:rsidRPr="00A248CA">
        <w:rPr>
          <w:rFonts w:ascii="Unikurd Diyako" w:hAnsi="Unikurd Diyako" w:cs="Unikurd Diyako"/>
          <w:rtl/>
        </w:rPr>
        <w:t xml:space="preserve"> هه‌ودانا پالپشت</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ددانى، و ئاموژگارى ئه‌وه‌ كو گه‌له‌ك </w:t>
      </w:r>
      <w:r w:rsidR="00A248CA" w:rsidRPr="00A248CA">
        <w:rPr>
          <w:rFonts w:ascii="Unikurd Diyako" w:hAnsi="Unikurd Diyako" w:cs="Unikurd Diyako" w:hint="cs"/>
          <w:rtl/>
        </w:rPr>
        <w:t>ڤ</w:t>
      </w:r>
      <w:r w:rsidR="00A248CA" w:rsidRPr="00A248CA">
        <w:rPr>
          <w:rFonts w:ascii="Unikurd Diyako" w:hAnsi="Unikurd Diyako" w:cs="Unikurd Diyako" w:hint="eastAsia"/>
          <w:rtl/>
        </w:rPr>
        <w:t>ه‌كول</w:t>
      </w:r>
      <w:r w:rsidR="00A248CA" w:rsidRPr="00A248CA">
        <w:rPr>
          <w:rFonts w:ascii="Unikurd Diyako" w:hAnsi="Unikurd Diyako" w:cs="Unikurd Diyako" w:hint="cs"/>
          <w:rtl/>
        </w:rPr>
        <w:t>ی</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به</w:t>
      </w:r>
      <w:r w:rsidR="00A248CA" w:rsidRPr="00A248CA">
        <w:rPr>
          <w:rFonts w:ascii="Unikurd Diyako" w:hAnsi="Unikurd Diyako" w:cs="Unikurd Diyako" w:hint="cs"/>
          <w:rtl/>
        </w:rPr>
        <w:t>ێ</w:t>
      </w:r>
      <w:r w:rsidR="00A248CA" w:rsidRPr="00A248CA">
        <w:rPr>
          <w:rFonts w:ascii="Unikurd Diyako" w:hAnsi="Unikurd Diyako" w:cs="Unikurd Diyako" w:hint="eastAsia"/>
          <w:rtl/>
        </w:rPr>
        <w:t>نه‌كرن</w:t>
      </w:r>
      <w:r w:rsidR="00A248CA" w:rsidRPr="00A248CA">
        <w:rPr>
          <w:rFonts w:ascii="Unikurd Diyako" w:hAnsi="Unikurd Diyako" w:cs="Unikurd Diyako"/>
          <w:rtl/>
        </w:rPr>
        <w:t xml:space="preserve"> بو د</w:t>
      </w:r>
      <w:r w:rsidR="00A248CA" w:rsidRPr="00A248CA">
        <w:rPr>
          <w:rFonts w:ascii="Unikurd Diyako" w:hAnsi="Unikurd Diyako" w:cs="Unikurd Diyako" w:hint="cs"/>
          <w:rtl/>
        </w:rPr>
        <w:t>ی</w:t>
      </w:r>
      <w:r w:rsidR="00A248CA" w:rsidRPr="00A248CA">
        <w:rPr>
          <w:rFonts w:ascii="Unikurd Diyako" w:hAnsi="Unikurd Diyako" w:cs="Unikurd Diyako" w:hint="eastAsia"/>
          <w:rtl/>
        </w:rPr>
        <w:t>اركرنا</w:t>
      </w:r>
      <w:r w:rsidR="00A248CA" w:rsidRPr="00A248CA">
        <w:rPr>
          <w:rFonts w:ascii="Unikurd Diyako" w:hAnsi="Unikurd Diyako" w:cs="Unikurd Diyako"/>
          <w:rtl/>
        </w:rPr>
        <w:t xml:space="preserve"> مفا</w:t>
      </w:r>
      <w:r w:rsidR="00A248CA" w:rsidRPr="00A248CA">
        <w:rPr>
          <w:rFonts w:ascii="Unikurd Diyako" w:hAnsi="Unikurd Diyako" w:cs="Unikurd Diyako" w:hint="cs"/>
          <w:rtl/>
        </w:rPr>
        <w:t>ی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وان دنا</w:t>
      </w:r>
      <w:r w:rsidR="00A248CA" w:rsidRPr="00A248CA">
        <w:rPr>
          <w:rFonts w:ascii="Unikurd Diyako" w:hAnsi="Unikurd Diyako" w:cs="Unikurd Diyako" w:hint="cs"/>
          <w:rtl/>
        </w:rPr>
        <w:t>ڤ</w:t>
      </w:r>
      <w:r w:rsidR="00A248CA" w:rsidRPr="00A248CA">
        <w:rPr>
          <w:rFonts w:ascii="Unikurd Diyako" w:hAnsi="Unikurd Diyako" w:cs="Unikurd Diyako"/>
          <w:rtl/>
        </w:rPr>
        <w:t xml:space="preserve"> جور</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خه‌لكه‌ك</w:t>
      </w:r>
      <w:r w:rsidR="00A248CA" w:rsidRPr="00A248CA">
        <w:rPr>
          <w:rFonts w:ascii="Unikurd Diyako" w:hAnsi="Unikurd Diyako" w:cs="Unikurd Diyako" w:hint="cs"/>
          <w:rtl/>
        </w:rPr>
        <w:t>ێ</w:t>
      </w:r>
      <w:r w:rsidR="00A248CA" w:rsidRPr="00A248CA">
        <w:rPr>
          <w:rFonts w:ascii="Unikurd Diyako" w:hAnsi="Unikurd Diyako" w:cs="Unikurd Diyako"/>
          <w:rtl/>
        </w:rPr>
        <w:t xml:space="preserve"> به‌رفره‌هدا و ل ژ</w:t>
      </w:r>
      <w:r w:rsidR="00A248CA" w:rsidRPr="00A248CA">
        <w:rPr>
          <w:rFonts w:ascii="Unikurd Diyako" w:hAnsi="Unikurd Diyako" w:cs="Unikurd Diyako" w:hint="cs"/>
          <w:rtl/>
        </w:rPr>
        <w:t>ی</w:t>
      </w:r>
      <w:r w:rsidR="00A248CA" w:rsidRPr="00A248CA">
        <w:rPr>
          <w:rFonts w:ascii="Unikurd Diyako" w:hAnsi="Unikurd Diyako" w:cs="Unikurd Diyako" w:hint="eastAsia"/>
          <w:rtl/>
        </w:rPr>
        <w:t>نگه‌ك</w:t>
      </w:r>
      <w:r w:rsidR="00A248CA" w:rsidRPr="00A248CA">
        <w:rPr>
          <w:rFonts w:ascii="Unikurd Diyako" w:hAnsi="Unikurd Diyako" w:cs="Unikurd Diyako" w:hint="cs"/>
          <w:rtl/>
        </w:rPr>
        <w:t>ێ</w:t>
      </w:r>
      <w:r w:rsidR="00A248CA" w:rsidRPr="00A248CA">
        <w:rPr>
          <w:rFonts w:ascii="Unikurd Diyako" w:hAnsi="Unikurd Diyako" w:cs="Unikurd Diyako" w:hint="eastAsia"/>
          <w:rtl/>
        </w:rPr>
        <w:t>ن</w:t>
      </w:r>
      <w:r w:rsidR="00A248CA" w:rsidRPr="00A248CA">
        <w:rPr>
          <w:rFonts w:ascii="Unikurd Diyako" w:hAnsi="Unikurd Diyako" w:cs="Unikurd Diyako"/>
          <w:rtl/>
        </w:rPr>
        <w:t xml:space="preserve"> ماوه‌در</w:t>
      </w:r>
      <w:r w:rsidR="00A248CA" w:rsidRPr="00A248CA">
        <w:rPr>
          <w:rFonts w:ascii="Unikurd Diyako" w:hAnsi="Unikurd Diyako" w:cs="Unikurd Diyako" w:hint="cs"/>
          <w:rtl/>
        </w:rPr>
        <w:t>ێ</w:t>
      </w:r>
      <w:r w:rsidR="00A248CA" w:rsidRPr="00A248CA">
        <w:rPr>
          <w:rFonts w:ascii="Unikurd Diyako" w:hAnsi="Unikurd Diyako" w:cs="Unikurd Diyako" w:hint="eastAsia"/>
          <w:rtl/>
        </w:rPr>
        <w:t>ژ</w:t>
      </w:r>
      <w:r w:rsidR="00A248CA" w:rsidRPr="00A248CA">
        <w:rPr>
          <w:rFonts w:ascii="Unikurd Diyako" w:hAnsi="Unikurd Diyako" w:cs="Unikurd Diyako"/>
          <w:rtl/>
        </w:rPr>
        <w:t>.</w:t>
      </w:r>
    </w:p>
    <w:p w14:paraId="218F865A" w14:textId="77777777" w:rsidR="009E7A29" w:rsidRPr="00252632" w:rsidRDefault="009E7A29" w:rsidP="00EB0294">
      <w:pPr>
        <w:bidi/>
        <w:spacing w:after="100"/>
        <w:jc w:val="lowKashida"/>
        <w:rPr>
          <w:rFonts w:cs="Ali_K_Sahifa"/>
          <w:b/>
          <w:bCs/>
          <w:color w:val="0000FF"/>
          <w:rtl/>
        </w:rPr>
      </w:pPr>
    </w:p>
    <w:p w14:paraId="1A21DD80" w14:textId="77777777" w:rsidR="004F13E1" w:rsidRDefault="004F13E1" w:rsidP="003E62A0">
      <w:pPr>
        <w:bidi/>
        <w:spacing w:after="100"/>
        <w:jc w:val="lowKashida"/>
        <w:rPr>
          <w:rFonts w:cs="Ali_K_Sahifa"/>
          <w:color w:val="000000"/>
          <w:rtl/>
        </w:rPr>
      </w:pPr>
    </w:p>
    <w:p w14:paraId="203B30D3" w14:textId="77777777" w:rsidR="000D420D" w:rsidRDefault="0025488C" w:rsidP="009825D4">
      <w:pPr>
        <w:bidi/>
        <w:jc w:val="center"/>
        <w:rPr>
          <w:color w:val="000000"/>
          <w:rtl/>
        </w:rPr>
      </w:pPr>
      <w:r w:rsidRPr="00550884">
        <w:rPr>
          <w:color w:val="000000"/>
        </w:rPr>
        <w:br w:type="page"/>
      </w:r>
    </w:p>
    <w:p w14:paraId="15702563" w14:textId="77777777" w:rsidR="008D4D77" w:rsidRDefault="008D4D77" w:rsidP="000D420D">
      <w:pPr>
        <w:bidi/>
        <w:jc w:val="center"/>
        <w:rPr>
          <w:rFonts w:ascii="Unikurd Diyako" w:hAnsi="Unikurd Diyako" w:cs="Unikurd Diyako"/>
          <w:b/>
          <w:bCs/>
          <w:color w:val="0000FF"/>
          <w:sz w:val="28"/>
          <w:szCs w:val="28"/>
        </w:rPr>
      </w:pPr>
    </w:p>
    <w:p w14:paraId="19CCC068" w14:textId="06480EE5" w:rsidR="005E31DD" w:rsidRPr="00681CC0" w:rsidRDefault="00EA0D90" w:rsidP="008D4D77">
      <w:pPr>
        <w:bidi/>
        <w:jc w:val="center"/>
        <w:rPr>
          <w:rFonts w:ascii="Unikurd Diyako" w:hAnsi="Unikurd Diyako" w:cs="Unikurd Diyako"/>
          <w:b/>
          <w:bCs/>
          <w:color w:val="0000FF"/>
          <w:rtl/>
          <w:lang w:bidi="ar-SY"/>
        </w:rPr>
      </w:pPr>
      <w:r w:rsidRPr="00681CC0">
        <w:rPr>
          <w:rFonts w:ascii="Unikurd Diyako" w:hAnsi="Unikurd Diyako" w:cs="Unikurd Diyako"/>
          <w:b/>
          <w:bCs/>
          <w:color w:val="0000FF"/>
          <w:sz w:val="28"/>
          <w:szCs w:val="28"/>
          <w:rtl/>
          <w:lang w:bidi="ar-SY"/>
        </w:rPr>
        <w:t>الخلاصة</w:t>
      </w:r>
      <w:r w:rsidRPr="00681CC0">
        <w:rPr>
          <w:rFonts w:ascii="Unikurd Diyako" w:hAnsi="Unikurd Diyako" w:cs="Unikurd Diyako"/>
          <w:b/>
          <w:bCs/>
          <w:color w:val="0000FF"/>
          <w:sz w:val="28"/>
          <w:szCs w:val="28"/>
          <w:rtl/>
          <w:lang w:bidi="ar-SY"/>
        </w:rPr>
        <w:br/>
      </w:r>
    </w:p>
    <w:p w14:paraId="2A863ACA" w14:textId="7A8A1DF6" w:rsidR="00A248CA" w:rsidRPr="00B344DC" w:rsidRDefault="00A248CA" w:rsidP="00A248CA">
      <w:pPr>
        <w:bidi/>
        <w:jc w:val="center"/>
        <w:rPr>
          <w:rFonts w:ascii="Unikurd Diyako" w:hAnsi="Unikurd Diyako" w:cs="Unikurd Diyako"/>
          <w:b/>
          <w:bCs/>
          <w:color w:val="0000FF"/>
          <w:sz w:val="28"/>
          <w:szCs w:val="28"/>
          <w:rtl/>
          <w:lang w:bidi="ar-SY"/>
        </w:rPr>
      </w:pPr>
      <w:r w:rsidRPr="00A248CA">
        <w:rPr>
          <w:rFonts w:ascii="Unikurd Diyako" w:hAnsi="Unikurd Diyako" w:cs="Unikurd Diyako" w:hint="cs"/>
          <w:b/>
          <w:bCs/>
          <w:color w:val="0000FF"/>
          <w:sz w:val="28"/>
          <w:szCs w:val="28"/>
          <w:rtl/>
          <w:lang w:bidi="ar-SY"/>
        </w:rPr>
        <w:t>ال</w:t>
      </w:r>
      <w:r w:rsidRPr="00A248CA">
        <w:rPr>
          <w:rFonts w:ascii="Unikurd Diyako" w:hAnsi="Unikurd Diyako" w:cs="Unikurd Diyako"/>
          <w:b/>
          <w:bCs/>
          <w:color w:val="0000FF"/>
          <w:sz w:val="28"/>
          <w:szCs w:val="28"/>
          <w:rtl/>
          <w:lang w:bidi="ar-SY"/>
        </w:rPr>
        <w:t>مستويات</w:t>
      </w:r>
      <w:r w:rsidRPr="00A248CA">
        <w:rPr>
          <w:rFonts w:ascii="Unikurd Diyako" w:hAnsi="Unikurd Diyako" w:cs="Unikurd Diyako" w:hint="cs"/>
          <w:b/>
          <w:bCs/>
          <w:color w:val="0000FF"/>
          <w:sz w:val="28"/>
          <w:szCs w:val="28"/>
          <w:rtl/>
          <w:lang w:bidi="ar-SY"/>
        </w:rPr>
        <w:t xml:space="preserve"> اللعابية</w:t>
      </w:r>
      <w:r w:rsidRPr="00A248CA">
        <w:rPr>
          <w:rFonts w:ascii="Unikurd Diyako" w:hAnsi="Unikurd Diyako" w:cs="Unikurd Diyako"/>
          <w:b/>
          <w:bCs/>
          <w:color w:val="0000FF"/>
          <w:sz w:val="28"/>
          <w:szCs w:val="28"/>
          <w:rtl/>
          <w:lang w:bidi="ar-SY"/>
        </w:rPr>
        <w:t xml:space="preserve"> </w:t>
      </w:r>
      <w:r w:rsidRPr="00A248CA">
        <w:rPr>
          <w:rFonts w:ascii="Unikurd Diyako" w:hAnsi="Unikurd Diyako" w:cs="Unikurd Diyako" w:hint="cs"/>
          <w:b/>
          <w:bCs/>
          <w:color w:val="0000FF"/>
          <w:sz w:val="28"/>
          <w:szCs w:val="28"/>
          <w:rtl/>
          <w:lang w:bidi="ar-SY"/>
        </w:rPr>
        <w:t>ل</w:t>
      </w:r>
      <w:r w:rsidRPr="00A248CA">
        <w:rPr>
          <w:rFonts w:ascii="Unikurd Diyako" w:hAnsi="Unikurd Diyako" w:cs="Unikurd Diyako"/>
          <w:b/>
          <w:bCs/>
          <w:color w:val="0000FF"/>
          <w:sz w:val="28"/>
          <w:szCs w:val="28"/>
          <w:rtl/>
          <w:lang w:bidi="ar-SY"/>
        </w:rPr>
        <w:t>عامل نخر الورم ألفا والإنترل</w:t>
      </w:r>
      <w:r w:rsidRPr="00A248CA">
        <w:rPr>
          <w:rFonts w:ascii="Unikurd Diyako" w:hAnsi="Unikurd Diyako" w:cs="Unikurd Diyako" w:hint="cs"/>
          <w:b/>
          <w:bCs/>
          <w:color w:val="0000FF"/>
          <w:sz w:val="28"/>
          <w:szCs w:val="28"/>
          <w:rtl/>
          <w:lang w:bidi="ar-SY"/>
        </w:rPr>
        <w:t>ي</w:t>
      </w:r>
      <w:r w:rsidRPr="00A248CA">
        <w:rPr>
          <w:rFonts w:ascii="Unikurd Diyako" w:hAnsi="Unikurd Diyako" w:cs="Unikurd Diyako"/>
          <w:b/>
          <w:bCs/>
          <w:color w:val="0000FF"/>
          <w:sz w:val="28"/>
          <w:szCs w:val="28"/>
          <w:rtl/>
          <w:lang w:bidi="ar-SY"/>
        </w:rPr>
        <w:t xml:space="preserve">وكين-32 ألفا </w:t>
      </w:r>
      <w:r w:rsidRPr="00A248CA">
        <w:rPr>
          <w:rFonts w:ascii="Unikurd Diyako" w:hAnsi="Unikurd Diyako" w:cs="Unikurd Diyako" w:hint="cs"/>
          <w:b/>
          <w:bCs/>
          <w:color w:val="0000FF"/>
          <w:sz w:val="28"/>
          <w:szCs w:val="28"/>
          <w:rtl/>
          <w:lang w:bidi="ar-SY"/>
        </w:rPr>
        <w:t xml:space="preserve">في التهاب انسجة ما حول الاسنان </w:t>
      </w:r>
      <w:r w:rsidRPr="00A248CA">
        <w:rPr>
          <w:rFonts w:ascii="Unikurd Diyako" w:hAnsi="Unikurd Diyako" w:cs="Unikurd Diyako"/>
          <w:b/>
          <w:bCs/>
          <w:color w:val="0000FF"/>
          <w:sz w:val="28"/>
          <w:szCs w:val="28"/>
          <w:rtl/>
          <w:lang w:bidi="ar-SY"/>
        </w:rPr>
        <w:t>: دراسة حالات وشواهد</w:t>
      </w:r>
    </w:p>
    <w:p w14:paraId="5636D24C" w14:textId="77777777" w:rsidR="009E7A29" w:rsidRDefault="009E7A29" w:rsidP="00993A31">
      <w:pPr>
        <w:bidi/>
        <w:jc w:val="both"/>
        <w:rPr>
          <w:rFonts w:ascii="Simplified Arabic" w:hAnsi="Simplified Arabic" w:cs="Simplified Arabic"/>
          <w:b/>
          <w:bCs/>
          <w:color w:val="0000FF"/>
          <w:rtl/>
          <w:lang w:bidi="ar-SY"/>
        </w:rPr>
      </w:pPr>
    </w:p>
    <w:p w14:paraId="77BA0D79" w14:textId="0F1B50E4" w:rsidR="00384FA7" w:rsidRPr="00384FA7" w:rsidRDefault="00777805" w:rsidP="00384FA7">
      <w:pPr>
        <w:bidi/>
        <w:spacing w:after="200"/>
        <w:jc w:val="both"/>
        <w:rPr>
          <w:rFonts w:ascii="Unikurd Diyako" w:hAnsi="Unikurd Diyako" w:cs="Unikurd Diyako"/>
        </w:rPr>
      </w:pPr>
      <w:r w:rsidRPr="00681CC0">
        <w:rPr>
          <w:rFonts w:ascii="Unikurd Diyako" w:hAnsi="Unikurd Diyako" w:cs="Unikurd Diyako"/>
          <w:b/>
          <w:bCs/>
          <w:color w:val="0000FF"/>
          <w:rtl/>
          <w:lang w:bidi="ar-SY"/>
        </w:rPr>
        <w:t>الخلفية والأهداف</w:t>
      </w:r>
      <w:r w:rsidR="00EE54B7" w:rsidRPr="00F26FBE">
        <w:rPr>
          <w:rFonts w:ascii="Unikurd Diyako" w:hAnsi="Unikurd Diyako" w:cs="Unikurd Diyako"/>
          <w:b/>
          <w:bCs/>
          <w:color w:val="0000FF"/>
          <w:rtl/>
          <w:lang w:bidi="ar-SY"/>
        </w:rPr>
        <w:t>:</w:t>
      </w:r>
      <w:r w:rsidR="00B344DC">
        <w:rPr>
          <w:rFonts w:ascii="Unikurd Diyako" w:hAnsi="Unikurd Diyako" w:cs="Unikurd Diyako" w:hint="cs"/>
          <w:rtl/>
        </w:rPr>
        <w:t xml:space="preserve"> </w:t>
      </w:r>
      <w:r w:rsidR="00A248CA" w:rsidRPr="00A248CA">
        <w:rPr>
          <w:rFonts w:ascii="Unikurd Diyako" w:hAnsi="Unikurd Diyako" w:cs="Unikurd Diyako"/>
          <w:rtl/>
        </w:rPr>
        <w:t>التهاب دواعم السن هو مرض التهابي ي</w:t>
      </w:r>
      <w:r w:rsidR="00A248CA" w:rsidRPr="00A248CA">
        <w:rPr>
          <w:rFonts w:ascii="Unikurd Diyako" w:hAnsi="Unikurd Diyako" w:cs="Unikurd Diyako" w:hint="cs"/>
          <w:rtl/>
        </w:rPr>
        <w:t>سب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دمير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دريجي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أنسج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دواع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يعتقد</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يتوكين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ث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عام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نخ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ور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لفا</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وإنترلوكين-32 ألفا (</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xml:space="preserve">)، تلعب دورا </w:t>
      </w:r>
      <w:r w:rsidR="00A248CA" w:rsidRPr="00A248CA">
        <w:rPr>
          <w:rFonts w:ascii="Unikurd Diyako" w:hAnsi="Unikurd Diyako" w:cs="Unikurd Diyako" w:hint="cs"/>
          <w:rtl/>
        </w:rPr>
        <w:t>رئيسي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ف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تسب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هذ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رض</w:t>
      </w:r>
      <w:r w:rsidR="00A248CA" w:rsidRPr="00A248CA">
        <w:rPr>
          <w:rFonts w:ascii="Unikurd Diyako" w:hAnsi="Unikurd Diyako" w:cs="Unikurd Diyako"/>
          <w:rtl/>
        </w:rPr>
        <w:t xml:space="preserve">. </w:t>
      </w:r>
      <w:r w:rsidR="00A248CA" w:rsidRPr="00A248CA">
        <w:rPr>
          <w:rFonts w:ascii="Unikurd Diyako" w:hAnsi="Unikurd Diyako" w:cs="Unikurd Diyako" w:hint="cs"/>
          <w:rtl/>
        </w:rPr>
        <w:t>هدف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هذه</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دراس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إل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قيي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ستوي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لعا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ـ</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xml:space="preserve"> و</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xml:space="preserve"> لدى مرضى يعانون من درجات متفاوتة من التهاب دواعم السن المزمن</w:t>
      </w:r>
      <w:r w:rsidR="00A248CA" w:rsidRPr="00A248CA">
        <w:rPr>
          <w:rFonts w:ascii="Unikurd Diyako" w:hAnsi="Unikurd Diyako" w:cs="Unikurd Diyako" w:hint="cs"/>
          <w:rtl/>
        </w:rPr>
        <w:t xml:space="preserve"> وافراد اصحاء</w:t>
      </w:r>
      <w:r w:rsidR="00A248CA" w:rsidRPr="00A248CA">
        <w:rPr>
          <w:rFonts w:ascii="Unikurd Diyako" w:hAnsi="Unikurd Diyako" w:cs="Unikurd Diyako"/>
          <w:rtl/>
        </w:rPr>
        <w:t xml:space="preserve"> في مدينة كركوك، العراق.</w:t>
      </w:r>
    </w:p>
    <w:p w14:paraId="37A3D012" w14:textId="4F8A4199" w:rsidR="00384FA7" w:rsidRPr="00384FA7" w:rsidRDefault="00384FA7" w:rsidP="00384FA7">
      <w:pPr>
        <w:bidi/>
        <w:spacing w:after="200"/>
        <w:jc w:val="both"/>
        <w:rPr>
          <w:rFonts w:ascii="Unikurd Diyako" w:hAnsi="Unikurd Diyako" w:cs="Unikurd Diyako"/>
        </w:rPr>
      </w:pPr>
      <w:r w:rsidRPr="00384FA7">
        <w:rPr>
          <w:rFonts w:ascii="Unikurd Diyako" w:hAnsi="Unikurd Diyako" w:cs="Unikurd Diyako" w:hint="cs"/>
          <w:b/>
          <w:bCs/>
          <w:color w:val="0000FF"/>
          <w:rtl/>
          <w:lang w:bidi="ar-SY"/>
        </w:rPr>
        <w:t>الطرق</w:t>
      </w:r>
      <w:r>
        <w:rPr>
          <w:rFonts w:ascii="Unikurd Diyako" w:hAnsi="Unikurd Diyako" w:cs="Unikurd Diyako" w:hint="cs"/>
          <w:b/>
          <w:bCs/>
          <w:color w:val="0000FF"/>
          <w:rtl/>
          <w:lang w:bidi="ar-SY"/>
        </w:rPr>
        <w:t>:</w:t>
      </w:r>
      <w:r w:rsidRPr="00384FA7">
        <w:rPr>
          <w:rFonts w:ascii="Unikurd Diyako" w:hAnsi="Unikurd Diyako" w:cs="Unikurd Diyako" w:hint="cs"/>
          <w:b/>
          <w:bCs/>
          <w:color w:val="0000FF"/>
          <w:rtl/>
          <w:lang w:bidi="ar-SY"/>
        </w:rPr>
        <w:t xml:space="preserve"> </w:t>
      </w:r>
      <w:r w:rsidR="00A248CA" w:rsidRPr="00A248CA">
        <w:rPr>
          <w:rFonts w:ascii="Unikurd Diyako" w:hAnsi="Unikurd Diyako" w:cs="Unikurd Diyako"/>
          <w:rtl/>
        </w:rPr>
        <w:t xml:space="preserve">شملت هذه الدراسة المقطعية 90 فردا </w:t>
      </w:r>
      <w:r w:rsidR="00A248CA" w:rsidRPr="00A248CA">
        <w:rPr>
          <w:rFonts w:ascii="Unikurd Diyako" w:hAnsi="Unikurd Diyako" w:cs="Unikurd Diyako" w:hint="cs"/>
          <w:rtl/>
        </w:rPr>
        <w:t>سليم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جهازي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تراوح</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عماره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ين</w:t>
      </w:r>
      <w:r w:rsidR="00A248CA" w:rsidRPr="00A248CA">
        <w:rPr>
          <w:rFonts w:ascii="Unikurd Diyako" w:hAnsi="Unikurd Diyako" w:cs="Unikurd Diyako"/>
          <w:rtl/>
        </w:rPr>
        <w:t xml:space="preserve"> 20 </w:t>
      </w:r>
      <w:r w:rsidR="00A248CA" w:rsidRPr="00A248CA">
        <w:rPr>
          <w:rFonts w:ascii="Unikurd Diyako" w:hAnsi="Unikurd Diyako" w:cs="Unikurd Diyako" w:hint="cs"/>
          <w:rtl/>
        </w:rPr>
        <w:t>و</w:t>
      </w:r>
      <w:r w:rsidR="00A248CA" w:rsidRPr="00A248CA">
        <w:rPr>
          <w:rFonts w:ascii="Unikurd Diyako" w:hAnsi="Unikurd Diyako" w:cs="Unikurd Diyako"/>
          <w:rtl/>
        </w:rPr>
        <w:t xml:space="preserve">55 </w:t>
      </w:r>
      <w:r w:rsidR="00A248CA" w:rsidRPr="00A248CA">
        <w:rPr>
          <w:rFonts w:ascii="Unikurd Diyako" w:hAnsi="Unikurd Diyako" w:cs="Unikurd Diyako" w:hint="cs"/>
          <w:rtl/>
        </w:rPr>
        <w:t>عام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قسمي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إل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ربع</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جموع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جموع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ضابط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صح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مجموع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رض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يعانو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تها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دواع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خفيف،</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و</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توسط،</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و</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شديد،</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فق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تصنيف</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جمع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أمريك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ط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أسنان</w:t>
      </w:r>
      <w:r w:rsidR="00A248CA" w:rsidRPr="00A248CA">
        <w:rPr>
          <w:rFonts w:ascii="Unikurd Diyako" w:hAnsi="Unikurd Diyako" w:cs="Unikurd Diyako"/>
          <w:rtl/>
        </w:rPr>
        <w:t xml:space="preserve"> (</w:t>
      </w:r>
      <w:r w:rsidR="00A248CA" w:rsidRPr="00A248CA">
        <w:rPr>
          <w:rFonts w:ascii="Unikurd Diyako" w:hAnsi="Unikurd Diyako" w:cs="Unikurd Diyako"/>
        </w:rPr>
        <w:t>AAP</w:t>
      </w:r>
      <w:r w:rsidR="00A248CA" w:rsidRPr="00A248CA">
        <w:rPr>
          <w:rFonts w:ascii="Unikurd Diyako" w:hAnsi="Unikurd Diyako" w:cs="Unikurd Diyako"/>
          <w:rtl/>
        </w:rPr>
        <w:t>) لعام 1999. ج</w:t>
      </w:r>
      <w:r w:rsidR="00A248CA" w:rsidRPr="00A248CA">
        <w:rPr>
          <w:rFonts w:ascii="Unikurd Diyako" w:hAnsi="Unikurd Diyako" w:cs="Unikurd Diyako" w:hint="cs"/>
          <w:rtl/>
        </w:rPr>
        <w:t>مع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عين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عا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غي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حفز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حلل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تحديد</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ركيزات</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xml:space="preserve"> و</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xml:space="preserve"> باستخدام اختبار الإليزا (المقايسة الامتصاصية المناعية الإنزيمية). وس</w:t>
      </w:r>
      <w:r w:rsidR="00A248CA" w:rsidRPr="00A248CA">
        <w:rPr>
          <w:rFonts w:ascii="Unikurd Diyako" w:hAnsi="Unikurd Diyako" w:cs="Unikurd Diyako" w:hint="cs"/>
          <w:rtl/>
        </w:rPr>
        <w:t>جل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عايي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رير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ث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ؤش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لويح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ن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عمق</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جيب</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سبار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فقدا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ارتباط</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رير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حلل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بيان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استخدا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حلي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تباين</w:t>
      </w:r>
      <w:r w:rsidR="00A248CA" w:rsidRPr="00A248CA">
        <w:rPr>
          <w:rFonts w:ascii="Unikurd Diyako" w:hAnsi="Unikurd Diyako" w:cs="Unikurd Diyako"/>
          <w:rtl/>
        </w:rPr>
        <w:t xml:space="preserve"> (</w:t>
      </w:r>
      <w:r w:rsidR="00A248CA" w:rsidRPr="00A248CA">
        <w:rPr>
          <w:rFonts w:ascii="Unikurd Diyako" w:hAnsi="Unikurd Diyako" w:cs="Unikurd Diyako"/>
        </w:rPr>
        <w:t>ANOVA</w:t>
      </w:r>
      <w:r w:rsidR="00A248CA" w:rsidRPr="00A248CA">
        <w:rPr>
          <w:rFonts w:ascii="Unikurd Diyako" w:hAnsi="Unikurd Diyako" w:cs="Unikurd Diyako"/>
          <w:rtl/>
        </w:rPr>
        <w:t xml:space="preserve">)، وتحليل الارتباط، وتقييم منحنى </w:t>
      </w:r>
      <w:r w:rsidR="00A248CA" w:rsidRPr="00A248CA">
        <w:rPr>
          <w:rFonts w:ascii="Unikurd Diyako" w:hAnsi="Unikurd Diyako" w:cs="Unikurd Diyako"/>
        </w:rPr>
        <w:t>ROC</w:t>
      </w:r>
      <w:r w:rsidR="00A248CA" w:rsidRPr="00A248CA">
        <w:rPr>
          <w:rFonts w:ascii="Unikurd Diyako" w:hAnsi="Unikurd Diyako" w:cs="Unikurd Diyako"/>
          <w:rtl/>
        </w:rPr>
        <w:t>.</w:t>
      </w:r>
    </w:p>
    <w:p w14:paraId="227218C9" w14:textId="060371B0" w:rsidR="00384FA7" w:rsidRPr="00384FA7" w:rsidRDefault="00384FA7" w:rsidP="00384FA7">
      <w:pPr>
        <w:bidi/>
        <w:spacing w:after="200"/>
        <w:jc w:val="both"/>
        <w:rPr>
          <w:rFonts w:ascii="Unikurd Diyako" w:hAnsi="Unikurd Diyako" w:cs="Unikurd Diyako"/>
          <w:rtl/>
        </w:rPr>
      </w:pPr>
      <w:r w:rsidRPr="00384FA7">
        <w:rPr>
          <w:rFonts w:ascii="Unikurd Diyako" w:hAnsi="Unikurd Diyako" w:cs="Unikurd Diyako"/>
          <w:b/>
          <w:bCs/>
          <w:color w:val="0000FF"/>
          <w:rtl/>
          <w:lang w:bidi="ar-SY"/>
        </w:rPr>
        <w:t>النتائج</w:t>
      </w:r>
      <w:r>
        <w:rPr>
          <w:rFonts w:ascii="Unikurd Diyako" w:hAnsi="Unikurd Diyako" w:cs="Unikurd Diyako" w:hint="cs"/>
          <w:b/>
          <w:bCs/>
          <w:color w:val="0000FF"/>
          <w:rtl/>
          <w:lang w:bidi="ar-SY"/>
        </w:rPr>
        <w:t>:</w:t>
      </w:r>
      <w:r w:rsidRPr="00384FA7">
        <w:rPr>
          <w:rFonts w:ascii="Unikurd Diyako" w:hAnsi="Unikurd Diyako" w:cs="Unikurd Diyako" w:hint="cs"/>
          <w:rtl/>
        </w:rPr>
        <w:t xml:space="preserve"> </w:t>
      </w:r>
      <w:r w:rsidR="00A248CA" w:rsidRPr="00A248CA">
        <w:rPr>
          <w:rFonts w:ascii="Unikurd Diyako" w:hAnsi="Unikurd Diyako" w:cs="Unikurd Diyako"/>
          <w:rtl/>
        </w:rPr>
        <w:t xml:space="preserve">ارتفعت مستويات كل </w:t>
      </w:r>
      <w:r w:rsidR="00A248CA" w:rsidRPr="00A248CA">
        <w:rPr>
          <w:rFonts w:ascii="Unikurd Diyako" w:hAnsi="Unikurd Diyako" w:cs="Unikurd Diyako" w:hint="cs"/>
          <w:rtl/>
        </w:rPr>
        <w:t>م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عام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نخ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ور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لفا</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وعامل إنترلوكين 32 ألفا (</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xml:space="preserve">) بشكل ملحوظ لدى مرضى التهاب دواعم السن مقارنة </w:t>
      </w:r>
      <w:r w:rsidR="00A248CA" w:rsidRPr="00A248CA">
        <w:rPr>
          <w:rFonts w:ascii="Unikurd Diyako" w:hAnsi="Unikurd Diyako" w:cs="Unikurd Diyako" w:hint="cs"/>
          <w:rtl/>
        </w:rPr>
        <w:t>بالأفراد</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أصحاء،</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ع</w:t>
      </w:r>
      <w:r w:rsidR="00A248CA" w:rsidRPr="00A248CA">
        <w:rPr>
          <w:rFonts w:ascii="Unikurd Diyako" w:hAnsi="Unikurd Diyako" w:cs="Unikurd Diyako"/>
          <w:rtl/>
        </w:rPr>
        <w:t xml:space="preserve"> </w:t>
      </w:r>
      <w:r w:rsidR="00A248CA" w:rsidRPr="00A248CA">
        <w:rPr>
          <w:rFonts w:ascii="Unikurd Diyako" w:hAnsi="Unikurd Diyako" w:cs="Unikurd Diyako" w:hint="cs"/>
          <w:rtl/>
        </w:rPr>
        <w:t>زياد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دريج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توافق</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ع</w:t>
      </w:r>
      <w:r w:rsidR="00A248CA" w:rsidRPr="00A248CA">
        <w:rPr>
          <w:rFonts w:ascii="Unikurd Diyako" w:hAnsi="Unikurd Diyako" w:cs="Unikurd Diyako"/>
          <w:rtl/>
        </w:rPr>
        <w:t xml:space="preserve"> </w:t>
      </w:r>
      <w:r w:rsidR="00A248CA" w:rsidRPr="00A248CA">
        <w:rPr>
          <w:rFonts w:ascii="Unikurd Diyako" w:hAnsi="Unikurd Diyako" w:cs="Unikurd Diyako" w:hint="cs"/>
          <w:rtl/>
        </w:rPr>
        <w:t>شد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رض</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ظه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عامل</w:t>
      </w:r>
      <w:r w:rsidR="00A248CA" w:rsidRPr="00A248CA">
        <w:rPr>
          <w:rFonts w:ascii="Unikurd Diyako" w:hAnsi="Unikurd Diyako" w:cs="Unikurd Diyako"/>
          <w:rtl/>
        </w:rPr>
        <w:t xml:space="preserve"> </w:t>
      </w:r>
      <w:r w:rsidR="00A248CA" w:rsidRPr="00A248CA">
        <w:rPr>
          <w:rFonts w:ascii="Unikurd Diyako" w:hAnsi="Unikurd Diyako" w:cs="Unikurd Diyako" w:hint="cs"/>
          <w:rtl/>
        </w:rPr>
        <w:t>نخ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ورم</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لفا</w:t>
      </w:r>
      <w:r w:rsidR="00A248CA" w:rsidRPr="00A248CA">
        <w:rPr>
          <w:rFonts w:ascii="Unikurd Diyako" w:hAnsi="Unikurd Diyako" w:cs="Unikurd Diyako"/>
          <w:rtl/>
        </w:rPr>
        <w:t xml:space="preserve">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ارتباط</w:t>
      </w:r>
      <w:r w:rsidR="00A248CA" w:rsidRPr="00A248CA">
        <w:rPr>
          <w:rFonts w:ascii="Unikurd Diyako" w:hAnsi="Unikurd Diyako" w:cs="Unikurd Diyako" w:hint="cs"/>
          <w:rtl/>
        </w:rPr>
        <w:t>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قوي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المعايير</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سرير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دق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تشخيص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عل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خاص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ف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حال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شديدة</w:t>
      </w:r>
      <w:r w:rsidR="00A248CA" w:rsidRPr="00A248CA">
        <w:rPr>
          <w:rFonts w:ascii="Unikurd Diyako" w:hAnsi="Unikurd Diyako" w:cs="Unikurd Diyako"/>
          <w:rtl/>
        </w:rPr>
        <w:t xml:space="preserve"> (84.78%). </w:t>
      </w:r>
      <w:r w:rsidR="00A248CA" w:rsidRPr="00A248CA">
        <w:rPr>
          <w:rFonts w:ascii="Unikurd Diyako" w:hAnsi="Unikurd Diyako" w:cs="Unikurd Diyako" w:hint="cs"/>
          <w:rtl/>
        </w:rPr>
        <w:t>كم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رتفع</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ستو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 xml:space="preserve">الانترليوكين </w:t>
      </w:r>
      <w:r w:rsidR="00A248CA" w:rsidRPr="00A248CA">
        <w:rPr>
          <w:rFonts w:ascii="Unikurd Diyako" w:hAnsi="Unikurd Diyako" w:cs="Unikurd Diyako"/>
          <w:rtl/>
        </w:rPr>
        <w:t>٣٢ ألفا (</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مع شدة المرض، ولكن مع انخفاض في أدائه التشخيصي.</w:t>
      </w:r>
    </w:p>
    <w:p w14:paraId="0E2D8D1F" w14:textId="4D2D1E04" w:rsidR="00384FA7" w:rsidRPr="00384FA7" w:rsidRDefault="00384FA7" w:rsidP="00384FA7">
      <w:pPr>
        <w:bidi/>
        <w:spacing w:after="200"/>
        <w:jc w:val="both"/>
        <w:rPr>
          <w:rFonts w:ascii="Unikurd Diyako" w:hAnsi="Unikurd Diyako" w:cs="Unikurd Diyako"/>
        </w:rPr>
      </w:pPr>
      <w:r w:rsidRPr="00384FA7">
        <w:rPr>
          <w:rFonts w:ascii="Unikurd Diyako" w:hAnsi="Unikurd Diyako" w:cs="Unikurd Diyako"/>
          <w:b/>
          <w:bCs/>
          <w:color w:val="0000FF"/>
          <w:rtl/>
          <w:lang w:bidi="ar-SY"/>
        </w:rPr>
        <w:t>الاستنتاجات</w:t>
      </w:r>
      <w:r>
        <w:rPr>
          <w:rFonts w:ascii="Unikurd Diyako" w:hAnsi="Unikurd Diyako" w:cs="Unikurd Diyako" w:hint="cs"/>
          <w:b/>
          <w:bCs/>
          <w:color w:val="0000FF"/>
          <w:rtl/>
          <w:lang w:bidi="ar-SY"/>
        </w:rPr>
        <w:t>:</w:t>
      </w:r>
      <w:r w:rsidRPr="00384FA7">
        <w:rPr>
          <w:rFonts w:ascii="Unikurd Diyako" w:hAnsi="Unikurd Diyako" w:cs="Unikurd Diyako" w:hint="cs"/>
          <w:b/>
          <w:bCs/>
          <w:color w:val="0000FF"/>
          <w:rtl/>
          <w:lang w:bidi="ar-SY"/>
        </w:rPr>
        <w:t xml:space="preserve"> </w:t>
      </w:r>
      <w:r w:rsidR="00A248CA" w:rsidRPr="00A248CA">
        <w:rPr>
          <w:rFonts w:ascii="Unikurd Diyako" w:hAnsi="Unikurd Diyako" w:cs="Unikurd Diyako"/>
          <w:rtl/>
        </w:rPr>
        <w:t xml:space="preserve">يرتفع مستوى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xml:space="preserve"> و</w:t>
      </w:r>
      <w:r w:rsidR="00A248CA" w:rsidRPr="00A248CA">
        <w:rPr>
          <w:rFonts w:ascii="Unikurd Diyako" w:hAnsi="Unikurd Diyako" w:cs="Unikurd Diyako"/>
        </w:rPr>
        <w:t>IL-32</w:t>
      </w:r>
      <w:r w:rsidR="00A248CA" w:rsidRPr="00A248CA">
        <w:rPr>
          <w:rFonts w:ascii="Calibri" w:hAnsi="Calibri" w:cs="Calibri"/>
        </w:rPr>
        <w:t>α</w:t>
      </w:r>
      <w:r w:rsidR="00A248CA" w:rsidRPr="00A248CA">
        <w:rPr>
          <w:rFonts w:ascii="Unikurd Diyako" w:hAnsi="Unikurd Diyako" w:cs="Unikurd Diyako"/>
          <w:rtl/>
        </w:rPr>
        <w:t xml:space="preserve"> في اللعاب في التهاب دواعم السن المزمن، ويرتبطان بشدة المرض. ويمكن لـ </w:t>
      </w:r>
      <w:r w:rsidR="00A248CA" w:rsidRPr="00A248CA">
        <w:rPr>
          <w:rFonts w:ascii="Unikurd Diyako" w:hAnsi="Unikurd Diyako" w:cs="Unikurd Diyako"/>
        </w:rPr>
        <w:t>TNF-</w:t>
      </w:r>
      <w:r w:rsidR="00A248CA" w:rsidRPr="00A248CA">
        <w:rPr>
          <w:rFonts w:ascii="Calibri" w:hAnsi="Calibri" w:cs="Calibri"/>
        </w:rPr>
        <w:t>α</w:t>
      </w:r>
      <w:r w:rsidR="00A248CA" w:rsidRPr="00A248CA">
        <w:rPr>
          <w:rFonts w:ascii="Unikurd Diyako" w:hAnsi="Unikurd Diyako" w:cs="Unikurd Diyako"/>
          <w:rtl/>
        </w:rPr>
        <w:t>، على وجه الخصوص، أن يكون بمثابة مؤشر حيوي غير جراحي موثوق لتشخيص ومراقبة التهاب دواعم السن. وي</w:t>
      </w:r>
      <w:r w:rsidR="00A248CA" w:rsidRPr="00A248CA">
        <w:rPr>
          <w:rFonts w:ascii="Unikurd Diyako" w:hAnsi="Unikurd Diyako" w:cs="Unikurd Diyako" w:hint="cs"/>
          <w:rtl/>
        </w:rPr>
        <w:t>وصى</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إجراء</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مزيد</w:t>
      </w:r>
      <w:r w:rsidR="00A248CA" w:rsidRPr="00A248CA">
        <w:rPr>
          <w:rFonts w:ascii="Unikurd Diyako" w:hAnsi="Unikurd Diyako" w:cs="Unikurd Diyako"/>
          <w:rtl/>
        </w:rPr>
        <w:t xml:space="preserve"> </w:t>
      </w:r>
      <w:r w:rsidR="00A248CA" w:rsidRPr="00A248CA">
        <w:rPr>
          <w:rFonts w:ascii="Unikurd Diyako" w:hAnsi="Unikurd Diyako" w:cs="Unikurd Diyako" w:hint="cs"/>
          <w:rtl/>
        </w:rPr>
        <w:t>من</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أبحاث</w:t>
      </w:r>
      <w:r w:rsidR="00A248CA" w:rsidRPr="00A248CA">
        <w:rPr>
          <w:rFonts w:ascii="Unikurd Diyako" w:hAnsi="Unikurd Diyako" w:cs="Unikurd Diyako"/>
          <w:rtl/>
        </w:rPr>
        <w:t xml:space="preserve"> </w:t>
      </w:r>
      <w:r w:rsidR="00A248CA" w:rsidRPr="00A248CA">
        <w:rPr>
          <w:rFonts w:ascii="Unikurd Diyako" w:hAnsi="Unikurd Diyako" w:cs="Unikurd Diyako" w:hint="cs"/>
          <w:rtl/>
        </w:rPr>
        <w:t>لاستكشاف</w:t>
      </w:r>
      <w:r w:rsidR="00A248CA" w:rsidRPr="00A248CA">
        <w:rPr>
          <w:rFonts w:ascii="Unikurd Diyako" w:hAnsi="Unikurd Diyako" w:cs="Unikurd Diyako"/>
          <w:rtl/>
        </w:rPr>
        <w:t xml:space="preserve"> </w:t>
      </w:r>
      <w:r w:rsidR="00A248CA" w:rsidRPr="00A248CA">
        <w:rPr>
          <w:rFonts w:ascii="Unikurd Diyako" w:hAnsi="Unikurd Diyako" w:cs="Unikurd Diyako" w:hint="cs"/>
          <w:rtl/>
        </w:rPr>
        <w:t>فائدتهما</w:t>
      </w:r>
      <w:r w:rsidR="00A248CA" w:rsidRPr="00A248CA">
        <w:rPr>
          <w:rFonts w:ascii="Unikurd Diyako" w:hAnsi="Unikurd Diyako" w:cs="Unikurd Diyako"/>
          <w:rtl/>
        </w:rPr>
        <w:t xml:space="preserve"> </w:t>
      </w:r>
      <w:r w:rsidR="00A248CA" w:rsidRPr="00A248CA">
        <w:rPr>
          <w:rFonts w:ascii="Unikurd Diyako" w:hAnsi="Unikurd Diyako" w:cs="Unikurd Diyako" w:hint="cs"/>
          <w:rtl/>
        </w:rPr>
        <w:t>ف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فئ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سكاني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أوسع</w:t>
      </w:r>
      <w:r w:rsidR="00A248CA" w:rsidRPr="00A248CA">
        <w:rPr>
          <w:rFonts w:ascii="Unikurd Diyako" w:hAnsi="Unikurd Diyako" w:cs="Unikurd Diyako"/>
          <w:rtl/>
        </w:rPr>
        <w:t xml:space="preserve"> </w:t>
      </w:r>
      <w:r w:rsidR="00A248CA" w:rsidRPr="00A248CA">
        <w:rPr>
          <w:rFonts w:ascii="Unikurd Diyako" w:hAnsi="Unikurd Diyako" w:cs="Unikurd Diyako" w:hint="cs"/>
          <w:rtl/>
        </w:rPr>
        <w:t>وفي</w:t>
      </w:r>
      <w:r w:rsidR="00A248CA" w:rsidRPr="00A248CA">
        <w:rPr>
          <w:rFonts w:ascii="Unikurd Diyako" w:hAnsi="Unikurd Diyako" w:cs="Unikurd Diyako"/>
          <w:rtl/>
        </w:rPr>
        <w:t xml:space="preserve"> </w:t>
      </w:r>
      <w:r w:rsidR="00A248CA" w:rsidRPr="00A248CA">
        <w:rPr>
          <w:rFonts w:ascii="Unikurd Diyako" w:hAnsi="Unikurd Diyako" w:cs="Unikurd Diyako" w:hint="cs"/>
          <w:rtl/>
        </w:rPr>
        <w:t>بيئات</w:t>
      </w:r>
      <w:r w:rsidR="00A248CA" w:rsidRPr="00A248CA">
        <w:rPr>
          <w:rFonts w:ascii="Unikurd Diyako" w:hAnsi="Unikurd Diyako" w:cs="Unikurd Diyako"/>
          <w:rtl/>
        </w:rPr>
        <w:t xml:space="preserve"> </w:t>
      </w:r>
      <w:r w:rsidR="00A248CA" w:rsidRPr="00A248CA">
        <w:rPr>
          <w:rFonts w:ascii="Unikurd Diyako" w:hAnsi="Unikurd Diyako" w:cs="Unikurd Diyako" w:hint="cs"/>
          <w:rtl/>
        </w:rPr>
        <w:t>طويلة</w:t>
      </w:r>
      <w:r w:rsidR="00A248CA" w:rsidRPr="00A248CA">
        <w:rPr>
          <w:rFonts w:ascii="Unikurd Diyako" w:hAnsi="Unikurd Diyako" w:cs="Unikurd Diyako"/>
          <w:rtl/>
        </w:rPr>
        <w:t xml:space="preserve"> </w:t>
      </w:r>
      <w:r w:rsidR="00A248CA" w:rsidRPr="00A248CA">
        <w:rPr>
          <w:rFonts w:ascii="Unikurd Diyako" w:hAnsi="Unikurd Diyako" w:cs="Unikurd Diyako" w:hint="cs"/>
          <w:rtl/>
        </w:rPr>
        <w:t>الأمد</w:t>
      </w:r>
      <w:r w:rsidR="00A248CA" w:rsidRPr="00A248CA">
        <w:rPr>
          <w:rFonts w:ascii="Unikurd Diyako" w:hAnsi="Unikurd Diyako" w:cs="Unikurd Diyako"/>
          <w:rtl/>
        </w:rPr>
        <w:t>.</w:t>
      </w:r>
    </w:p>
    <w:p w14:paraId="180D8DE1" w14:textId="7B06D75D" w:rsidR="00B344DC" w:rsidRPr="00A3585D" w:rsidRDefault="00B344DC" w:rsidP="00B344DC">
      <w:pPr>
        <w:bidi/>
        <w:spacing w:after="200"/>
        <w:jc w:val="both"/>
        <w:rPr>
          <w:rFonts w:ascii="Unikurd Diyako" w:hAnsi="Unikurd Diyako" w:cs="Unikurd Diyako"/>
          <w:rtl/>
        </w:rPr>
      </w:pPr>
    </w:p>
    <w:p w14:paraId="7BB35538" w14:textId="77777777" w:rsidR="00B344DC" w:rsidRPr="00B344DC" w:rsidRDefault="00B344DC" w:rsidP="00B344DC">
      <w:pPr>
        <w:bidi/>
        <w:spacing w:after="200"/>
        <w:jc w:val="both"/>
        <w:rPr>
          <w:rFonts w:ascii="Unikurd Diyako" w:hAnsi="Unikurd Diyako" w:cs="Unikurd Diyako"/>
        </w:rPr>
      </w:pPr>
    </w:p>
    <w:p w14:paraId="2977DEA3" w14:textId="6C9E8EF1" w:rsidR="006D6B45" w:rsidRPr="00B344DC" w:rsidRDefault="006D6B45" w:rsidP="00A97002">
      <w:pPr>
        <w:bidi/>
        <w:spacing w:after="200"/>
        <w:jc w:val="both"/>
        <w:rPr>
          <w:rFonts w:ascii="Unikurd Diyako" w:eastAsia="Calibri" w:hAnsi="Unikurd Diyako" w:cs="Unikurd Diyako"/>
          <w:lang w:bidi="ar-IQ"/>
        </w:rPr>
      </w:pPr>
    </w:p>
    <w:p w14:paraId="76A4E58F" w14:textId="77777777" w:rsidR="00CF5D33" w:rsidRDefault="00CF5D33" w:rsidP="000D0778">
      <w:pPr>
        <w:bidi/>
        <w:jc w:val="both"/>
        <w:rPr>
          <w:rFonts w:ascii="Simplified Arabic" w:hAnsi="Simplified Arabic" w:cs="Simplified Arabic"/>
          <w:b/>
          <w:bCs/>
          <w:color w:val="0000FF"/>
          <w:rtl/>
          <w:lang w:bidi="ar-SY"/>
        </w:rPr>
      </w:pPr>
    </w:p>
    <w:p w14:paraId="2F0790B1" w14:textId="77777777" w:rsidR="00960050" w:rsidRPr="00210A25" w:rsidRDefault="00960050" w:rsidP="00F4521C">
      <w:pPr>
        <w:bidi/>
        <w:jc w:val="both"/>
        <w:rPr>
          <w:rFonts w:ascii="Simplified Arabic" w:hAnsi="Simplified Arabic" w:cs="Simplified Arabic"/>
          <w:rtl/>
          <w:lang w:bidi="ar-JO"/>
        </w:rPr>
      </w:pPr>
    </w:p>
    <w:p w14:paraId="5046A5F3" w14:textId="77777777" w:rsidR="000C319A" w:rsidRDefault="000C319A" w:rsidP="000C319A">
      <w:pPr>
        <w:bidi/>
        <w:jc w:val="both"/>
        <w:rPr>
          <w:rFonts w:ascii="Simplified Arabic" w:hAnsi="Simplified Arabic" w:cs="Simplified Arabic"/>
          <w:b/>
          <w:bCs/>
          <w:color w:val="0000FF"/>
          <w:rtl/>
          <w:lang w:bidi="ar-IQ"/>
        </w:rPr>
      </w:pPr>
    </w:p>
    <w:p w14:paraId="41593857" w14:textId="77777777" w:rsidR="00210A25" w:rsidRDefault="00210A25" w:rsidP="00210A25">
      <w:pPr>
        <w:bidi/>
        <w:jc w:val="both"/>
        <w:rPr>
          <w:rFonts w:ascii="Simplified Arabic" w:hAnsi="Simplified Arabic" w:cs="Simplified Arabic"/>
          <w:b/>
          <w:bCs/>
          <w:color w:val="0000FF"/>
          <w:rtl/>
          <w:lang w:bidi="ar-IQ"/>
        </w:rPr>
      </w:pPr>
    </w:p>
    <w:sectPr w:rsidR="00210A25" w:rsidSect="00DD4333">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80B5E" w14:textId="77777777" w:rsidR="0049704F" w:rsidRDefault="0049704F">
      <w:r>
        <w:separator/>
      </w:r>
    </w:p>
  </w:endnote>
  <w:endnote w:type="continuationSeparator" w:id="0">
    <w:p w14:paraId="5EDC34DF" w14:textId="77777777" w:rsidR="0049704F" w:rsidRDefault="00497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obe Garamond Pro">
    <w:panose1 w:val="00000000000000000000"/>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Times New Roman Bold">
    <w:panose1 w:val="00000000000000000000"/>
    <w:charset w:val="B2"/>
    <w:family w:val="auto"/>
    <w:notTrueType/>
    <w:pitch w:val="default"/>
    <w:sig w:usb0="00002001" w:usb1="00000000" w:usb2="00000000" w:usb3="00000000" w:csb0="00000040" w:csb1="00000000"/>
  </w:font>
  <w:font w:name="AGaramondPro-Italic">
    <w:altName w:val="Times New Roman"/>
    <w:panose1 w:val="00000000000000000000"/>
    <w:charset w:val="00"/>
    <w:family w:val="roman"/>
    <w:notTrueType/>
    <w:pitch w:val="default"/>
    <w:sig w:usb0="00000003" w:usb1="00000000" w:usb2="00000000" w:usb3="00000000" w:csb0="00000001" w:csb1="00000000"/>
  </w:font>
  <w:font w:name="Ali_K_Sahifa">
    <w:altName w:val="Arial"/>
    <w:charset w:val="B2"/>
    <w:family w:val="auto"/>
    <w:pitch w:val="variable"/>
    <w:sig w:usb0="00002001" w:usb1="00000000" w:usb2="00000000" w:usb3="00000000" w:csb0="00000040" w:csb1="00000000"/>
  </w:font>
  <w:font w:name="Unikurd Diyako">
    <w:altName w:val="Arial"/>
    <w:charset w:val="00"/>
    <w:family w:val="swiss"/>
    <w:pitch w:val="variable"/>
    <w:sig w:usb0="00002007" w:usb1="80000000" w:usb2="00000008" w:usb3="00000000" w:csb0="00000051"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0E9EF" w14:textId="52C0E113" w:rsidR="00A7285E" w:rsidRPr="006F60A8" w:rsidRDefault="00A7285E">
    <w:pPr>
      <w:pStyle w:val="Footer"/>
      <w:rPr>
        <w:b/>
        <w:bCs/>
        <w:color w:val="0000FF"/>
        <w:sz w:val="22"/>
        <w:szCs w:val="22"/>
      </w:rPr>
    </w:pPr>
    <w:r w:rsidRPr="006F60A8">
      <w:rPr>
        <w:rStyle w:val="PageNumber"/>
        <w:b/>
        <w:bCs/>
        <w:color w:val="0000FF"/>
      </w:rPr>
      <w:fldChar w:fldCharType="begin"/>
    </w:r>
    <w:r w:rsidRPr="006F60A8">
      <w:rPr>
        <w:rStyle w:val="PageNumber"/>
        <w:b/>
        <w:bCs/>
        <w:color w:val="0000FF"/>
      </w:rPr>
      <w:instrText xml:space="preserve"> PAGE </w:instrText>
    </w:r>
    <w:r w:rsidRPr="006F60A8">
      <w:rPr>
        <w:rStyle w:val="PageNumber"/>
        <w:b/>
        <w:bCs/>
        <w:color w:val="0000FF"/>
      </w:rPr>
      <w:fldChar w:fldCharType="separate"/>
    </w:r>
    <w:r w:rsidR="00AF27E9">
      <w:rPr>
        <w:rStyle w:val="PageNumber"/>
        <w:b/>
        <w:bCs/>
        <w:noProof/>
        <w:color w:val="0000FF"/>
      </w:rPr>
      <w:t>34</w:t>
    </w:r>
    <w:r w:rsidRPr="006F60A8">
      <w:rPr>
        <w:rStyle w:val="PageNumber"/>
        <w:b/>
        <w:bCs/>
        <w:color w:val="0000FF"/>
      </w:rPr>
      <w:fldChar w:fldCharType="end"/>
    </w:r>
  </w:p>
  <w:p w14:paraId="784B3702" w14:textId="77777777" w:rsidR="00A7285E" w:rsidRPr="00430C93" w:rsidRDefault="00A7285E" w:rsidP="00430C93">
    <w:pPr>
      <w:pStyle w:val="Footer"/>
      <w:rPr>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E8565" w14:textId="05F8999E" w:rsidR="00A7285E" w:rsidRPr="006F60A8" w:rsidRDefault="00A7285E" w:rsidP="006F60A8">
    <w:pPr>
      <w:pStyle w:val="Footer"/>
      <w:jc w:val="right"/>
      <w:rPr>
        <w:b/>
        <w:bCs/>
        <w:color w:val="0000FF"/>
        <w:sz w:val="22"/>
        <w:szCs w:val="22"/>
      </w:rPr>
    </w:pPr>
    <w:r w:rsidRPr="006F60A8">
      <w:rPr>
        <w:rStyle w:val="PageNumber"/>
        <w:b/>
        <w:bCs/>
        <w:color w:val="0000FF"/>
      </w:rPr>
      <w:fldChar w:fldCharType="begin"/>
    </w:r>
    <w:r w:rsidRPr="006F60A8">
      <w:rPr>
        <w:rStyle w:val="PageNumber"/>
        <w:b/>
        <w:bCs/>
        <w:color w:val="0000FF"/>
      </w:rPr>
      <w:instrText xml:space="preserve"> PAGE </w:instrText>
    </w:r>
    <w:r w:rsidRPr="006F60A8">
      <w:rPr>
        <w:rStyle w:val="PageNumber"/>
        <w:b/>
        <w:bCs/>
        <w:color w:val="0000FF"/>
      </w:rPr>
      <w:fldChar w:fldCharType="separate"/>
    </w:r>
    <w:r w:rsidR="00AF27E9">
      <w:rPr>
        <w:rStyle w:val="PageNumber"/>
        <w:b/>
        <w:bCs/>
        <w:noProof/>
        <w:color w:val="0000FF"/>
      </w:rPr>
      <w:t>35</w:t>
    </w:r>
    <w:r w:rsidRPr="006F60A8">
      <w:rPr>
        <w:rStyle w:val="PageNumber"/>
        <w:b/>
        <w:bCs/>
        <w:color w:val="0000FF"/>
      </w:rPr>
      <w:fldChar w:fldCharType="end"/>
    </w:r>
  </w:p>
  <w:p w14:paraId="69F06727" w14:textId="77777777" w:rsidR="00A7285E" w:rsidRPr="00111884" w:rsidRDefault="00A7285E" w:rsidP="00DD4C6D">
    <w:pPr>
      <w:pStyle w:val="Footer"/>
      <w:jc w:val="right"/>
      <w:rPr>
        <w:b/>
        <w:bCs/>
        <w:color w:val="0000FF"/>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A7538D" w14:textId="77777777" w:rsidR="0049704F" w:rsidRDefault="0049704F">
      <w:r>
        <w:separator/>
      </w:r>
    </w:p>
  </w:footnote>
  <w:footnote w:type="continuationSeparator" w:id="0">
    <w:p w14:paraId="70EDD0D2" w14:textId="77777777" w:rsidR="0049704F" w:rsidRDefault="004970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81E2" w14:textId="1A02FADF" w:rsidR="00A7285E" w:rsidRDefault="00A7285E">
    <w:pPr>
      <w:pStyle w:val="Header"/>
    </w:pPr>
    <w:r>
      <w:rPr>
        <w:noProof/>
      </w:rPr>
      <mc:AlternateContent>
        <mc:Choice Requires="wps">
          <w:drawing>
            <wp:anchor distT="0" distB="0" distL="114300" distR="114300" simplePos="0" relativeHeight="251656192" behindDoc="0" locked="0" layoutInCell="1" allowOverlap="1" wp14:anchorId="41C28E7E" wp14:editId="0042B413">
              <wp:simplePos x="0" y="0"/>
              <wp:positionH relativeFrom="column">
                <wp:posOffset>0</wp:posOffset>
              </wp:positionH>
              <wp:positionV relativeFrom="paragraph">
                <wp:posOffset>114300</wp:posOffset>
              </wp:positionV>
              <wp:extent cx="5715000" cy="228600"/>
              <wp:effectExtent l="9525" t="9525" r="9525" b="9525"/>
              <wp:wrapNone/>
              <wp:docPr id="65901070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28600"/>
                      </a:xfrm>
                      <a:prstGeom prst="rect">
                        <a:avLst/>
                      </a:prstGeom>
                      <a:solidFill>
                        <a:srgbClr val="FFFFFF">
                          <a:alpha val="50000"/>
                        </a:srgbClr>
                      </a:solidFill>
                      <a:ln w="0">
                        <a:solidFill>
                          <a:srgbClr val="FFFFFF"/>
                        </a:solidFill>
                        <a:miter lim="800000"/>
                        <a:headEnd/>
                        <a:tailEnd/>
                      </a:ln>
                    </wps:spPr>
                    <wps:txbx>
                      <w:txbxContent>
                        <w:p w14:paraId="565163AE" w14:textId="23761F8D" w:rsidR="00A7285E" w:rsidRPr="00DF73FB" w:rsidRDefault="00D37472" w:rsidP="00EE728A">
                          <w:pPr>
                            <w:jc w:val="center"/>
                            <w:rPr>
                              <w:rFonts w:ascii="Times New Roman Bold" w:hAnsi="Times New Roman Bold"/>
                              <w:b/>
                              <w:bCs/>
                              <w:caps/>
                              <w:color w:val="0000FF"/>
                              <w:sz w:val="20"/>
                              <w:szCs w:val="20"/>
                            </w:rPr>
                          </w:pPr>
                          <w:r w:rsidRPr="00D37472">
                            <w:rPr>
                              <w:rFonts w:ascii="Times New Roman Bold" w:hAnsi="Times New Roman Bold"/>
                              <w:b/>
                              <w:bCs/>
                              <w:caps/>
                              <w:color w:val="0000FF"/>
                              <w:sz w:val="20"/>
                              <w:szCs w:val="20"/>
                            </w:rPr>
                            <w:t>SALIVARY LEVELS OF TUMOR NECROSIS FACTOR-ALPH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C28E7E" id="_x0000_t202" coordsize="21600,21600" o:spt="202" path="m,l,21600r21600,l21600,xe">
              <v:stroke joinstyle="miter"/>
              <v:path gradientshapeok="t" o:connecttype="rect"/>
            </v:shapetype>
            <v:shape id="Text Box 4" o:spid="_x0000_s1028" type="#_x0000_t202" style="position:absolute;margin-left:0;margin-top:9pt;width:450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" strokecolor="white" strokeweight="0">
              <v:fill opacity="32896f"/>
              <v:textbox>
                <w:txbxContent>
                  <w:p w14:paraId="565163AE" w14:textId="23761F8D" w:rsidR="00A7285E" w:rsidRPr="00DF73FB" w:rsidRDefault="00D37472" w:rsidP="00EE728A">
                    <w:pPr>
                      <w:jc w:val="center"/>
                      <w:rPr>
                        <w:rFonts w:ascii="Times New Roman Bold" w:hAnsi="Times New Roman Bold"/>
                        <w:b/>
                        <w:bCs/>
                        <w:caps/>
                        <w:color w:val="0000FF"/>
                        <w:sz w:val="20"/>
                        <w:szCs w:val="20"/>
                      </w:rPr>
                    </w:pPr>
                    <w:r w:rsidRPr="00D37472">
                      <w:rPr>
                        <w:rFonts w:ascii="Times New Roman Bold" w:hAnsi="Times New Roman Bold"/>
                        <w:b/>
                        <w:bCs/>
                        <w:caps/>
                        <w:color w:val="0000FF"/>
                        <w:sz w:val="20"/>
                        <w:szCs w:val="20"/>
                      </w:rPr>
                      <w:t>SALIVARY LEVELS OF TUMOR NECROSIS FACTOR-ALPHA</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5FE15B20" wp14:editId="65E18D49">
              <wp:simplePos x="0" y="0"/>
              <wp:positionH relativeFrom="column">
                <wp:posOffset>0</wp:posOffset>
              </wp:positionH>
              <wp:positionV relativeFrom="paragraph">
                <wp:posOffset>342900</wp:posOffset>
              </wp:positionV>
              <wp:extent cx="5715000" cy="0"/>
              <wp:effectExtent l="9525" t="9525" r="9525" b="9525"/>
              <wp:wrapNone/>
              <wp:docPr id="1277189045"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4F5590"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7pt" to="450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" strokecolor="blue" strokeweight="1.5pt"/>
          </w:pict>
        </mc:Fallback>
      </mc:AlternateContent>
    </w:r>
    <w:r>
      <w:rPr>
        <w:noProof/>
      </w:rPr>
      <mc:AlternateContent>
        <mc:Choice Requires="wps">
          <w:drawing>
            <wp:anchor distT="0" distB="0" distL="114300" distR="114300" simplePos="0" relativeHeight="251657216" behindDoc="0" locked="0" layoutInCell="1" allowOverlap="1" wp14:anchorId="6371D548" wp14:editId="70B9E3D1">
              <wp:simplePos x="0" y="0"/>
              <wp:positionH relativeFrom="column">
                <wp:posOffset>0</wp:posOffset>
              </wp:positionH>
              <wp:positionV relativeFrom="paragraph">
                <wp:posOffset>114300</wp:posOffset>
              </wp:positionV>
              <wp:extent cx="5715000" cy="0"/>
              <wp:effectExtent l="9525" t="9525" r="9525" b="9525"/>
              <wp:wrapNone/>
              <wp:docPr id="994389260"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05FDD2"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pt" to="450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" strokecolor="blue"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9C7DB" w14:textId="43565A39" w:rsidR="00A7285E" w:rsidRDefault="00A7285E">
    <w:pPr>
      <w:pStyle w:val="Header"/>
    </w:pPr>
    <w:r>
      <w:rPr>
        <w:noProof/>
      </w:rPr>
      <mc:AlternateContent>
        <mc:Choice Requires="wps">
          <w:drawing>
            <wp:anchor distT="0" distB="0" distL="114300" distR="114300" simplePos="0" relativeHeight="251660288" behindDoc="0" locked="0" layoutInCell="1" allowOverlap="1" wp14:anchorId="21101243" wp14:editId="52488655">
              <wp:simplePos x="0" y="0"/>
              <wp:positionH relativeFrom="column">
                <wp:posOffset>0</wp:posOffset>
              </wp:positionH>
              <wp:positionV relativeFrom="paragraph">
                <wp:posOffset>342900</wp:posOffset>
              </wp:positionV>
              <wp:extent cx="5715000" cy="0"/>
              <wp:effectExtent l="9525" t="9525" r="9525" b="9525"/>
              <wp:wrapNone/>
              <wp:docPr id="36539166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480F59"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7pt" to="450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" strokecolor="blue" strokeweight="1.5pt"/>
          </w:pict>
        </mc:Fallback>
      </mc:AlternateContent>
    </w:r>
    <w:r>
      <w:rPr>
        <w:noProof/>
      </w:rPr>
      <mc:AlternateContent>
        <mc:Choice Requires="wps">
          <w:drawing>
            <wp:anchor distT="0" distB="0" distL="114300" distR="114300" simplePos="0" relativeHeight="251659264" behindDoc="0" locked="0" layoutInCell="1" allowOverlap="1" wp14:anchorId="0099456C" wp14:editId="68AC0AFA">
              <wp:simplePos x="0" y="0"/>
              <wp:positionH relativeFrom="column">
                <wp:posOffset>0</wp:posOffset>
              </wp:positionH>
              <wp:positionV relativeFrom="paragraph">
                <wp:posOffset>114300</wp:posOffset>
              </wp:positionV>
              <wp:extent cx="5715000" cy="0"/>
              <wp:effectExtent l="9525" t="9525" r="9525" b="9525"/>
              <wp:wrapNone/>
              <wp:docPr id="203529295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190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A82B58"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pt" to="450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" strokecolor="blue" strokeweight="1.5pt"/>
          </w:pict>
        </mc:Fallback>
      </mc:AlternateContent>
    </w:r>
    <w:r>
      <w:rPr>
        <w:noProof/>
      </w:rPr>
      <mc:AlternateContent>
        <mc:Choice Requires="wps">
          <w:drawing>
            <wp:anchor distT="0" distB="0" distL="114300" distR="114300" simplePos="0" relativeHeight="251655168" behindDoc="0" locked="0" layoutInCell="1" allowOverlap="1" wp14:anchorId="1308F2BD" wp14:editId="39CE58AC">
              <wp:simplePos x="0" y="0"/>
              <wp:positionH relativeFrom="column">
                <wp:posOffset>0</wp:posOffset>
              </wp:positionH>
              <wp:positionV relativeFrom="paragraph">
                <wp:posOffset>114300</wp:posOffset>
              </wp:positionV>
              <wp:extent cx="5715000" cy="228600"/>
              <wp:effectExtent l="9525" t="9525" r="9525" b="9525"/>
              <wp:wrapNone/>
              <wp:docPr id="1429358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28600"/>
                      </a:xfrm>
                      <a:prstGeom prst="rect">
                        <a:avLst/>
                      </a:prstGeom>
                      <a:solidFill>
                        <a:srgbClr val="FFFFFF">
                          <a:alpha val="50000"/>
                        </a:srgbClr>
                      </a:solidFill>
                      <a:ln w="0">
                        <a:solidFill>
                          <a:srgbClr val="FFFFFF"/>
                        </a:solidFill>
                        <a:miter lim="800000"/>
                        <a:headEnd/>
                        <a:tailEnd/>
                      </a:ln>
                    </wps:spPr>
                    <wps:txbx>
                      <w:txbxContent>
                        <w:p w14:paraId="7B249873" w14:textId="68C2E3E2" w:rsidR="00A7285E" w:rsidRPr="00111884" w:rsidRDefault="00A7285E" w:rsidP="00976B7E">
                          <w:pPr>
                            <w:rPr>
                              <w:color w:val="0000FF"/>
                              <w:szCs w:val="20"/>
                            </w:rPr>
                          </w:pPr>
                          <w:r w:rsidRPr="00677789">
                            <w:rPr>
                              <w:b/>
                              <w:bCs/>
                              <w:color w:val="0000FF"/>
                              <w:sz w:val="20"/>
                              <w:szCs w:val="20"/>
                            </w:rPr>
                            <w:t>Duhok Medical Journal</w:t>
                          </w:r>
                          <w:r w:rsidRPr="00677789">
                            <w:rPr>
                              <w:b/>
                              <w:bCs/>
                              <w:color w:val="0000FF"/>
                              <w:sz w:val="20"/>
                              <w:szCs w:val="20"/>
                            </w:rPr>
                            <w:tab/>
                          </w:r>
                          <w:r w:rsidRPr="00677789">
                            <w:rPr>
                              <w:b/>
                              <w:bCs/>
                              <w:color w:val="0000FF"/>
                              <w:sz w:val="20"/>
                              <w:szCs w:val="20"/>
                            </w:rPr>
                            <w:tab/>
                            <w:t xml:space="preserve">                                                    </w:t>
                          </w:r>
                          <w:r>
                            <w:rPr>
                              <w:b/>
                              <w:bCs/>
                              <w:color w:val="0000FF"/>
                              <w:sz w:val="20"/>
                              <w:szCs w:val="20"/>
                            </w:rPr>
                            <w:t xml:space="preserve">                            Volume 20</w:t>
                          </w:r>
                          <w:r w:rsidRPr="00677789">
                            <w:rPr>
                              <w:b/>
                              <w:bCs/>
                              <w:color w:val="0000FF"/>
                              <w:sz w:val="20"/>
                              <w:szCs w:val="20"/>
                            </w:rPr>
                            <w:t xml:space="preserve">, </w:t>
                          </w:r>
                          <w:r>
                            <w:rPr>
                              <w:b/>
                              <w:bCs/>
                              <w:color w:val="0000FF"/>
                              <w:sz w:val="20"/>
                              <w:szCs w:val="20"/>
                            </w:rPr>
                            <w:t>Issue</w:t>
                          </w:r>
                          <w:r w:rsidRPr="00677789">
                            <w:rPr>
                              <w:b/>
                              <w:bCs/>
                              <w:color w:val="0000FF"/>
                              <w:sz w:val="20"/>
                              <w:szCs w:val="20"/>
                            </w:rPr>
                            <w:t xml:space="preserve"> </w:t>
                          </w:r>
                          <w:r>
                            <w:rPr>
                              <w:b/>
                              <w:bCs/>
                              <w:color w:val="0000FF"/>
                              <w:sz w:val="20"/>
                              <w:szCs w:val="20"/>
                            </w:rPr>
                            <w:t>2</w:t>
                          </w:r>
                          <w:r w:rsidRPr="00677789">
                            <w:rPr>
                              <w:b/>
                              <w:bCs/>
                              <w:color w:val="0000FF"/>
                              <w:sz w:val="20"/>
                              <w:szCs w:val="20"/>
                            </w:rPr>
                            <w:t>, 2</w:t>
                          </w:r>
                          <w:r>
                            <w:rPr>
                              <w:b/>
                              <w:bCs/>
                              <w:color w:val="0000FF"/>
                              <w:sz w:val="20"/>
                              <w:szCs w:val="20"/>
                            </w:rPr>
                            <w:t>026</w:t>
                          </w:r>
                        </w:p>
                        <w:p w14:paraId="45F95F13" w14:textId="77777777" w:rsidR="00A7285E" w:rsidRPr="00AC691A" w:rsidRDefault="00A7285E" w:rsidP="00AC691A">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08F2BD" id="_x0000_t202" coordsize="21600,21600" o:spt="202" path="m,l,21600r21600,l21600,xe">
              <v:stroke joinstyle="miter"/>
              <v:path gradientshapeok="t" o:connecttype="rect"/>
            </v:shapetype>
            <v:shape id="Text Box 3" o:spid="_x0000_s1029" type="#_x0000_t202" style="position:absolute;margin-left:0;margin-top:9pt;width:450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" strokecolor="white" strokeweight="0">
              <v:fill opacity="32896f"/>
              <v:textbox>
                <w:txbxContent>
                  <w:p w14:paraId="7B249873" w14:textId="68C2E3E2" w:rsidR="00A7285E" w:rsidRPr="00111884" w:rsidRDefault="00A7285E" w:rsidP="00976B7E">
                    <w:pPr>
                      <w:rPr>
                        <w:color w:val="0000FF"/>
                        <w:szCs w:val="20"/>
                      </w:rPr>
                    </w:pPr>
                    <w:r w:rsidRPr="00677789">
                      <w:rPr>
                        <w:b/>
                        <w:bCs/>
                        <w:color w:val="0000FF"/>
                        <w:sz w:val="20"/>
                        <w:szCs w:val="20"/>
                      </w:rPr>
                      <w:t>Duhok Medical Journal</w:t>
                    </w:r>
                    <w:r w:rsidRPr="00677789">
                      <w:rPr>
                        <w:b/>
                        <w:bCs/>
                        <w:color w:val="0000FF"/>
                        <w:sz w:val="20"/>
                        <w:szCs w:val="20"/>
                      </w:rPr>
                      <w:tab/>
                    </w:r>
                    <w:r w:rsidRPr="00677789">
                      <w:rPr>
                        <w:b/>
                        <w:bCs/>
                        <w:color w:val="0000FF"/>
                        <w:sz w:val="20"/>
                        <w:szCs w:val="20"/>
                      </w:rPr>
                      <w:tab/>
                      <w:t xml:space="preserve">                                                    </w:t>
                    </w:r>
                    <w:r>
                      <w:rPr>
                        <w:b/>
                        <w:bCs/>
                        <w:color w:val="0000FF"/>
                        <w:sz w:val="20"/>
                        <w:szCs w:val="20"/>
                      </w:rPr>
                      <w:t xml:space="preserve">                            Volume 20</w:t>
                    </w:r>
                    <w:r w:rsidRPr="00677789">
                      <w:rPr>
                        <w:b/>
                        <w:bCs/>
                        <w:color w:val="0000FF"/>
                        <w:sz w:val="20"/>
                        <w:szCs w:val="20"/>
                      </w:rPr>
                      <w:t xml:space="preserve">, </w:t>
                    </w:r>
                    <w:r>
                      <w:rPr>
                        <w:b/>
                        <w:bCs/>
                        <w:color w:val="0000FF"/>
                        <w:sz w:val="20"/>
                        <w:szCs w:val="20"/>
                      </w:rPr>
                      <w:t>Issue</w:t>
                    </w:r>
                    <w:r w:rsidRPr="00677789">
                      <w:rPr>
                        <w:b/>
                        <w:bCs/>
                        <w:color w:val="0000FF"/>
                        <w:sz w:val="20"/>
                        <w:szCs w:val="20"/>
                      </w:rPr>
                      <w:t xml:space="preserve"> </w:t>
                    </w:r>
                    <w:r>
                      <w:rPr>
                        <w:b/>
                        <w:bCs/>
                        <w:color w:val="0000FF"/>
                        <w:sz w:val="20"/>
                        <w:szCs w:val="20"/>
                      </w:rPr>
                      <w:t>2</w:t>
                    </w:r>
                    <w:r w:rsidRPr="00677789">
                      <w:rPr>
                        <w:b/>
                        <w:bCs/>
                        <w:color w:val="0000FF"/>
                        <w:sz w:val="20"/>
                        <w:szCs w:val="20"/>
                      </w:rPr>
                      <w:t>, 2</w:t>
                    </w:r>
                    <w:r>
                      <w:rPr>
                        <w:b/>
                        <w:bCs/>
                        <w:color w:val="0000FF"/>
                        <w:sz w:val="20"/>
                        <w:szCs w:val="20"/>
                      </w:rPr>
                      <w:t>026</w:t>
                    </w:r>
                  </w:p>
                  <w:p w14:paraId="45F95F13" w14:textId="77777777" w:rsidR="00A7285E" w:rsidRPr="00AC691A" w:rsidRDefault="00A7285E" w:rsidP="00AC691A">
                    <w:pPr>
                      <w:rPr>
                        <w:szCs w:val="20"/>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DA8FB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2441F1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0CC2E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3C19A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708BDC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7544B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6D6ED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B3C15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60F1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52AE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D97618"/>
    <w:multiLevelType w:val="hybridMultilevel"/>
    <w:tmpl w:val="8BD056C2"/>
    <w:lvl w:ilvl="0" w:tplc="0409000F">
      <w:start w:val="1"/>
      <w:numFmt w:val="decimal"/>
      <w:lvlText w:val="%1."/>
      <w:lvlJc w:val="left"/>
      <w:pPr>
        <w:tabs>
          <w:tab w:val="num" w:pos="1146"/>
        </w:tabs>
        <w:ind w:left="1146" w:hanging="360"/>
      </w:pPr>
    </w:lvl>
    <w:lvl w:ilvl="1" w:tplc="04090019" w:tentative="1">
      <w:start w:val="1"/>
      <w:numFmt w:val="lowerLetter"/>
      <w:lvlText w:val="%2."/>
      <w:lvlJc w:val="left"/>
      <w:pPr>
        <w:tabs>
          <w:tab w:val="num" w:pos="1866"/>
        </w:tabs>
        <w:ind w:left="1866" w:hanging="360"/>
      </w:pPr>
    </w:lvl>
    <w:lvl w:ilvl="2" w:tplc="0409001B" w:tentative="1">
      <w:start w:val="1"/>
      <w:numFmt w:val="lowerRoman"/>
      <w:lvlText w:val="%3."/>
      <w:lvlJc w:val="right"/>
      <w:pPr>
        <w:tabs>
          <w:tab w:val="num" w:pos="2586"/>
        </w:tabs>
        <w:ind w:left="2586" w:hanging="180"/>
      </w:pPr>
    </w:lvl>
    <w:lvl w:ilvl="3" w:tplc="0409000F" w:tentative="1">
      <w:start w:val="1"/>
      <w:numFmt w:val="decimal"/>
      <w:lvlText w:val="%4."/>
      <w:lvlJc w:val="left"/>
      <w:pPr>
        <w:tabs>
          <w:tab w:val="num" w:pos="3306"/>
        </w:tabs>
        <w:ind w:left="3306" w:hanging="360"/>
      </w:pPr>
    </w:lvl>
    <w:lvl w:ilvl="4" w:tplc="04090019" w:tentative="1">
      <w:start w:val="1"/>
      <w:numFmt w:val="lowerLetter"/>
      <w:lvlText w:val="%5."/>
      <w:lvlJc w:val="left"/>
      <w:pPr>
        <w:tabs>
          <w:tab w:val="num" w:pos="4026"/>
        </w:tabs>
        <w:ind w:left="4026" w:hanging="360"/>
      </w:pPr>
    </w:lvl>
    <w:lvl w:ilvl="5" w:tplc="0409001B" w:tentative="1">
      <w:start w:val="1"/>
      <w:numFmt w:val="lowerRoman"/>
      <w:lvlText w:val="%6."/>
      <w:lvlJc w:val="right"/>
      <w:pPr>
        <w:tabs>
          <w:tab w:val="num" w:pos="4746"/>
        </w:tabs>
        <w:ind w:left="4746" w:hanging="180"/>
      </w:pPr>
    </w:lvl>
    <w:lvl w:ilvl="6" w:tplc="0409000F" w:tentative="1">
      <w:start w:val="1"/>
      <w:numFmt w:val="decimal"/>
      <w:lvlText w:val="%7."/>
      <w:lvlJc w:val="left"/>
      <w:pPr>
        <w:tabs>
          <w:tab w:val="num" w:pos="5466"/>
        </w:tabs>
        <w:ind w:left="5466" w:hanging="360"/>
      </w:pPr>
    </w:lvl>
    <w:lvl w:ilvl="7" w:tplc="04090019" w:tentative="1">
      <w:start w:val="1"/>
      <w:numFmt w:val="lowerLetter"/>
      <w:lvlText w:val="%8."/>
      <w:lvlJc w:val="left"/>
      <w:pPr>
        <w:tabs>
          <w:tab w:val="num" w:pos="6186"/>
        </w:tabs>
        <w:ind w:left="6186" w:hanging="360"/>
      </w:pPr>
    </w:lvl>
    <w:lvl w:ilvl="8" w:tplc="0409001B" w:tentative="1">
      <w:start w:val="1"/>
      <w:numFmt w:val="lowerRoman"/>
      <w:lvlText w:val="%9."/>
      <w:lvlJc w:val="right"/>
      <w:pPr>
        <w:tabs>
          <w:tab w:val="num" w:pos="6906"/>
        </w:tabs>
        <w:ind w:left="6906" w:hanging="180"/>
      </w:pPr>
    </w:lvl>
  </w:abstractNum>
  <w:abstractNum w:abstractNumId="11" w15:restartNumberingAfterBreak="0">
    <w:nsid w:val="5C3766A0"/>
    <w:multiLevelType w:val="multilevel"/>
    <w:tmpl w:val="C104596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6EED3E9C"/>
    <w:multiLevelType w:val="hybridMultilevel"/>
    <w:tmpl w:val="982C6B1C"/>
    <w:lvl w:ilvl="0" w:tplc="00F875DA">
      <w:start w:val="1"/>
      <w:numFmt w:val="upperLetter"/>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3" w15:restartNumberingAfterBreak="0">
    <w:nsid w:val="722128EC"/>
    <w:multiLevelType w:val="hybridMultilevel"/>
    <w:tmpl w:val="4AA62764"/>
    <w:lvl w:ilvl="0" w:tplc="D3200BA6">
      <w:start w:val="1"/>
      <w:numFmt w:val="upp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num w:numId="1" w16cid:durableId="402609851">
    <w:abstractNumId w:val="9"/>
  </w:num>
  <w:num w:numId="2" w16cid:durableId="1887251714">
    <w:abstractNumId w:val="7"/>
  </w:num>
  <w:num w:numId="3" w16cid:durableId="522283661">
    <w:abstractNumId w:val="6"/>
  </w:num>
  <w:num w:numId="4" w16cid:durableId="1141387196">
    <w:abstractNumId w:val="5"/>
  </w:num>
  <w:num w:numId="5" w16cid:durableId="723024079">
    <w:abstractNumId w:val="4"/>
  </w:num>
  <w:num w:numId="6" w16cid:durableId="1691301105">
    <w:abstractNumId w:val="8"/>
  </w:num>
  <w:num w:numId="7" w16cid:durableId="217857803">
    <w:abstractNumId w:val="3"/>
  </w:num>
  <w:num w:numId="8" w16cid:durableId="409235758">
    <w:abstractNumId w:val="2"/>
  </w:num>
  <w:num w:numId="9" w16cid:durableId="1725178606">
    <w:abstractNumId w:val="1"/>
  </w:num>
  <w:num w:numId="10" w16cid:durableId="680816569">
    <w:abstractNumId w:val="0"/>
  </w:num>
  <w:num w:numId="11" w16cid:durableId="2122842189">
    <w:abstractNumId w:val="10"/>
  </w:num>
  <w:num w:numId="12" w16cid:durableId="1192568064">
    <w:abstractNumId w:val="11"/>
  </w:num>
  <w:num w:numId="13" w16cid:durableId="1198082874">
    <w:abstractNumId w:val="13"/>
  </w:num>
  <w:num w:numId="14" w16cid:durableId="1359236919">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W3NDIzNzA0tTA2NzVR0lEKTi0uzszPAykwqgUABdw1DywAAAA="/>
  </w:docVars>
  <w:rsids>
    <w:rsidRoot w:val="007722F5"/>
    <w:rsid w:val="00000004"/>
    <w:rsid w:val="00001BFA"/>
    <w:rsid w:val="00003B42"/>
    <w:rsid w:val="00003C29"/>
    <w:rsid w:val="00003EEB"/>
    <w:rsid w:val="000046CE"/>
    <w:rsid w:val="00005B5B"/>
    <w:rsid w:val="0000641C"/>
    <w:rsid w:val="00006EA1"/>
    <w:rsid w:val="00013812"/>
    <w:rsid w:val="0001407A"/>
    <w:rsid w:val="000238E7"/>
    <w:rsid w:val="0002435E"/>
    <w:rsid w:val="00024BFB"/>
    <w:rsid w:val="00025146"/>
    <w:rsid w:val="00026815"/>
    <w:rsid w:val="00032118"/>
    <w:rsid w:val="0003235A"/>
    <w:rsid w:val="00032E0A"/>
    <w:rsid w:val="00037E6B"/>
    <w:rsid w:val="0004454A"/>
    <w:rsid w:val="00046917"/>
    <w:rsid w:val="00050184"/>
    <w:rsid w:val="00050749"/>
    <w:rsid w:val="00051B1A"/>
    <w:rsid w:val="0005254E"/>
    <w:rsid w:val="00052F7E"/>
    <w:rsid w:val="00053CC1"/>
    <w:rsid w:val="0005787F"/>
    <w:rsid w:val="000632F8"/>
    <w:rsid w:val="00066903"/>
    <w:rsid w:val="00071749"/>
    <w:rsid w:val="0007272F"/>
    <w:rsid w:val="00072EB0"/>
    <w:rsid w:val="00074405"/>
    <w:rsid w:val="00075F8E"/>
    <w:rsid w:val="00085850"/>
    <w:rsid w:val="0009076B"/>
    <w:rsid w:val="00090CF2"/>
    <w:rsid w:val="00092028"/>
    <w:rsid w:val="00092ACE"/>
    <w:rsid w:val="000A0344"/>
    <w:rsid w:val="000A07D0"/>
    <w:rsid w:val="000A14A6"/>
    <w:rsid w:val="000A1825"/>
    <w:rsid w:val="000A20E3"/>
    <w:rsid w:val="000B173D"/>
    <w:rsid w:val="000B1E71"/>
    <w:rsid w:val="000B795A"/>
    <w:rsid w:val="000C0B6A"/>
    <w:rsid w:val="000C1183"/>
    <w:rsid w:val="000C183C"/>
    <w:rsid w:val="000C319A"/>
    <w:rsid w:val="000C5237"/>
    <w:rsid w:val="000C52DF"/>
    <w:rsid w:val="000C7D14"/>
    <w:rsid w:val="000D03D3"/>
    <w:rsid w:val="000D0778"/>
    <w:rsid w:val="000D129E"/>
    <w:rsid w:val="000D420D"/>
    <w:rsid w:val="000E2122"/>
    <w:rsid w:val="000E45E1"/>
    <w:rsid w:val="000E4DF3"/>
    <w:rsid w:val="000E5F33"/>
    <w:rsid w:val="000E6B9E"/>
    <w:rsid w:val="000E6BC8"/>
    <w:rsid w:val="000E7802"/>
    <w:rsid w:val="000E7EDD"/>
    <w:rsid w:val="000F05B4"/>
    <w:rsid w:val="000F0ECB"/>
    <w:rsid w:val="000F13FC"/>
    <w:rsid w:val="000F1460"/>
    <w:rsid w:val="000F1BB8"/>
    <w:rsid w:val="000F3932"/>
    <w:rsid w:val="000F6CFB"/>
    <w:rsid w:val="000F7069"/>
    <w:rsid w:val="001004B7"/>
    <w:rsid w:val="00103465"/>
    <w:rsid w:val="001037DA"/>
    <w:rsid w:val="00104239"/>
    <w:rsid w:val="00106C1C"/>
    <w:rsid w:val="001077CE"/>
    <w:rsid w:val="001110C0"/>
    <w:rsid w:val="00111884"/>
    <w:rsid w:val="00112C32"/>
    <w:rsid w:val="00115DF1"/>
    <w:rsid w:val="00120A8C"/>
    <w:rsid w:val="00122A8E"/>
    <w:rsid w:val="001256FC"/>
    <w:rsid w:val="00127817"/>
    <w:rsid w:val="00134CCB"/>
    <w:rsid w:val="00136042"/>
    <w:rsid w:val="001400AF"/>
    <w:rsid w:val="00141F97"/>
    <w:rsid w:val="001449F1"/>
    <w:rsid w:val="00152F37"/>
    <w:rsid w:val="001530F6"/>
    <w:rsid w:val="00155551"/>
    <w:rsid w:val="00155568"/>
    <w:rsid w:val="00155BF2"/>
    <w:rsid w:val="00160461"/>
    <w:rsid w:val="0016106E"/>
    <w:rsid w:val="00162D3F"/>
    <w:rsid w:val="0016607C"/>
    <w:rsid w:val="001664A0"/>
    <w:rsid w:val="00170962"/>
    <w:rsid w:val="001750D4"/>
    <w:rsid w:val="00175EED"/>
    <w:rsid w:val="00176BBC"/>
    <w:rsid w:val="00176CFC"/>
    <w:rsid w:val="00180C9F"/>
    <w:rsid w:val="0018190C"/>
    <w:rsid w:val="00183F58"/>
    <w:rsid w:val="00184091"/>
    <w:rsid w:val="00184B24"/>
    <w:rsid w:val="001938FF"/>
    <w:rsid w:val="001970D0"/>
    <w:rsid w:val="001A1300"/>
    <w:rsid w:val="001A27F4"/>
    <w:rsid w:val="001A5258"/>
    <w:rsid w:val="001A6FE7"/>
    <w:rsid w:val="001A70EE"/>
    <w:rsid w:val="001B21E0"/>
    <w:rsid w:val="001B518B"/>
    <w:rsid w:val="001B5353"/>
    <w:rsid w:val="001B7171"/>
    <w:rsid w:val="001C0BCC"/>
    <w:rsid w:val="001C1E72"/>
    <w:rsid w:val="001C4FE6"/>
    <w:rsid w:val="001C7EC3"/>
    <w:rsid w:val="001C7F64"/>
    <w:rsid w:val="001D1331"/>
    <w:rsid w:val="001D1420"/>
    <w:rsid w:val="001D3548"/>
    <w:rsid w:val="001D5513"/>
    <w:rsid w:val="001D67DE"/>
    <w:rsid w:val="001E076E"/>
    <w:rsid w:val="001E09B9"/>
    <w:rsid w:val="001F31DF"/>
    <w:rsid w:val="001F38C0"/>
    <w:rsid w:val="001F3B56"/>
    <w:rsid w:val="001F5611"/>
    <w:rsid w:val="001F5C83"/>
    <w:rsid w:val="00202D12"/>
    <w:rsid w:val="00204245"/>
    <w:rsid w:val="0021072C"/>
    <w:rsid w:val="00210A25"/>
    <w:rsid w:val="00210B4E"/>
    <w:rsid w:val="00212210"/>
    <w:rsid w:val="00212EFD"/>
    <w:rsid w:val="00214519"/>
    <w:rsid w:val="00215AC0"/>
    <w:rsid w:val="002168F6"/>
    <w:rsid w:val="00217206"/>
    <w:rsid w:val="002201CD"/>
    <w:rsid w:val="00220AA1"/>
    <w:rsid w:val="0022709C"/>
    <w:rsid w:val="00232FCB"/>
    <w:rsid w:val="00235A5F"/>
    <w:rsid w:val="00240A46"/>
    <w:rsid w:val="00241B52"/>
    <w:rsid w:val="00241B71"/>
    <w:rsid w:val="00244105"/>
    <w:rsid w:val="00246691"/>
    <w:rsid w:val="002505EF"/>
    <w:rsid w:val="00250F14"/>
    <w:rsid w:val="00252632"/>
    <w:rsid w:val="00252C46"/>
    <w:rsid w:val="00252E66"/>
    <w:rsid w:val="0025407F"/>
    <w:rsid w:val="0025488C"/>
    <w:rsid w:val="00260557"/>
    <w:rsid w:val="0026080C"/>
    <w:rsid w:val="00260FA2"/>
    <w:rsid w:val="00267077"/>
    <w:rsid w:val="00267D44"/>
    <w:rsid w:val="00271480"/>
    <w:rsid w:val="00271FAD"/>
    <w:rsid w:val="00272345"/>
    <w:rsid w:val="002768EE"/>
    <w:rsid w:val="00276C78"/>
    <w:rsid w:val="0028048B"/>
    <w:rsid w:val="0028515B"/>
    <w:rsid w:val="0028733F"/>
    <w:rsid w:val="002939C0"/>
    <w:rsid w:val="00293F6F"/>
    <w:rsid w:val="002941EF"/>
    <w:rsid w:val="00294745"/>
    <w:rsid w:val="00295E58"/>
    <w:rsid w:val="002963FF"/>
    <w:rsid w:val="00296A8A"/>
    <w:rsid w:val="0029717E"/>
    <w:rsid w:val="002A07A0"/>
    <w:rsid w:val="002A207F"/>
    <w:rsid w:val="002A2868"/>
    <w:rsid w:val="002A3C0D"/>
    <w:rsid w:val="002A420F"/>
    <w:rsid w:val="002B0D82"/>
    <w:rsid w:val="002B14AD"/>
    <w:rsid w:val="002B1B50"/>
    <w:rsid w:val="002B3541"/>
    <w:rsid w:val="002B52BB"/>
    <w:rsid w:val="002C0296"/>
    <w:rsid w:val="002C1E83"/>
    <w:rsid w:val="002C1EE2"/>
    <w:rsid w:val="002C4587"/>
    <w:rsid w:val="002C4723"/>
    <w:rsid w:val="002C7408"/>
    <w:rsid w:val="002C7DB2"/>
    <w:rsid w:val="002D0A23"/>
    <w:rsid w:val="002D14E9"/>
    <w:rsid w:val="002D4398"/>
    <w:rsid w:val="002E21D2"/>
    <w:rsid w:val="002E255B"/>
    <w:rsid w:val="002E5AB3"/>
    <w:rsid w:val="002E6F7A"/>
    <w:rsid w:val="002F0FDE"/>
    <w:rsid w:val="002F10D7"/>
    <w:rsid w:val="002F2735"/>
    <w:rsid w:val="002F2A51"/>
    <w:rsid w:val="002F48D3"/>
    <w:rsid w:val="00303BD6"/>
    <w:rsid w:val="003101B5"/>
    <w:rsid w:val="0031498A"/>
    <w:rsid w:val="0032046B"/>
    <w:rsid w:val="00323BBB"/>
    <w:rsid w:val="00325329"/>
    <w:rsid w:val="003254EE"/>
    <w:rsid w:val="003259BC"/>
    <w:rsid w:val="0032605D"/>
    <w:rsid w:val="0032644E"/>
    <w:rsid w:val="003269FA"/>
    <w:rsid w:val="00327D87"/>
    <w:rsid w:val="003309B5"/>
    <w:rsid w:val="003314CB"/>
    <w:rsid w:val="00333DF4"/>
    <w:rsid w:val="0033409B"/>
    <w:rsid w:val="00335056"/>
    <w:rsid w:val="003351A8"/>
    <w:rsid w:val="00342FEB"/>
    <w:rsid w:val="0034463D"/>
    <w:rsid w:val="00345E3D"/>
    <w:rsid w:val="0035023B"/>
    <w:rsid w:val="00351712"/>
    <w:rsid w:val="00352266"/>
    <w:rsid w:val="00352E1D"/>
    <w:rsid w:val="00356D1B"/>
    <w:rsid w:val="00356D45"/>
    <w:rsid w:val="00361C84"/>
    <w:rsid w:val="003640C8"/>
    <w:rsid w:val="0036413A"/>
    <w:rsid w:val="0036452E"/>
    <w:rsid w:val="00365D78"/>
    <w:rsid w:val="00371373"/>
    <w:rsid w:val="00371563"/>
    <w:rsid w:val="00372404"/>
    <w:rsid w:val="00373C61"/>
    <w:rsid w:val="0037511B"/>
    <w:rsid w:val="00376569"/>
    <w:rsid w:val="003816D8"/>
    <w:rsid w:val="0038477A"/>
    <w:rsid w:val="00384FA7"/>
    <w:rsid w:val="003850E9"/>
    <w:rsid w:val="003902C7"/>
    <w:rsid w:val="00391CFF"/>
    <w:rsid w:val="00393F4C"/>
    <w:rsid w:val="00395B4B"/>
    <w:rsid w:val="00396B08"/>
    <w:rsid w:val="00396D5C"/>
    <w:rsid w:val="003B2790"/>
    <w:rsid w:val="003B2D02"/>
    <w:rsid w:val="003B2F32"/>
    <w:rsid w:val="003B4FD8"/>
    <w:rsid w:val="003B7DD6"/>
    <w:rsid w:val="003C1732"/>
    <w:rsid w:val="003C22C0"/>
    <w:rsid w:val="003C264A"/>
    <w:rsid w:val="003C739E"/>
    <w:rsid w:val="003D172D"/>
    <w:rsid w:val="003D2F07"/>
    <w:rsid w:val="003D361B"/>
    <w:rsid w:val="003D3DD0"/>
    <w:rsid w:val="003D3FAC"/>
    <w:rsid w:val="003D4099"/>
    <w:rsid w:val="003D4380"/>
    <w:rsid w:val="003D61D4"/>
    <w:rsid w:val="003D700E"/>
    <w:rsid w:val="003E008F"/>
    <w:rsid w:val="003E4652"/>
    <w:rsid w:val="003E62A0"/>
    <w:rsid w:val="003E6CBC"/>
    <w:rsid w:val="003E7513"/>
    <w:rsid w:val="003F2B45"/>
    <w:rsid w:val="003F625D"/>
    <w:rsid w:val="003F6835"/>
    <w:rsid w:val="0040565B"/>
    <w:rsid w:val="00406293"/>
    <w:rsid w:val="0040648D"/>
    <w:rsid w:val="00407E1E"/>
    <w:rsid w:val="004107F4"/>
    <w:rsid w:val="00411FB0"/>
    <w:rsid w:val="00412795"/>
    <w:rsid w:val="00413CFC"/>
    <w:rsid w:val="004157D4"/>
    <w:rsid w:val="00417122"/>
    <w:rsid w:val="0041721C"/>
    <w:rsid w:val="0041773A"/>
    <w:rsid w:val="0042110F"/>
    <w:rsid w:val="00422794"/>
    <w:rsid w:val="00422F16"/>
    <w:rsid w:val="0042553A"/>
    <w:rsid w:val="004262DA"/>
    <w:rsid w:val="00426A70"/>
    <w:rsid w:val="00430C93"/>
    <w:rsid w:val="00431F54"/>
    <w:rsid w:val="00432A3C"/>
    <w:rsid w:val="004371B9"/>
    <w:rsid w:val="004378E6"/>
    <w:rsid w:val="004405DE"/>
    <w:rsid w:val="00442349"/>
    <w:rsid w:val="004448ED"/>
    <w:rsid w:val="00445155"/>
    <w:rsid w:val="00445388"/>
    <w:rsid w:val="00451CB1"/>
    <w:rsid w:val="0045602F"/>
    <w:rsid w:val="00456185"/>
    <w:rsid w:val="00462B8B"/>
    <w:rsid w:val="00463036"/>
    <w:rsid w:val="00464EA7"/>
    <w:rsid w:val="00466846"/>
    <w:rsid w:val="00471814"/>
    <w:rsid w:val="00471F35"/>
    <w:rsid w:val="00474FC8"/>
    <w:rsid w:val="004762C3"/>
    <w:rsid w:val="004808A8"/>
    <w:rsid w:val="004832F7"/>
    <w:rsid w:val="00485430"/>
    <w:rsid w:val="00490973"/>
    <w:rsid w:val="004933D5"/>
    <w:rsid w:val="004967AB"/>
    <w:rsid w:val="0049704F"/>
    <w:rsid w:val="004A74D8"/>
    <w:rsid w:val="004B0F44"/>
    <w:rsid w:val="004B212A"/>
    <w:rsid w:val="004B23AD"/>
    <w:rsid w:val="004B3438"/>
    <w:rsid w:val="004B6114"/>
    <w:rsid w:val="004C3517"/>
    <w:rsid w:val="004C4EBF"/>
    <w:rsid w:val="004D55BC"/>
    <w:rsid w:val="004D72CF"/>
    <w:rsid w:val="004E2448"/>
    <w:rsid w:val="004E25F3"/>
    <w:rsid w:val="004E395D"/>
    <w:rsid w:val="004E61F8"/>
    <w:rsid w:val="004E6490"/>
    <w:rsid w:val="004F13E1"/>
    <w:rsid w:val="004F41CA"/>
    <w:rsid w:val="00501C78"/>
    <w:rsid w:val="00501F23"/>
    <w:rsid w:val="00502277"/>
    <w:rsid w:val="00502DDE"/>
    <w:rsid w:val="005033A9"/>
    <w:rsid w:val="00503A12"/>
    <w:rsid w:val="005044DF"/>
    <w:rsid w:val="00510F38"/>
    <w:rsid w:val="0051190D"/>
    <w:rsid w:val="00511E30"/>
    <w:rsid w:val="00512198"/>
    <w:rsid w:val="005217C5"/>
    <w:rsid w:val="00523B1C"/>
    <w:rsid w:val="00524D85"/>
    <w:rsid w:val="00526292"/>
    <w:rsid w:val="00526C0A"/>
    <w:rsid w:val="005304DF"/>
    <w:rsid w:val="005313F0"/>
    <w:rsid w:val="0053193F"/>
    <w:rsid w:val="00532513"/>
    <w:rsid w:val="00534441"/>
    <w:rsid w:val="0053555E"/>
    <w:rsid w:val="00541303"/>
    <w:rsid w:val="00547D7F"/>
    <w:rsid w:val="00555C27"/>
    <w:rsid w:val="005560F9"/>
    <w:rsid w:val="00560BA6"/>
    <w:rsid w:val="00560E99"/>
    <w:rsid w:val="00566C7C"/>
    <w:rsid w:val="005708DA"/>
    <w:rsid w:val="00574CD8"/>
    <w:rsid w:val="00586F14"/>
    <w:rsid w:val="00587576"/>
    <w:rsid w:val="0059018C"/>
    <w:rsid w:val="00591301"/>
    <w:rsid w:val="00595FBB"/>
    <w:rsid w:val="0059639E"/>
    <w:rsid w:val="00597D9E"/>
    <w:rsid w:val="005A0BBE"/>
    <w:rsid w:val="005A0EA2"/>
    <w:rsid w:val="005A149A"/>
    <w:rsid w:val="005A2BF9"/>
    <w:rsid w:val="005A314B"/>
    <w:rsid w:val="005A7437"/>
    <w:rsid w:val="005A7625"/>
    <w:rsid w:val="005B22FE"/>
    <w:rsid w:val="005B344B"/>
    <w:rsid w:val="005B3678"/>
    <w:rsid w:val="005B3DD2"/>
    <w:rsid w:val="005C32E7"/>
    <w:rsid w:val="005C5406"/>
    <w:rsid w:val="005D0B68"/>
    <w:rsid w:val="005D2092"/>
    <w:rsid w:val="005D37EF"/>
    <w:rsid w:val="005D42C9"/>
    <w:rsid w:val="005D4485"/>
    <w:rsid w:val="005D7C60"/>
    <w:rsid w:val="005E0A31"/>
    <w:rsid w:val="005E108E"/>
    <w:rsid w:val="005E31DD"/>
    <w:rsid w:val="005E455A"/>
    <w:rsid w:val="005E5083"/>
    <w:rsid w:val="005E5A34"/>
    <w:rsid w:val="005E6306"/>
    <w:rsid w:val="005E7083"/>
    <w:rsid w:val="005E716D"/>
    <w:rsid w:val="005F24E6"/>
    <w:rsid w:val="005F319B"/>
    <w:rsid w:val="005F6D4C"/>
    <w:rsid w:val="005F7413"/>
    <w:rsid w:val="005F793C"/>
    <w:rsid w:val="00600184"/>
    <w:rsid w:val="00600D46"/>
    <w:rsid w:val="00602166"/>
    <w:rsid w:val="00602BF0"/>
    <w:rsid w:val="00603A4A"/>
    <w:rsid w:val="006066B6"/>
    <w:rsid w:val="00607428"/>
    <w:rsid w:val="00611BE1"/>
    <w:rsid w:val="00611D26"/>
    <w:rsid w:val="00613EE1"/>
    <w:rsid w:val="00614954"/>
    <w:rsid w:val="006177D2"/>
    <w:rsid w:val="00617BA2"/>
    <w:rsid w:val="00622D7E"/>
    <w:rsid w:val="00626BC3"/>
    <w:rsid w:val="00627565"/>
    <w:rsid w:val="00627FE9"/>
    <w:rsid w:val="00632284"/>
    <w:rsid w:val="00635DE4"/>
    <w:rsid w:val="00637695"/>
    <w:rsid w:val="0064310D"/>
    <w:rsid w:val="00643BE1"/>
    <w:rsid w:val="00644062"/>
    <w:rsid w:val="00644BA8"/>
    <w:rsid w:val="00644D76"/>
    <w:rsid w:val="00645CCA"/>
    <w:rsid w:val="00661C6C"/>
    <w:rsid w:val="0066293C"/>
    <w:rsid w:val="00664BF3"/>
    <w:rsid w:val="00665B2E"/>
    <w:rsid w:val="00665C4C"/>
    <w:rsid w:val="00666BF8"/>
    <w:rsid w:val="00673980"/>
    <w:rsid w:val="00674356"/>
    <w:rsid w:val="006747CC"/>
    <w:rsid w:val="00677789"/>
    <w:rsid w:val="0068156C"/>
    <w:rsid w:val="00681CC0"/>
    <w:rsid w:val="006830D1"/>
    <w:rsid w:val="00685D59"/>
    <w:rsid w:val="006912A9"/>
    <w:rsid w:val="006930B7"/>
    <w:rsid w:val="00696436"/>
    <w:rsid w:val="006968D6"/>
    <w:rsid w:val="00697BCA"/>
    <w:rsid w:val="006A3E64"/>
    <w:rsid w:val="006A3F4B"/>
    <w:rsid w:val="006A654E"/>
    <w:rsid w:val="006A7E7C"/>
    <w:rsid w:val="006B0DB3"/>
    <w:rsid w:val="006B2BAA"/>
    <w:rsid w:val="006B2C21"/>
    <w:rsid w:val="006C1917"/>
    <w:rsid w:val="006C45FF"/>
    <w:rsid w:val="006C4D0F"/>
    <w:rsid w:val="006C6D37"/>
    <w:rsid w:val="006C71A8"/>
    <w:rsid w:val="006D49DD"/>
    <w:rsid w:val="006D5021"/>
    <w:rsid w:val="006D6B45"/>
    <w:rsid w:val="006D7469"/>
    <w:rsid w:val="006E5238"/>
    <w:rsid w:val="006F0003"/>
    <w:rsid w:val="006F0036"/>
    <w:rsid w:val="006F60A8"/>
    <w:rsid w:val="006F65F0"/>
    <w:rsid w:val="006F7ABD"/>
    <w:rsid w:val="00701FE7"/>
    <w:rsid w:val="007023D5"/>
    <w:rsid w:val="007049C1"/>
    <w:rsid w:val="00705870"/>
    <w:rsid w:val="0070641D"/>
    <w:rsid w:val="0071414E"/>
    <w:rsid w:val="0071682C"/>
    <w:rsid w:val="00722953"/>
    <w:rsid w:val="0072477E"/>
    <w:rsid w:val="00724E71"/>
    <w:rsid w:val="00724EBC"/>
    <w:rsid w:val="00734605"/>
    <w:rsid w:val="00737925"/>
    <w:rsid w:val="00737BA1"/>
    <w:rsid w:val="00742102"/>
    <w:rsid w:val="007468E5"/>
    <w:rsid w:val="00750241"/>
    <w:rsid w:val="007524AD"/>
    <w:rsid w:val="00757367"/>
    <w:rsid w:val="00761CDA"/>
    <w:rsid w:val="00764748"/>
    <w:rsid w:val="00765F84"/>
    <w:rsid w:val="00767C0A"/>
    <w:rsid w:val="007722F5"/>
    <w:rsid w:val="00776A23"/>
    <w:rsid w:val="0077773D"/>
    <w:rsid w:val="00777805"/>
    <w:rsid w:val="007800B2"/>
    <w:rsid w:val="00780992"/>
    <w:rsid w:val="00781BF9"/>
    <w:rsid w:val="00782928"/>
    <w:rsid w:val="00783D83"/>
    <w:rsid w:val="00784068"/>
    <w:rsid w:val="007847D4"/>
    <w:rsid w:val="00785329"/>
    <w:rsid w:val="00786224"/>
    <w:rsid w:val="00786E3D"/>
    <w:rsid w:val="00786FC5"/>
    <w:rsid w:val="0078724B"/>
    <w:rsid w:val="007941A8"/>
    <w:rsid w:val="00795783"/>
    <w:rsid w:val="00796931"/>
    <w:rsid w:val="007A359E"/>
    <w:rsid w:val="007A4348"/>
    <w:rsid w:val="007B1B43"/>
    <w:rsid w:val="007B4058"/>
    <w:rsid w:val="007B4210"/>
    <w:rsid w:val="007B68F1"/>
    <w:rsid w:val="007C3E07"/>
    <w:rsid w:val="007D2431"/>
    <w:rsid w:val="007D29A7"/>
    <w:rsid w:val="007D5C02"/>
    <w:rsid w:val="007E06F6"/>
    <w:rsid w:val="007E22BC"/>
    <w:rsid w:val="007E556C"/>
    <w:rsid w:val="007E7559"/>
    <w:rsid w:val="007E7851"/>
    <w:rsid w:val="007F0327"/>
    <w:rsid w:val="007F2B47"/>
    <w:rsid w:val="007F570B"/>
    <w:rsid w:val="0080117A"/>
    <w:rsid w:val="00802BF3"/>
    <w:rsid w:val="00807087"/>
    <w:rsid w:val="00814433"/>
    <w:rsid w:val="00815B3E"/>
    <w:rsid w:val="008270B0"/>
    <w:rsid w:val="008319F1"/>
    <w:rsid w:val="00834D55"/>
    <w:rsid w:val="00837ADA"/>
    <w:rsid w:val="00842BD4"/>
    <w:rsid w:val="00843969"/>
    <w:rsid w:val="00843DC1"/>
    <w:rsid w:val="008478BD"/>
    <w:rsid w:val="0084791D"/>
    <w:rsid w:val="00847DE7"/>
    <w:rsid w:val="00850AF0"/>
    <w:rsid w:val="00853F7B"/>
    <w:rsid w:val="00856F54"/>
    <w:rsid w:val="00857219"/>
    <w:rsid w:val="008573DF"/>
    <w:rsid w:val="00857876"/>
    <w:rsid w:val="00863197"/>
    <w:rsid w:val="00863B8E"/>
    <w:rsid w:val="00864FD0"/>
    <w:rsid w:val="008668B5"/>
    <w:rsid w:val="00866B58"/>
    <w:rsid w:val="00867031"/>
    <w:rsid w:val="008673D8"/>
    <w:rsid w:val="008709E1"/>
    <w:rsid w:val="00870A5A"/>
    <w:rsid w:val="008727F0"/>
    <w:rsid w:val="00872C4F"/>
    <w:rsid w:val="008745AB"/>
    <w:rsid w:val="00875906"/>
    <w:rsid w:val="008766B8"/>
    <w:rsid w:val="00880168"/>
    <w:rsid w:val="00880912"/>
    <w:rsid w:val="008828AE"/>
    <w:rsid w:val="0088606C"/>
    <w:rsid w:val="00892A02"/>
    <w:rsid w:val="00893434"/>
    <w:rsid w:val="0089490D"/>
    <w:rsid w:val="00895C8A"/>
    <w:rsid w:val="008971AF"/>
    <w:rsid w:val="008A7D21"/>
    <w:rsid w:val="008B048F"/>
    <w:rsid w:val="008B0B4F"/>
    <w:rsid w:val="008B2748"/>
    <w:rsid w:val="008B28B8"/>
    <w:rsid w:val="008B56C4"/>
    <w:rsid w:val="008B6BA5"/>
    <w:rsid w:val="008C060F"/>
    <w:rsid w:val="008C219B"/>
    <w:rsid w:val="008C31FD"/>
    <w:rsid w:val="008C3D91"/>
    <w:rsid w:val="008C6C28"/>
    <w:rsid w:val="008C7642"/>
    <w:rsid w:val="008C7C65"/>
    <w:rsid w:val="008D228C"/>
    <w:rsid w:val="008D4D77"/>
    <w:rsid w:val="008D552F"/>
    <w:rsid w:val="008D6B67"/>
    <w:rsid w:val="008D6C8E"/>
    <w:rsid w:val="008E1B96"/>
    <w:rsid w:val="008F0A8A"/>
    <w:rsid w:val="008F0D30"/>
    <w:rsid w:val="008F5C8D"/>
    <w:rsid w:val="008F5D28"/>
    <w:rsid w:val="00900D68"/>
    <w:rsid w:val="009018BC"/>
    <w:rsid w:val="009029FB"/>
    <w:rsid w:val="00902A96"/>
    <w:rsid w:val="00905A72"/>
    <w:rsid w:val="00907261"/>
    <w:rsid w:val="00907AD2"/>
    <w:rsid w:val="009105BF"/>
    <w:rsid w:val="00911172"/>
    <w:rsid w:val="0091286E"/>
    <w:rsid w:val="009145BF"/>
    <w:rsid w:val="00917739"/>
    <w:rsid w:val="00917752"/>
    <w:rsid w:val="00917C03"/>
    <w:rsid w:val="00917F39"/>
    <w:rsid w:val="009204F2"/>
    <w:rsid w:val="0092063D"/>
    <w:rsid w:val="00925C4D"/>
    <w:rsid w:val="00927104"/>
    <w:rsid w:val="00937906"/>
    <w:rsid w:val="00937C98"/>
    <w:rsid w:val="00940BA3"/>
    <w:rsid w:val="00940EC2"/>
    <w:rsid w:val="00952854"/>
    <w:rsid w:val="00953A74"/>
    <w:rsid w:val="00954D0A"/>
    <w:rsid w:val="0095560B"/>
    <w:rsid w:val="00957113"/>
    <w:rsid w:val="00960050"/>
    <w:rsid w:val="00960545"/>
    <w:rsid w:val="00961688"/>
    <w:rsid w:val="00964BFD"/>
    <w:rsid w:val="0097063D"/>
    <w:rsid w:val="009715A2"/>
    <w:rsid w:val="0097281E"/>
    <w:rsid w:val="00972929"/>
    <w:rsid w:val="00974139"/>
    <w:rsid w:val="0097576D"/>
    <w:rsid w:val="00976B7E"/>
    <w:rsid w:val="009825D4"/>
    <w:rsid w:val="00984805"/>
    <w:rsid w:val="009925FC"/>
    <w:rsid w:val="00993A31"/>
    <w:rsid w:val="00994DEA"/>
    <w:rsid w:val="009964B0"/>
    <w:rsid w:val="00996F20"/>
    <w:rsid w:val="009976D7"/>
    <w:rsid w:val="009A2852"/>
    <w:rsid w:val="009A3E32"/>
    <w:rsid w:val="009B1F91"/>
    <w:rsid w:val="009B2063"/>
    <w:rsid w:val="009B2BC2"/>
    <w:rsid w:val="009B578C"/>
    <w:rsid w:val="009B738F"/>
    <w:rsid w:val="009C7551"/>
    <w:rsid w:val="009D2D27"/>
    <w:rsid w:val="009D7B1E"/>
    <w:rsid w:val="009D7EC2"/>
    <w:rsid w:val="009E1EA1"/>
    <w:rsid w:val="009E260A"/>
    <w:rsid w:val="009E4D2E"/>
    <w:rsid w:val="009E645D"/>
    <w:rsid w:val="009E7A29"/>
    <w:rsid w:val="009F363B"/>
    <w:rsid w:val="009F3C93"/>
    <w:rsid w:val="009F3D2B"/>
    <w:rsid w:val="009F4A84"/>
    <w:rsid w:val="009F55F0"/>
    <w:rsid w:val="009F653B"/>
    <w:rsid w:val="00A02D30"/>
    <w:rsid w:val="00A11504"/>
    <w:rsid w:val="00A21619"/>
    <w:rsid w:val="00A2170E"/>
    <w:rsid w:val="00A21A79"/>
    <w:rsid w:val="00A23AE2"/>
    <w:rsid w:val="00A23CF0"/>
    <w:rsid w:val="00A248CA"/>
    <w:rsid w:val="00A25DEA"/>
    <w:rsid w:val="00A25F96"/>
    <w:rsid w:val="00A27258"/>
    <w:rsid w:val="00A27BD9"/>
    <w:rsid w:val="00A300CA"/>
    <w:rsid w:val="00A31EB3"/>
    <w:rsid w:val="00A32BB8"/>
    <w:rsid w:val="00A35801"/>
    <w:rsid w:val="00A3585D"/>
    <w:rsid w:val="00A372D7"/>
    <w:rsid w:val="00A374A2"/>
    <w:rsid w:val="00A402C8"/>
    <w:rsid w:val="00A40584"/>
    <w:rsid w:val="00A445EC"/>
    <w:rsid w:val="00A44965"/>
    <w:rsid w:val="00A47C93"/>
    <w:rsid w:val="00A51602"/>
    <w:rsid w:val="00A51892"/>
    <w:rsid w:val="00A55DE0"/>
    <w:rsid w:val="00A72789"/>
    <w:rsid w:val="00A7282D"/>
    <w:rsid w:val="00A7285E"/>
    <w:rsid w:val="00A735A2"/>
    <w:rsid w:val="00A73C25"/>
    <w:rsid w:val="00A76659"/>
    <w:rsid w:val="00A90A96"/>
    <w:rsid w:val="00A924EB"/>
    <w:rsid w:val="00A92FA8"/>
    <w:rsid w:val="00A93B70"/>
    <w:rsid w:val="00A95E37"/>
    <w:rsid w:val="00A97002"/>
    <w:rsid w:val="00A97A9B"/>
    <w:rsid w:val="00AB0EB8"/>
    <w:rsid w:val="00AB1DBE"/>
    <w:rsid w:val="00AB21E9"/>
    <w:rsid w:val="00AB31AD"/>
    <w:rsid w:val="00AB431C"/>
    <w:rsid w:val="00AB65B4"/>
    <w:rsid w:val="00AC6740"/>
    <w:rsid w:val="00AC691A"/>
    <w:rsid w:val="00AD0DBA"/>
    <w:rsid w:val="00AD3477"/>
    <w:rsid w:val="00AE2E86"/>
    <w:rsid w:val="00AE3995"/>
    <w:rsid w:val="00AE39F7"/>
    <w:rsid w:val="00AE4AFF"/>
    <w:rsid w:val="00AE4E41"/>
    <w:rsid w:val="00AF0187"/>
    <w:rsid w:val="00AF0FCA"/>
    <w:rsid w:val="00AF27E9"/>
    <w:rsid w:val="00AF2D53"/>
    <w:rsid w:val="00AF39C1"/>
    <w:rsid w:val="00AF4983"/>
    <w:rsid w:val="00B035D4"/>
    <w:rsid w:val="00B03B9A"/>
    <w:rsid w:val="00B111E7"/>
    <w:rsid w:val="00B149C1"/>
    <w:rsid w:val="00B1777C"/>
    <w:rsid w:val="00B25FA1"/>
    <w:rsid w:val="00B31569"/>
    <w:rsid w:val="00B33312"/>
    <w:rsid w:val="00B33E03"/>
    <w:rsid w:val="00B344DC"/>
    <w:rsid w:val="00B34B58"/>
    <w:rsid w:val="00B36582"/>
    <w:rsid w:val="00B374D7"/>
    <w:rsid w:val="00B41D40"/>
    <w:rsid w:val="00B421B6"/>
    <w:rsid w:val="00B44999"/>
    <w:rsid w:val="00B46839"/>
    <w:rsid w:val="00B47BCC"/>
    <w:rsid w:val="00B52BC6"/>
    <w:rsid w:val="00B531BF"/>
    <w:rsid w:val="00B5347B"/>
    <w:rsid w:val="00B54DE5"/>
    <w:rsid w:val="00B55491"/>
    <w:rsid w:val="00B576D1"/>
    <w:rsid w:val="00B61FF9"/>
    <w:rsid w:val="00B621F7"/>
    <w:rsid w:val="00B63D07"/>
    <w:rsid w:val="00B648CD"/>
    <w:rsid w:val="00B657E6"/>
    <w:rsid w:val="00B6683B"/>
    <w:rsid w:val="00B753A7"/>
    <w:rsid w:val="00B80E06"/>
    <w:rsid w:val="00B815D9"/>
    <w:rsid w:val="00B82B9D"/>
    <w:rsid w:val="00B82D58"/>
    <w:rsid w:val="00B83B43"/>
    <w:rsid w:val="00B851BF"/>
    <w:rsid w:val="00B85705"/>
    <w:rsid w:val="00B94C70"/>
    <w:rsid w:val="00BA1000"/>
    <w:rsid w:val="00BA1AF1"/>
    <w:rsid w:val="00BA2D0B"/>
    <w:rsid w:val="00BB5B75"/>
    <w:rsid w:val="00BC0F62"/>
    <w:rsid w:val="00BC26AF"/>
    <w:rsid w:val="00BC26C6"/>
    <w:rsid w:val="00BC4BF8"/>
    <w:rsid w:val="00BC5328"/>
    <w:rsid w:val="00BD0D51"/>
    <w:rsid w:val="00BD471E"/>
    <w:rsid w:val="00BD57AE"/>
    <w:rsid w:val="00BE161A"/>
    <w:rsid w:val="00BE2B73"/>
    <w:rsid w:val="00BE36F4"/>
    <w:rsid w:val="00BE3A75"/>
    <w:rsid w:val="00C00218"/>
    <w:rsid w:val="00C01177"/>
    <w:rsid w:val="00C03A4C"/>
    <w:rsid w:val="00C03A6C"/>
    <w:rsid w:val="00C0495F"/>
    <w:rsid w:val="00C0527A"/>
    <w:rsid w:val="00C0604A"/>
    <w:rsid w:val="00C06CE6"/>
    <w:rsid w:val="00C11A86"/>
    <w:rsid w:val="00C14F88"/>
    <w:rsid w:val="00C20CA9"/>
    <w:rsid w:val="00C23538"/>
    <w:rsid w:val="00C25761"/>
    <w:rsid w:val="00C315B6"/>
    <w:rsid w:val="00C35737"/>
    <w:rsid w:val="00C35CD9"/>
    <w:rsid w:val="00C40FCC"/>
    <w:rsid w:val="00C428E2"/>
    <w:rsid w:val="00C43378"/>
    <w:rsid w:val="00C441F2"/>
    <w:rsid w:val="00C4516E"/>
    <w:rsid w:val="00C45CDC"/>
    <w:rsid w:val="00C4730C"/>
    <w:rsid w:val="00C507BB"/>
    <w:rsid w:val="00C51025"/>
    <w:rsid w:val="00C51868"/>
    <w:rsid w:val="00C519FF"/>
    <w:rsid w:val="00C52580"/>
    <w:rsid w:val="00C53457"/>
    <w:rsid w:val="00C56EAA"/>
    <w:rsid w:val="00C624BB"/>
    <w:rsid w:val="00C633E9"/>
    <w:rsid w:val="00C637C4"/>
    <w:rsid w:val="00C63D9B"/>
    <w:rsid w:val="00C64EA6"/>
    <w:rsid w:val="00C6544E"/>
    <w:rsid w:val="00C65B50"/>
    <w:rsid w:val="00C65C48"/>
    <w:rsid w:val="00C6614E"/>
    <w:rsid w:val="00C66A9E"/>
    <w:rsid w:val="00C7130D"/>
    <w:rsid w:val="00C71A70"/>
    <w:rsid w:val="00C721EA"/>
    <w:rsid w:val="00C73FD7"/>
    <w:rsid w:val="00C755B0"/>
    <w:rsid w:val="00C76143"/>
    <w:rsid w:val="00C76704"/>
    <w:rsid w:val="00C76F64"/>
    <w:rsid w:val="00C8320E"/>
    <w:rsid w:val="00C832B4"/>
    <w:rsid w:val="00C916F5"/>
    <w:rsid w:val="00C93ADE"/>
    <w:rsid w:val="00C95A5C"/>
    <w:rsid w:val="00C973D6"/>
    <w:rsid w:val="00CA1844"/>
    <w:rsid w:val="00CA1BE5"/>
    <w:rsid w:val="00CA3F91"/>
    <w:rsid w:val="00CA615E"/>
    <w:rsid w:val="00CB1574"/>
    <w:rsid w:val="00CB204C"/>
    <w:rsid w:val="00CB291B"/>
    <w:rsid w:val="00CB348B"/>
    <w:rsid w:val="00CB4449"/>
    <w:rsid w:val="00CB6E9E"/>
    <w:rsid w:val="00CC0C58"/>
    <w:rsid w:val="00CC14D8"/>
    <w:rsid w:val="00CC18E2"/>
    <w:rsid w:val="00CC20AB"/>
    <w:rsid w:val="00CC2C3D"/>
    <w:rsid w:val="00CC773E"/>
    <w:rsid w:val="00CD2846"/>
    <w:rsid w:val="00CD2E1A"/>
    <w:rsid w:val="00CD3472"/>
    <w:rsid w:val="00CD441D"/>
    <w:rsid w:val="00CD4621"/>
    <w:rsid w:val="00CD583F"/>
    <w:rsid w:val="00CD7F15"/>
    <w:rsid w:val="00CE0DC8"/>
    <w:rsid w:val="00CE3AFB"/>
    <w:rsid w:val="00CE72C0"/>
    <w:rsid w:val="00CF1936"/>
    <w:rsid w:val="00CF1D3F"/>
    <w:rsid w:val="00CF37BC"/>
    <w:rsid w:val="00CF3ABF"/>
    <w:rsid w:val="00CF5D33"/>
    <w:rsid w:val="00D0305C"/>
    <w:rsid w:val="00D03F17"/>
    <w:rsid w:val="00D047F1"/>
    <w:rsid w:val="00D07ACC"/>
    <w:rsid w:val="00D11E6B"/>
    <w:rsid w:val="00D12C04"/>
    <w:rsid w:val="00D14A81"/>
    <w:rsid w:val="00D15E79"/>
    <w:rsid w:val="00D16CE3"/>
    <w:rsid w:val="00D17567"/>
    <w:rsid w:val="00D20E38"/>
    <w:rsid w:val="00D2422E"/>
    <w:rsid w:val="00D31698"/>
    <w:rsid w:val="00D336DE"/>
    <w:rsid w:val="00D35E0B"/>
    <w:rsid w:val="00D360D2"/>
    <w:rsid w:val="00D37416"/>
    <w:rsid w:val="00D37472"/>
    <w:rsid w:val="00D37F9F"/>
    <w:rsid w:val="00D51111"/>
    <w:rsid w:val="00D556CF"/>
    <w:rsid w:val="00D55792"/>
    <w:rsid w:val="00D55800"/>
    <w:rsid w:val="00D57CE7"/>
    <w:rsid w:val="00D6179A"/>
    <w:rsid w:val="00D63DE4"/>
    <w:rsid w:val="00D64C77"/>
    <w:rsid w:val="00D72064"/>
    <w:rsid w:val="00D7272F"/>
    <w:rsid w:val="00D72D13"/>
    <w:rsid w:val="00D7580B"/>
    <w:rsid w:val="00D7710E"/>
    <w:rsid w:val="00D81C18"/>
    <w:rsid w:val="00D82FA7"/>
    <w:rsid w:val="00D86AF2"/>
    <w:rsid w:val="00D90F1E"/>
    <w:rsid w:val="00D91887"/>
    <w:rsid w:val="00D9275A"/>
    <w:rsid w:val="00D94538"/>
    <w:rsid w:val="00D96771"/>
    <w:rsid w:val="00D973F0"/>
    <w:rsid w:val="00DA039B"/>
    <w:rsid w:val="00DA4FB2"/>
    <w:rsid w:val="00DA5F39"/>
    <w:rsid w:val="00DA6DF9"/>
    <w:rsid w:val="00DA7DD6"/>
    <w:rsid w:val="00DB170F"/>
    <w:rsid w:val="00DB5CF1"/>
    <w:rsid w:val="00DB71FF"/>
    <w:rsid w:val="00DB7E5D"/>
    <w:rsid w:val="00DC08A5"/>
    <w:rsid w:val="00DC45D0"/>
    <w:rsid w:val="00DD11FA"/>
    <w:rsid w:val="00DD3832"/>
    <w:rsid w:val="00DD4333"/>
    <w:rsid w:val="00DD4C6D"/>
    <w:rsid w:val="00DE1BDB"/>
    <w:rsid w:val="00DE27BC"/>
    <w:rsid w:val="00DE73A5"/>
    <w:rsid w:val="00DE7F5C"/>
    <w:rsid w:val="00DF07B9"/>
    <w:rsid w:val="00DF14A1"/>
    <w:rsid w:val="00DF2C2D"/>
    <w:rsid w:val="00DF2F7C"/>
    <w:rsid w:val="00DF3B78"/>
    <w:rsid w:val="00DF3BC1"/>
    <w:rsid w:val="00DF3F92"/>
    <w:rsid w:val="00DF73FB"/>
    <w:rsid w:val="00DF7F08"/>
    <w:rsid w:val="00E00006"/>
    <w:rsid w:val="00E008B2"/>
    <w:rsid w:val="00E05056"/>
    <w:rsid w:val="00E1044D"/>
    <w:rsid w:val="00E12C23"/>
    <w:rsid w:val="00E14564"/>
    <w:rsid w:val="00E16AF1"/>
    <w:rsid w:val="00E23184"/>
    <w:rsid w:val="00E263D9"/>
    <w:rsid w:val="00E264D7"/>
    <w:rsid w:val="00E26C7B"/>
    <w:rsid w:val="00E311D5"/>
    <w:rsid w:val="00E33E95"/>
    <w:rsid w:val="00E340BE"/>
    <w:rsid w:val="00E35C87"/>
    <w:rsid w:val="00E37915"/>
    <w:rsid w:val="00E5087C"/>
    <w:rsid w:val="00E55342"/>
    <w:rsid w:val="00E56E63"/>
    <w:rsid w:val="00E60709"/>
    <w:rsid w:val="00E6080B"/>
    <w:rsid w:val="00E614D1"/>
    <w:rsid w:val="00E63C05"/>
    <w:rsid w:val="00E66582"/>
    <w:rsid w:val="00E668A0"/>
    <w:rsid w:val="00E66E23"/>
    <w:rsid w:val="00E73A60"/>
    <w:rsid w:val="00E75C2E"/>
    <w:rsid w:val="00E775F7"/>
    <w:rsid w:val="00E80559"/>
    <w:rsid w:val="00E8132E"/>
    <w:rsid w:val="00E81DCB"/>
    <w:rsid w:val="00E84A24"/>
    <w:rsid w:val="00E8697D"/>
    <w:rsid w:val="00E9296B"/>
    <w:rsid w:val="00E940CA"/>
    <w:rsid w:val="00E96A8A"/>
    <w:rsid w:val="00E97164"/>
    <w:rsid w:val="00E971D6"/>
    <w:rsid w:val="00EA0D90"/>
    <w:rsid w:val="00EA77BB"/>
    <w:rsid w:val="00EB0294"/>
    <w:rsid w:val="00EB3044"/>
    <w:rsid w:val="00EB3932"/>
    <w:rsid w:val="00EB600D"/>
    <w:rsid w:val="00EB6F6B"/>
    <w:rsid w:val="00EB72F8"/>
    <w:rsid w:val="00EC02B4"/>
    <w:rsid w:val="00EC0793"/>
    <w:rsid w:val="00EC0B14"/>
    <w:rsid w:val="00EC191A"/>
    <w:rsid w:val="00EC44C2"/>
    <w:rsid w:val="00EC4926"/>
    <w:rsid w:val="00EC5021"/>
    <w:rsid w:val="00EC78FA"/>
    <w:rsid w:val="00EC7B63"/>
    <w:rsid w:val="00EC7C20"/>
    <w:rsid w:val="00ED3F93"/>
    <w:rsid w:val="00ED5C98"/>
    <w:rsid w:val="00ED775B"/>
    <w:rsid w:val="00ED77B8"/>
    <w:rsid w:val="00ED7B06"/>
    <w:rsid w:val="00EE369D"/>
    <w:rsid w:val="00EE54B7"/>
    <w:rsid w:val="00EE728A"/>
    <w:rsid w:val="00EF1C91"/>
    <w:rsid w:val="00EF2512"/>
    <w:rsid w:val="00EF4644"/>
    <w:rsid w:val="00EF48BB"/>
    <w:rsid w:val="00EF7F66"/>
    <w:rsid w:val="00F02206"/>
    <w:rsid w:val="00F078B6"/>
    <w:rsid w:val="00F118E6"/>
    <w:rsid w:val="00F11C98"/>
    <w:rsid w:val="00F1205B"/>
    <w:rsid w:val="00F122FD"/>
    <w:rsid w:val="00F159FD"/>
    <w:rsid w:val="00F1778C"/>
    <w:rsid w:val="00F20B3F"/>
    <w:rsid w:val="00F2327A"/>
    <w:rsid w:val="00F23C34"/>
    <w:rsid w:val="00F26FBE"/>
    <w:rsid w:val="00F27F0A"/>
    <w:rsid w:val="00F30CB3"/>
    <w:rsid w:val="00F32585"/>
    <w:rsid w:val="00F34A4E"/>
    <w:rsid w:val="00F35619"/>
    <w:rsid w:val="00F35A92"/>
    <w:rsid w:val="00F35AD0"/>
    <w:rsid w:val="00F40586"/>
    <w:rsid w:val="00F412E6"/>
    <w:rsid w:val="00F426A4"/>
    <w:rsid w:val="00F42742"/>
    <w:rsid w:val="00F44241"/>
    <w:rsid w:val="00F442AF"/>
    <w:rsid w:val="00F4521C"/>
    <w:rsid w:val="00F46AF2"/>
    <w:rsid w:val="00F47C19"/>
    <w:rsid w:val="00F51B81"/>
    <w:rsid w:val="00F57D52"/>
    <w:rsid w:val="00F61A45"/>
    <w:rsid w:val="00F61BF3"/>
    <w:rsid w:val="00F666E1"/>
    <w:rsid w:val="00F707E1"/>
    <w:rsid w:val="00F71D12"/>
    <w:rsid w:val="00F733F7"/>
    <w:rsid w:val="00F741FF"/>
    <w:rsid w:val="00F77B0D"/>
    <w:rsid w:val="00F77F75"/>
    <w:rsid w:val="00F87752"/>
    <w:rsid w:val="00F906D4"/>
    <w:rsid w:val="00F9083E"/>
    <w:rsid w:val="00F91F1F"/>
    <w:rsid w:val="00F97767"/>
    <w:rsid w:val="00FA5A5E"/>
    <w:rsid w:val="00FA6347"/>
    <w:rsid w:val="00FB07F3"/>
    <w:rsid w:val="00FB21C8"/>
    <w:rsid w:val="00FB2EFE"/>
    <w:rsid w:val="00FB4F71"/>
    <w:rsid w:val="00FB6817"/>
    <w:rsid w:val="00FB6E2D"/>
    <w:rsid w:val="00FC3AF3"/>
    <w:rsid w:val="00FC5031"/>
    <w:rsid w:val="00FC5317"/>
    <w:rsid w:val="00FC55F9"/>
    <w:rsid w:val="00FC566B"/>
    <w:rsid w:val="00FC6149"/>
    <w:rsid w:val="00FC75BC"/>
    <w:rsid w:val="00FD1807"/>
    <w:rsid w:val="00FD2BC8"/>
    <w:rsid w:val="00FD311D"/>
    <w:rsid w:val="00FE113D"/>
    <w:rsid w:val="00FF0F75"/>
    <w:rsid w:val="00FF335B"/>
    <w:rsid w:val="00FF355F"/>
    <w:rsid w:val="00FF71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3B43AA"/>
  <w15:docId w15:val="{C57E01E1-CC86-4650-9409-3A83A1ECD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lsdException w:name="footer" w:uiPriority="99"/>
    <w:lsdException w:name="caption" w:uiPriority="35" w:qFormat="1"/>
    <w:lsdException w:name="page number" w:uiPriority="99"/>
    <w:lsdException w:name="Title" w:uiPriority="10"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ite"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204C"/>
    <w:rPr>
      <w:sz w:val="24"/>
      <w:szCs w:val="24"/>
    </w:rPr>
  </w:style>
  <w:style w:type="paragraph" w:styleId="Heading1">
    <w:name w:val="heading 1"/>
    <w:basedOn w:val="Normal"/>
    <w:next w:val="Normal"/>
    <w:link w:val="Heading1Char"/>
    <w:uiPriority w:val="9"/>
    <w:qFormat/>
    <w:rsid w:val="007468E5"/>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468E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7468E5"/>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7468E5"/>
    <w:pPr>
      <w:keepNext/>
      <w:spacing w:before="240" w:after="60"/>
      <w:outlineLvl w:val="3"/>
    </w:pPr>
    <w:rPr>
      <w:b/>
      <w:bCs/>
      <w:sz w:val="28"/>
      <w:szCs w:val="28"/>
    </w:rPr>
  </w:style>
  <w:style w:type="paragraph" w:styleId="Heading5">
    <w:name w:val="heading 5"/>
    <w:basedOn w:val="Normal"/>
    <w:next w:val="Normal"/>
    <w:qFormat/>
    <w:rsid w:val="007468E5"/>
    <w:pPr>
      <w:spacing w:before="240" w:after="60"/>
      <w:outlineLvl w:val="4"/>
    </w:pPr>
    <w:rPr>
      <w:b/>
      <w:bCs/>
      <w:i/>
      <w:iCs/>
      <w:sz w:val="26"/>
      <w:szCs w:val="26"/>
    </w:rPr>
  </w:style>
  <w:style w:type="paragraph" w:styleId="Heading6">
    <w:name w:val="heading 6"/>
    <w:basedOn w:val="Normal"/>
    <w:next w:val="Normal"/>
    <w:qFormat/>
    <w:rsid w:val="007468E5"/>
    <w:pPr>
      <w:spacing w:before="240" w:after="60"/>
      <w:outlineLvl w:val="5"/>
    </w:pPr>
    <w:rPr>
      <w:b/>
      <w:bCs/>
      <w:sz w:val="22"/>
      <w:szCs w:val="22"/>
    </w:rPr>
  </w:style>
  <w:style w:type="paragraph" w:styleId="Heading7">
    <w:name w:val="heading 7"/>
    <w:basedOn w:val="Normal"/>
    <w:next w:val="Normal"/>
    <w:qFormat/>
    <w:rsid w:val="007468E5"/>
    <w:pPr>
      <w:spacing w:before="240" w:after="60"/>
      <w:outlineLvl w:val="6"/>
    </w:pPr>
  </w:style>
  <w:style w:type="paragraph" w:styleId="Heading8">
    <w:name w:val="heading 8"/>
    <w:basedOn w:val="Normal"/>
    <w:next w:val="Normal"/>
    <w:qFormat/>
    <w:rsid w:val="007468E5"/>
    <w:pPr>
      <w:spacing w:before="240" w:after="60"/>
      <w:outlineLvl w:val="7"/>
    </w:pPr>
    <w:rPr>
      <w:i/>
      <w:iCs/>
    </w:rPr>
  </w:style>
  <w:style w:type="paragraph" w:styleId="Heading9">
    <w:name w:val="heading 9"/>
    <w:basedOn w:val="Normal"/>
    <w:next w:val="Normal"/>
    <w:qFormat/>
    <w:rsid w:val="007468E5"/>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14F88"/>
    <w:rPr>
      <w:rFonts w:ascii="Arial" w:hAnsi="Arial" w:cs="Arial"/>
      <w:b/>
      <w:bCs/>
      <w:kern w:val="32"/>
      <w:sz w:val="32"/>
      <w:szCs w:val="32"/>
      <w:lang w:val="en-US" w:eastAsia="en-US" w:bidi="ar-SA"/>
    </w:rPr>
  </w:style>
  <w:style w:type="character" w:customStyle="1" w:styleId="Heading2Char">
    <w:name w:val="Heading 2 Char"/>
    <w:link w:val="Heading2"/>
    <w:uiPriority w:val="9"/>
    <w:rsid w:val="00C65B50"/>
    <w:rPr>
      <w:rFonts w:ascii="Arial" w:hAnsi="Arial" w:cs="Arial"/>
      <w:b/>
      <w:bCs/>
      <w:i/>
      <w:iCs/>
      <w:sz w:val="28"/>
      <w:szCs w:val="28"/>
    </w:rPr>
  </w:style>
  <w:style w:type="character" w:customStyle="1" w:styleId="Heading3Char">
    <w:name w:val="Heading 3 Char"/>
    <w:link w:val="Heading3"/>
    <w:uiPriority w:val="9"/>
    <w:rsid w:val="00C14F88"/>
    <w:rPr>
      <w:rFonts w:ascii="Arial" w:hAnsi="Arial" w:cs="Arial"/>
      <w:b/>
      <w:bCs/>
      <w:sz w:val="26"/>
      <w:szCs w:val="26"/>
      <w:lang w:val="en-US" w:eastAsia="en-US" w:bidi="ar-SA"/>
    </w:rPr>
  </w:style>
  <w:style w:type="character" w:customStyle="1" w:styleId="Heading4Char">
    <w:name w:val="Heading 4 Char"/>
    <w:link w:val="Heading4"/>
    <w:semiHidden/>
    <w:rsid w:val="00C14F88"/>
    <w:rPr>
      <w:b/>
      <w:bCs/>
      <w:sz w:val="28"/>
      <w:szCs w:val="28"/>
      <w:lang w:val="en-US" w:eastAsia="en-US" w:bidi="ar-SA"/>
    </w:rPr>
  </w:style>
  <w:style w:type="paragraph" w:styleId="Header">
    <w:name w:val="header"/>
    <w:basedOn w:val="Normal"/>
    <w:link w:val="HeaderChar"/>
    <w:uiPriority w:val="99"/>
    <w:rsid w:val="007722F5"/>
    <w:pPr>
      <w:tabs>
        <w:tab w:val="center" w:pos="4320"/>
        <w:tab w:val="right" w:pos="8640"/>
      </w:tabs>
    </w:pPr>
  </w:style>
  <w:style w:type="character" w:customStyle="1" w:styleId="HeaderChar">
    <w:name w:val="Header Char"/>
    <w:link w:val="Header"/>
    <w:uiPriority w:val="99"/>
    <w:rsid w:val="00F442AF"/>
    <w:rPr>
      <w:sz w:val="24"/>
      <w:szCs w:val="24"/>
      <w:lang w:val="en-US" w:eastAsia="en-US" w:bidi="ar-SA"/>
    </w:rPr>
  </w:style>
  <w:style w:type="paragraph" w:styleId="Footer">
    <w:name w:val="footer"/>
    <w:basedOn w:val="Normal"/>
    <w:link w:val="FooterChar"/>
    <w:uiPriority w:val="99"/>
    <w:rsid w:val="007722F5"/>
    <w:pPr>
      <w:tabs>
        <w:tab w:val="center" w:pos="4320"/>
        <w:tab w:val="right" w:pos="8640"/>
      </w:tabs>
    </w:pPr>
  </w:style>
  <w:style w:type="character" w:customStyle="1" w:styleId="FooterChar">
    <w:name w:val="Footer Char"/>
    <w:link w:val="Footer"/>
    <w:uiPriority w:val="99"/>
    <w:rsid w:val="00430C93"/>
    <w:rPr>
      <w:sz w:val="24"/>
      <w:szCs w:val="24"/>
    </w:rPr>
  </w:style>
  <w:style w:type="character" w:styleId="Hyperlink">
    <w:name w:val="Hyperlink"/>
    <w:uiPriority w:val="99"/>
    <w:rsid w:val="001F38C0"/>
    <w:rPr>
      <w:color w:val="0000FF"/>
      <w:u w:val="single"/>
    </w:rPr>
  </w:style>
  <w:style w:type="table" w:styleId="TableGrid">
    <w:name w:val="Table Grid"/>
    <w:basedOn w:val="TableNormal"/>
    <w:uiPriority w:val="39"/>
    <w:rsid w:val="001F3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3">
    <w:name w:val="Table List 3"/>
    <w:basedOn w:val="TableNormal"/>
    <w:rsid w:val="00587576"/>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PageNumber">
    <w:name w:val="page number"/>
    <w:basedOn w:val="DefaultParagraphFont"/>
    <w:uiPriority w:val="99"/>
    <w:rsid w:val="00025146"/>
  </w:style>
  <w:style w:type="paragraph" w:styleId="BalloonText">
    <w:name w:val="Balloon Text"/>
    <w:basedOn w:val="Normal"/>
    <w:link w:val="BalloonTextChar"/>
    <w:uiPriority w:val="99"/>
    <w:semiHidden/>
    <w:rsid w:val="007468E5"/>
    <w:rPr>
      <w:rFonts w:ascii="Tahoma" w:hAnsi="Tahoma" w:cs="Tahoma"/>
      <w:sz w:val="16"/>
      <w:szCs w:val="16"/>
    </w:rPr>
  </w:style>
  <w:style w:type="character" w:customStyle="1" w:styleId="BalloonTextChar">
    <w:name w:val="Balloon Text Char"/>
    <w:link w:val="BalloonText"/>
    <w:uiPriority w:val="99"/>
    <w:semiHidden/>
    <w:rsid w:val="00607428"/>
    <w:rPr>
      <w:rFonts w:ascii="Tahoma" w:hAnsi="Tahoma" w:cs="Tahoma"/>
      <w:sz w:val="16"/>
      <w:szCs w:val="16"/>
    </w:rPr>
  </w:style>
  <w:style w:type="paragraph" w:styleId="BlockText">
    <w:name w:val="Block Text"/>
    <w:basedOn w:val="Normal"/>
    <w:rsid w:val="007468E5"/>
    <w:pPr>
      <w:spacing w:after="120"/>
      <w:ind w:left="1440" w:right="1440"/>
    </w:pPr>
  </w:style>
  <w:style w:type="paragraph" w:styleId="BodyText">
    <w:name w:val="Body Text"/>
    <w:basedOn w:val="Normal"/>
    <w:rsid w:val="007468E5"/>
    <w:pPr>
      <w:spacing w:after="120"/>
    </w:pPr>
  </w:style>
  <w:style w:type="paragraph" w:styleId="BodyText2">
    <w:name w:val="Body Text 2"/>
    <w:basedOn w:val="Normal"/>
    <w:rsid w:val="007468E5"/>
    <w:pPr>
      <w:spacing w:after="120" w:line="480" w:lineRule="auto"/>
    </w:pPr>
  </w:style>
  <w:style w:type="paragraph" w:styleId="BodyText3">
    <w:name w:val="Body Text 3"/>
    <w:basedOn w:val="Normal"/>
    <w:rsid w:val="007468E5"/>
    <w:pPr>
      <w:spacing w:after="120"/>
    </w:pPr>
    <w:rPr>
      <w:sz w:val="16"/>
      <w:szCs w:val="16"/>
    </w:rPr>
  </w:style>
  <w:style w:type="paragraph" w:styleId="BodyTextFirstIndent">
    <w:name w:val="Body Text First Indent"/>
    <w:basedOn w:val="BodyText"/>
    <w:rsid w:val="007468E5"/>
    <w:pPr>
      <w:ind w:firstLine="210"/>
    </w:pPr>
  </w:style>
  <w:style w:type="paragraph" w:styleId="BodyTextIndent">
    <w:name w:val="Body Text Indent"/>
    <w:basedOn w:val="Normal"/>
    <w:rsid w:val="007468E5"/>
    <w:pPr>
      <w:spacing w:after="120"/>
      <w:ind w:left="360"/>
    </w:pPr>
  </w:style>
  <w:style w:type="paragraph" w:styleId="BodyTextFirstIndent2">
    <w:name w:val="Body Text First Indent 2"/>
    <w:basedOn w:val="BodyTextIndent"/>
    <w:rsid w:val="007468E5"/>
    <w:pPr>
      <w:ind w:firstLine="210"/>
    </w:pPr>
  </w:style>
  <w:style w:type="paragraph" w:styleId="BodyTextIndent2">
    <w:name w:val="Body Text Indent 2"/>
    <w:basedOn w:val="Normal"/>
    <w:rsid w:val="007468E5"/>
    <w:pPr>
      <w:spacing w:after="120" w:line="480" w:lineRule="auto"/>
      <w:ind w:left="360"/>
    </w:pPr>
  </w:style>
  <w:style w:type="paragraph" w:styleId="BodyTextIndent3">
    <w:name w:val="Body Text Indent 3"/>
    <w:basedOn w:val="Normal"/>
    <w:rsid w:val="007468E5"/>
    <w:pPr>
      <w:spacing w:after="120"/>
      <w:ind w:left="360"/>
    </w:pPr>
    <w:rPr>
      <w:sz w:val="16"/>
      <w:szCs w:val="16"/>
    </w:rPr>
  </w:style>
  <w:style w:type="paragraph" w:styleId="Caption">
    <w:name w:val="caption"/>
    <w:basedOn w:val="Normal"/>
    <w:next w:val="Normal"/>
    <w:uiPriority w:val="35"/>
    <w:qFormat/>
    <w:rsid w:val="007468E5"/>
    <w:rPr>
      <w:b/>
      <w:bCs/>
      <w:sz w:val="20"/>
      <w:szCs w:val="20"/>
    </w:rPr>
  </w:style>
  <w:style w:type="paragraph" w:styleId="Closing">
    <w:name w:val="Closing"/>
    <w:basedOn w:val="Normal"/>
    <w:rsid w:val="007468E5"/>
    <w:pPr>
      <w:ind w:left="4320"/>
    </w:pPr>
  </w:style>
  <w:style w:type="paragraph" w:styleId="CommentText">
    <w:name w:val="annotation text"/>
    <w:basedOn w:val="Normal"/>
    <w:link w:val="CommentTextChar"/>
    <w:uiPriority w:val="99"/>
    <w:rsid w:val="007468E5"/>
    <w:rPr>
      <w:sz w:val="20"/>
      <w:szCs w:val="20"/>
    </w:rPr>
  </w:style>
  <w:style w:type="character" w:customStyle="1" w:styleId="CommentTextChar">
    <w:name w:val="Comment Text Char"/>
    <w:link w:val="CommentText"/>
    <w:uiPriority w:val="99"/>
    <w:rsid w:val="00607428"/>
  </w:style>
  <w:style w:type="paragraph" w:styleId="CommentSubject">
    <w:name w:val="annotation subject"/>
    <w:basedOn w:val="CommentText"/>
    <w:next w:val="CommentText"/>
    <w:link w:val="CommentSubjectChar"/>
    <w:uiPriority w:val="99"/>
    <w:semiHidden/>
    <w:rsid w:val="007468E5"/>
    <w:rPr>
      <w:b/>
      <w:bCs/>
    </w:rPr>
  </w:style>
  <w:style w:type="character" w:customStyle="1" w:styleId="CommentSubjectChar">
    <w:name w:val="Comment Subject Char"/>
    <w:link w:val="CommentSubject"/>
    <w:uiPriority w:val="99"/>
    <w:semiHidden/>
    <w:rsid w:val="00607428"/>
    <w:rPr>
      <w:b/>
      <w:bCs/>
    </w:rPr>
  </w:style>
  <w:style w:type="paragraph" w:styleId="Date">
    <w:name w:val="Date"/>
    <w:basedOn w:val="Normal"/>
    <w:next w:val="Normal"/>
    <w:rsid w:val="007468E5"/>
  </w:style>
  <w:style w:type="paragraph" w:styleId="DocumentMap">
    <w:name w:val="Document Map"/>
    <w:basedOn w:val="Normal"/>
    <w:semiHidden/>
    <w:rsid w:val="007468E5"/>
    <w:pPr>
      <w:shd w:val="clear" w:color="auto" w:fill="000080"/>
    </w:pPr>
    <w:rPr>
      <w:rFonts w:ascii="Tahoma" w:hAnsi="Tahoma" w:cs="Tahoma"/>
      <w:sz w:val="20"/>
      <w:szCs w:val="20"/>
    </w:rPr>
  </w:style>
  <w:style w:type="paragraph" w:styleId="E-mailSignature">
    <w:name w:val="E-mail Signature"/>
    <w:basedOn w:val="Normal"/>
    <w:rsid w:val="007468E5"/>
  </w:style>
  <w:style w:type="paragraph" w:styleId="EndnoteText">
    <w:name w:val="endnote text"/>
    <w:basedOn w:val="Normal"/>
    <w:semiHidden/>
    <w:rsid w:val="007468E5"/>
    <w:rPr>
      <w:sz w:val="20"/>
      <w:szCs w:val="20"/>
    </w:rPr>
  </w:style>
  <w:style w:type="paragraph" w:styleId="EnvelopeAddress">
    <w:name w:val="envelope address"/>
    <w:basedOn w:val="Normal"/>
    <w:rsid w:val="007468E5"/>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7468E5"/>
    <w:rPr>
      <w:rFonts w:ascii="Arial" w:hAnsi="Arial" w:cs="Arial"/>
      <w:sz w:val="20"/>
      <w:szCs w:val="20"/>
    </w:rPr>
  </w:style>
  <w:style w:type="paragraph" w:styleId="FootnoteText">
    <w:name w:val="footnote text"/>
    <w:basedOn w:val="Normal"/>
    <w:semiHidden/>
    <w:rsid w:val="007468E5"/>
    <w:rPr>
      <w:sz w:val="20"/>
      <w:szCs w:val="20"/>
    </w:rPr>
  </w:style>
  <w:style w:type="paragraph" w:styleId="HTMLAddress">
    <w:name w:val="HTML Address"/>
    <w:basedOn w:val="Normal"/>
    <w:rsid w:val="007468E5"/>
    <w:rPr>
      <w:i/>
      <w:iCs/>
    </w:rPr>
  </w:style>
  <w:style w:type="paragraph" w:styleId="HTMLPreformatted">
    <w:name w:val="HTML Preformatted"/>
    <w:basedOn w:val="Normal"/>
    <w:link w:val="HTMLPreformattedChar"/>
    <w:rsid w:val="007468E5"/>
    <w:rPr>
      <w:rFonts w:ascii="Courier New" w:hAnsi="Courier New" w:cs="Courier New"/>
      <w:sz w:val="20"/>
      <w:szCs w:val="20"/>
    </w:rPr>
  </w:style>
  <w:style w:type="character" w:customStyle="1" w:styleId="HTMLPreformattedChar">
    <w:name w:val="HTML Preformatted Char"/>
    <w:link w:val="HTMLPreformatted"/>
    <w:semiHidden/>
    <w:rsid w:val="00EB0294"/>
    <w:rPr>
      <w:rFonts w:ascii="Courier New" w:hAnsi="Courier New" w:cs="Courier New"/>
      <w:lang w:val="en-US" w:eastAsia="en-US" w:bidi="ar-SA"/>
    </w:rPr>
  </w:style>
  <w:style w:type="paragraph" w:styleId="Index1">
    <w:name w:val="index 1"/>
    <w:basedOn w:val="Normal"/>
    <w:next w:val="Normal"/>
    <w:autoRedefine/>
    <w:semiHidden/>
    <w:rsid w:val="007468E5"/>
    <w:pPr>
      <w:ind w:left="240" w:hanging="240"/>
    </w:pPr>
  </w:style>
  <w:style w:type="paragraph" w:styleId="Index2">
    <w:name w:val="index 2"/>
    <w:basedOn w:val="Normal"/>
    <w:next w:val="Normal"/>
    <w:autoRedefine/>
    <w:semiHidden/>
    <w:rsid w:val="007468E5"/>
    <w:pPr>
      <w:ind w:left="480" w:hanging="240"/>
    </w:pPr>
  </w:style>
  <w:style w:type="paragraph" w:styleId="Index3">
    <w:name w:val="index 3"/>
    <w:basedOn w:val="Normal"/>
    <w:next w:val="Normal"/>
    <w:autoRedefine/>
    <w:semiHidden/>
    <w:rsid w:val="007468E5"/>
    <w:pPr>
      <w:ind w:left="720" w:hanging="240"/>
    </w:pPr>
  </w:style>
  <w:style w:type="paragraph" w:styleId="Index4">
    <w:name w:val="index 4"/>
    <w:basedOn w:val="Normal"/>
    <w:next w:val="Normal"/>
    <w:autoRedefine/>
    <w:semiHidden/>
    <w:rsid w:val="007468E5"/>
    <w:pPr>
      <w:ind w:left="960" w:hanging="240"/>
    </w:pPr>
  </w:style>
  <w:style w:type="paragraph" w:styleId="Index5">
    <w:name w:val="index 5"/>
    <w:basedOn w:val="Normal"/>
    <w:next w:val="Normal"/>
    <w:autoRedefine/>
    <w:semiHidden/>
    <w:rsid w:val="007468E5"/>
    <w:pPr>
      <w:ind w:left="1200" w:hanging="240"/>
    </w:pPr>
  </w:style>
  <w:style w:type="paragraph" w:styleId="Index6">
    <w:name w:val="index 6"/>
    <w:basedOn w:val="Normal"/>
    <w:next w:val="Normal"/>
    <w:autoRedefine/>
    <w:semiHidden/>
    <w:rsid w:val="007468E5"/>
    <w:pPr>
      <w:ind w:left="1440" w:hanging="240"/>
    </w:pPr>
  </w:style>
  <w:style w:type="paragraph" w:styleId="Index7">
    <w:name w:val="index 7"/>
    <w:basedOn w:val="Normal"/>
    <w:next w:val="Normal"/>
    <w:autoRedefine/>
    <w:semiHidden/>
    <w:rsid w:val="007468E5"/>
    <w:pPr>
      <w:ind w:left="1680" w:hanging="240"/>
    </w:pPr>
  </w:style>
  <w:style w:type="paragraph" w:styleId="Index8">
    <w:name w:val="index 8"/>
    <w:basedOn w:val="Normal"/>
    <w:next w:val="Normal"/>
    <w:autoRedefine/>
    <w:semiHidden/>
    <w:rsid w:val="007468E5"/>
    <w:pPr>
      <w:ind w:left="1920" w:hanging="240"/>
    </w:pPr>
  </w:style>
  <w:style w:type="paragraph" w:styleId="Index9">
    <w:name w:val="index 9"/>
    <w:basedOn w:val="Normal"/>
    <w:next w:val="Normal"/>
    <w:autoRedefine/>
    <w:semiHidden/>
    <w:rsid w:val="007468E5"/>
    <w:pPr>
      <w:ind w:left="2160" w:hanging="240"/>
    </w:pPr>
  </w:style>
  <w:style w:type="paragraph" w:styleId="IndexHeading">
    <w:name w:val="index heading"/>
    <w:basedOn w:val="Normal"/>
    <w:next w:val="Index1"/>
    <w:semiHidden/>
    <w:rsid w:val="007468E5"/>
    <w:rPr>
      <w:rFonts w:ascii="Arial" w:hAnsi="Arial" w:cs="Arial"/>
      <w:b/>
      <w:bCs/>
    </w:rPr>
  </w:style>
  <w:style w:type="paragraph" w:styleId="List">
    <w:name w:val="List"/>
    <w:basedOn w:val="Normal"/>
    <w:rsid w:val="007468E5"/>
    <w:pPr>
      <w:ind w:left="360" w:hanging="360"/>
    </w:pPr>
  </w:style>
  <w:style w:type="paragraph" w:styleId="List2">
    <w:name w:val="List 2"/>
    <w:basedOn w:val="Normal"/>
    <w:rsid w:val="007468E5"/>
    <w:pPr>
      <w:ind w:left="720" w:hanging="360"/>
    </w:pPr>
  </w:style>
  <w:style w:type="paragraph" w:styleId="List3">
    <w:name w:val="List 3"/>
    <w:basedOn w:val="Normal"/>
    <w:rsid w:val="007468E5"/>
    <w:pPr>
      <w:ind w:left="1080" w:hanging="360"/>
    </w:pPr>
  </w:style>
  <w:style w:type="paragraph" w:styleId="List4">
    <w:name w:val="List 4"/>
    <w:basedOn w:val="Normal"/>
    <w:rsid w:val="007468E5"/>
    <w:pPr>
      <w:ind w:left="1440" w:hanging="360"/>
    </w:pPr>
  </w:style>
  <w:style w:type="paragraph" w:styleId="List5">
    <w:name w:val="List 5"/>
    <w:basedOn w:val="Normal"/>
    <w:rsid w:val="007468E5"/>
    <w:pPr>
      <w:ind w:left="1800" w:hanging="360"/>
    </w:pPr>
  </w:style>
  <w:style w:type="paragraph" w:styleId="ListBullet">
    <w:name w:val="List Bullet"/>
    <w:basedOn w:val="Normal"/>
    <w:rsid w:val="007468E5"/>
    <w:pPr>
      <w:tabs>
        <w:tab w:val="num" w:pos="360"/>
      </w:tabs>
      <w:ind w:left="360" w:hanging="360"/>
    </w:pPr>
  </w:style>
  <w:style w:type="paragraph" w:styleId="ListBullet2">
    <w:name w:val="List Bullet 2"/>
    <w:basedOn w:val="Normal"/>
    <w:rsid w:val="007468E5"/>
    <w:pPr>
      <w:tabs>
        <w:tab w:val="num" w:pos="720"/>
      </w:tabs>
      <w:ind w:left="720" w:hanging="360"/>
    </w:pPr>
  </w:style>
  <w:style w:type="paragraph" w:styleId="ListBullet3">
    <w:name w:val="List Bullet 3"/>
    <w:basedOn w:val="Normal"/>
    <w:rsid w:val="007468E5"/>
    <w:pPr>
      <w:tabs>
        <w:tab w:val="num" w:pos="1080"/>
      </w:tabs>
      <w:ind w:left="1080" w:hanging="360"/>
    </w:pPr>
  </w:style>
  <w:style w:type="paragraph" w:styleId="ListBullet4">
    <w:name w:val="List Bullet 4"/>
    <w:basedOn w:val="Normal"/>
    <w:rsid w:val="007468E5"/>
    <w:pPr>
      <w:tabs>
        <w:tab w:val="num" w:pos="1440"/>
      </w:tabs>
      <w:ind w:left="1440" w:hanging="360"/>
    </w:pPr>
  </w:style>
  <w:style w:type="paragraph" w:styleId="ListBullet5">
    <w:name w:val="List Bullet 5"/>
    <w:basedOn w:val="Normal"/>
    <w:rsid w:val="007468E5"/>
    <w:pPr>
      <w:tabs>
        <w:tab w:val="num" w:pos="1800"/>
      </w:tabs>
      <w:ind w:left="1800" w:hanging="360"/>
    </w:pPr>
  </w:style>
  <w:style w:type="paragraph" w:styleId="ListContinue">
    <w:name w:val="List Continue"/>
    <w:basedOn w:val="Normal"/>
    <w:rsid w:val="007468E5"/>
    <w:pPr>
      <w:spacing w:after="120"/>
      <w:ind w:left="360"/>
    </w:pPr>
  </w:style>
  <w:style w:type="paragraph" w:styleId="ListContinue2">
    <w:name w:val="List Continue 2"/>
    <w:basedOn w:val="Normal"/>
    <w:rsid w:val="007468E5"/>
    <w:pPr>
      <w:spacing w:after="120"/>
      <w:ind w:left="720"/>
    </w:pPr>
  </w:style>
  <w:style w:type="paragraph" w:styleId="ListContinue3">
    <w:name w:val="List Continue 3"/>
    <w:basedOn w:val="Normal"/>
    <w:rsid w:val="007468E5"/>
    <w:pPr>
      <w:spacing w:after="120"/>
      <w:ind w:left="1080"/>
    </w:pPr>
  </w:style>
  <w:style w:type="paragraph" w:styleId="ListContinue4">
    <w:name w:val="List Continue 4"/>
    <w:basedOn w:val="Normal"/>
    <w:rsid w:val="007468E5"/>
    <w:pPr>
      <w:spacing w:after="120"/>
      <w:ind w:left="1440"/>
    </w:pPr>
  </w:style>
  <w:style w:type="paragraph" w:styleId="ListContinue5">
    <w:name w:val="List Continue 5"/>
    <w:basedOn w:val="Normal"/>
    <w:rsid w:val="007468E5"/>
    <w:pPr>
      <w:spacing w:after="120"/>
      <w:ind w:left="1800"/>
    </w:pPr>
  </w:style>
  <w:style w:type="paragraph" w:styleId="ListNumber">
    <w:name w:val="List Number"/>
    <w:basedOn w:val="Normal"/>
    <w:rsid w:val="007468E5"/>
    <w:pPr>
      <w:tabs>
        <w:tab w:val="num" w:pos="360"/>
      </w:tabs>
      <w:ind w:left="360" w:hanging="360"/>
    </w:pPr>
  </w:style>
  <w:style w:type="paragraph" w:styleId="ListNumber2">
    <w:name w:val="List Number 2"/>
    <w:basedOn w:val="Normal"/>
    <w:rsid w:val="007468E5"/>
    <w:pPr>
      <w:tabs>
        <w:tab w:val="num" w:pos="720"/>
      </w:tabs>
      <w:ind w:left="720" w:hanging="360"/>
    </w:pPr>
  </w:style>
  <w:style w:type="paragraph" w:styleId="ListNumber3">
    <w:name w:val="List Number 3"/>
    <w:basedOn w:val="Normal"/>
    <w:rsid w:val="007468E5"/>
    <w:pPr>
      <w:tabs>
        <w:tab w:val="num" w:pos="1080"/>
      </w:tabs>
      <w:ind w:left="1080" w:hanging="360"/>
    </w:pPr>
  </w:style>
  <w:style w:type="paragraph" w:styleId="ListNumber4">
    <w:name w:val="List Number 4"/>
    <w:basedOn w:val="Normal"/>
    <w:rsid w:val="007468E5"/>
    <w:pPr>
      <w:tabs>
        <w:tab w:val="num" w:pos="1440"/>
      </w:tabs>
      <w:ind w:left="1440" w:hanging="360"/>
    </w:pPr>
  </w:style>
  <w:style w:type="paragraph" w:styleId="ListNumber5">
    <w:name w:val="List Number 5"/>
    <w:basedOn w:val="Normal"/>
    <w:rsid w:val="007468E5"/>
    <w:pPr>
      <w:tabs>
        <w:tab w:val="num" w:pos="1800"/>
      </w:tabs>
      <w:ind w:left="1800" w:hanging="360"/>
    </w:pPr>
  </w:style>
  <w:style w:type="paragraph" w:styleId="MacroText">
    <w:name w:val="macro"/>
    <w:semiHidden/>
    <w:rsid w:val="007468E5"/>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7468E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7468E5"/>
  </w:style>
  <w:style w:type="paragraph" w:styleId="NormalIndent">
    <w:name w:val="Normal Indent"/>
    <w:basedOn w:val="Normal"/>
    <w:rsid w:val="007468E5"/>
    <w:pPr>
      <w:ind w:left="720"/>
    </w:pPr>
  </w:style>
  <w:style w:type="paragraph" w:styleId="NoteHeading">
    <w:name w:val="Note Heading"/>
    <w:basedOn w:val="Normal"/>
    <w:next w:val="Normal"/>
    <w:rsid w:val="007468E5"/>
  </w:style>
  <w:style w:type="paragraph" w:styleId="PlainText">
    <w:name w:val="Plain Text"/>
    <w:basedOn w:val="Normal"/>
    <w:rsid w:val="007468E5"/>
    <w:rPr>
      <w:rFonts w:ascii="Courier New" w:hAnsi="Courier New" w:cs="Courier New"/>
      <w:sz w:val="20"/>
      <w:szCs w:val="20"/>
    </w:rPr>
  </w:style>
  <w:style w:type="paragraph" w:styleId="Salutation">
    <w:name w:val="Salutation"/>
    <w:basedOn w:val="Normal"/>
    <w:next w:val="Normal"/>
    <w:rsid w:val="007468E5"/>
  </w:style>
  <w:style w:type="paragraph" w:styleId="Signature">
    <w:name w:val="Signature"/>
    <w:basedOn w:val="Normal"/>
    <w:rsid w:val="007468E5"/>
    <w:pPr>
      <w:ind w:left="4320"/>
    </w:pPr>
  </w:style>
  <w:style w:type="paragraph" w:styleId="Subtitle">
    <w:name w:val="Subtitle"/>
    <w:basedOn w:val="Normal"/>
    <w:qFormat/>
    <w:rsid w:val="007468E5"/>
    <w:pPr>
      <w:spacing w:after="60"/>
      <w:jc w:val="center"/>
      <w:outlineLvl w:val="1"/>
    </w:pPr>
    <w:rPr>
      <w:rFonts w:ascii="Arial" w:hAnsi="Arial" w:cs="Arial"/>
    </w:rPr>
  </w:style>
  <w:style w:type="paragraph" w:styleId="TableofAuthorities">
    <w:name w:val="table of authorities"/>
    <w:basedOn w:val="Normal"/>
    <w:next w:val="Normal"/>
    <w:semiHidden/>
    <w:rsid w:val="007468E5"/>
    <w:pPr>
      <w:ind w:left="240" w:hanging="240"/>
    </w:pPr>
  </w:style>
  <w:style w:type="paragraph" w:styleId="TableofFigures">
    <w:name w:val="table of figures"/>
    <w:basedOn w:val="Normal"/>
    <w:next w:val="Normal"/>
    <w:semiHidden/>
    <w:rsid w:val="007468E5"/>
  </w:style>
  <w:style w:type="paragraph" w:styleId="Title">
    <w:name w:val="Title"/>
    <w:basedOn w:val="Normal"/>
    <w:link w:val="TitleChar"/>
    <w:uiPriority w:val="10"/>
    <w:qFormat/>
    <w:rsid w:val="007468E5"/>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9A3E32"/>
    <w:rPr>
      <w:rFonts w:ascii="Arial" w:hAnsi="Arial" w:cs="Arial"/>
      <w:b/>
      <w:bCs/>
      <w:kern w:val="28"/>
      <w:sz w:val="32"/>
      <w:szCs w:val="32"/>
    </w:rPr>
  </w:style>
  <w:style w:type="paragraph" w:styleId="TOAHeading">
    <w:name w:val="toa heading"/>
    <w:basedOn w:val="Normal"/>
    <w:next w:val="Normal"/>
    <w:semiHidden/>
    <w:rsid w:val="007468E5"/>
    <w:pPr>
      <w:spacing w:before="120"/>
    </w:pPr>
    <w:rPr>
      <w:rFonts w:ascii="Arial" w:hAnsi="Arial" w:cs="Arial"/>
      <w:b/>
      <w:bCs/>
    </w:rPr>
  </w:style>
  <w:style w:type="paragraph" w:styleId="TOC1">
    <w:name w:val="toc 1"/>
    <w:basedOn w:val="Normal"/>
    <w:next w:val="Normal"/>
    <w:autoRedefine/>
    <w:uiPriority w:val="39"/>
    <w:rsid w:val="007468E5"/>
  </w:style>
  <w:style w:type="paragraph" w:styleId="TOC2">
    <w:name w:val="toc 2"/>
    <w:basedOn w:val="Normal"/>
    <w:next w:val="Normal"/>
    <w:autoRedefine/>
    <w:uiPriority w:val="39"/>
    <w:rsid w:val="007468E5"/>
    <w:pPr>
      <w:ind w:left="240"/>
    </w:pPr>
  </w:style>
  <w:style w:type="paragraph" w:styleId="TOC3">
    <w:name w:val="toc 3"/>
    <w:basedOn w:val="Normal"/>
    <w:next w:val="Normal"/>
    <w:autoRedefine/>
    <w:semiHidden/>
    <w:rsid w:val="007468E5"/>
    <w:pPr>
      <w:ind w:left="480"/>
    </w:pPr>
  </w:style>
  <w:style w:type="paragraph" w:styleId="TOC4">
    <w:name w:val="toc 4"/>
    <w:basedOn w:val="Normal"/>
    <w:next w:val="Normal"/>
    <w:autoRedefine/>
    <w:semiHidden/>
    <w:rsid w:val="007468E5"/>
    <w:pPr>
      <w:ind w:left="720"/>
    </w:pPr>
  </w:style>
  <w:style w:type="paragraph" w:styleId="TOC5">
    <w:name w:val="toc 5"/>
    <w:basedOn w:val="Normal"/>
    <w:next w:val="Normal"/>
    <w:autoRedefine/>
    <w:semiHidden/>
    <w:rsid w:val="007468E5"/>
    <w:pPr>
      <w:ind w:left="960"/>
    </w:pPr>
  </w:style>
  <w:style w:type="paragraph" w:styleId="TOC6">
    <w:name w:val="toc 6"/>
    <w:basedOn w:val="Normal"/>
    <w:next w:val="Normal"/>
    <w:autoRedefine/>
    <w:semiHidden/>
    <w:rsid w:val="007468E5"/>
    <w:pPr>
      <w:ind w:left="1200"/>
    </w:pPr>
  </w:style>
  <w:style w:type="paragraph" w:styleId="TOC7">
    <w:name w:val="toc 7"/>
    <w:basedOn w:val="Normal"/>
    <w:next w:val="Normal"/>
    <w:autoRedefine/>
    <w:semiHidden/>
    <w:rsid w:val="007468E5"/>
    <w:pPr>
      <w:ind w:left="1440"/>
    </w:pPr>
  </w:style>
  <w:style w:type="paragraph" w:styleId="TOC8">
    <w:name w:val="toc 8"/>
    <w:basedOn w:val="Normal"/>
    <w:next w:val="Normal"/>
    <w:autoRedefine/>
    <w:semiHidden/>
    <w:rsid w:val="007468E5"/>
    <w:pPr>
      <w:ind w:left="1680"/>
    </w:pPr>
  </w:style>
  <w:style w:type="paragraph" w:styleId="TOC9">
    <w:name w:val="toc 9"/>
    <w:basedOn w:val="Normal"/>
    <w:next w:val="Normal"/>
    <w:autoRedefine/>
    <w:semiHidden/>
    <w:rsid w:val="007468E5"/>
    <w:pPr>
      <w:ind w:left="1920"/>
    </w:pPr>
  </w:style>
  <w:style w:type="paragraph" w:customStyle="1" w:styleId="texto2">
    <w:name w:val="texto2"/>
    <w:basedOn w:val="Normal"/>
    <w:rsid w:val="007D29A7"/>
    <w:pPr>
      <w:spacing w:before="100" w:beforeAutospacing="1" w:after="100" w:afterAutospacing="1"/>
    </w:pPr>
    <w:rPr>
      <w:rFonts w:eastAsia="SimSun"/>
      <w:lang w:eastAsia="zh-CN" w:bidi="ar-IQ"/>
    </w:rPr>
  </w:style>
  <w:style w:type="character" w:styleId="CommentReference">
    <w:name w:val="annotation reference"/>
    <w:rsid w:val="003309B5"/>
    <w:rPr>
      <w:sz w:val="16"/>
      <w:szCs w:val="16"/>
    </w:rPr>
  </w:style>
  <w:style w:type="character" w:customStyle="1" w:styleId="email">
    <w:name w:val="email"/>
    <w:rsid w:val="00843DC1"/>
  </w:style>
  <w:style w:type="character" w:customStyle="1" w:styleId="ti">
    <w:name w:val="ti"/>
    <w:rsid w:val="003314CB"/>
  </w:style>
  <w:style w:type="character" w:customStyle="1" w:styleId="citation-abbreviation">
    <w:name w:val="citation-abbreviation"/>
    <w:rsid w:val="003314CB"/>
  </w:style>
  <w:style w:type="character" w:customStyle="1" w:styleId="A5">
    <w:name w:val="A5"/>
    <w:rsid w:val="00F44241"/>
    <w:rPr>
      <w:rFonts w:cs="Adobe Garamond Pro"/>
      <w:b/>
      <w:bCs/>
      <w:color w:val="000000"/>
      <w:sz w:val="14"/>
      <w:szCs w:val="14"/>
    </w:rPr>
  </w:style>
  <w:style w:type="character" w:styleId="HTMLCite">
    <w:name w:val="HTML Cite"/>
    <w:uiPriority w:val="99"/>
    <w:semiHidden/>
    <w:unhideWhenUsed/>
    <w:rsid w:val="00F44241"/>
    <w:rPr>
      <w:i/>
      <w:iCs/>
    </w:rPr>
  </w:style>
  <w:style w:type="character" w:customStyle="1" w:styleId="cit-auth2">
    <w:name w:val="cit-auth2"/>
    <w:basedOn w:val="DefaultParagraphFont"/>
    <w:rsid w:val="00F44241"/>
  </w:style>
  <w:style w:type="character" w:customStyle="1" w:styleId="cit-name-surname">
    <w:name w:val="cit-name-surname"/>
    <w:basedOn w:val="DefaultParagraphFont"/>
    <w:rsid w:val="00F44241"/>
  </w:style>
  <w:style w:type="character" w:customStyle="1" w:styleId="cit-name-given-names">
    <w:name w:val="cit-name-given-names"/>
    <w:basedOn w:val="DefaultParagraphFont"/>
    <w:rsid w:val="00F44241"/>
  </w:style>
  <w:style w:type="character" w:customStyle="1" w:styleId="cit-article-title">
    <w:name w:val="cit-article-title"/>
    <w:basedOn w:val="DefaultParagraphFont"/>
    <w:rsid w:val="00F44241"/>
  </w:style>
  <w:style w:type="character" w:customStyle="1" w:styleId="cit-pub-date">
    <w:name w:val="cit-pub-date"/>
    <w:basedOn w:val="DefaultParagraphFont"/>
    <w:rsid w:val="00F44241"/>
  </w:style>
  <w:style w:type="character" w:customStyle="1" w:styleId="cit-vol5">
    <w:name w:val="cit-vol5"/>
    <w:basedOn w:val="DefaultParagraphFont"/>
    <w:rsid w:val="00F44241"/>
  </w:style>
  <w:style w:type="character" w:customStyle="1" w:styleId="cit-fpage">
    <w:name w:val="cit-fpage"/>
    <w:basedOn w:val="DefaultParagraphFont"/>
    <w:rsid w:val="00F44241"/>
  </w:style>
  <w:style w:type="character" w:customStyle="1" w:styleId="cit-lpage">
    <w:name w:val="cit-lpage"/>
    <w:basedOn w:val="DefaultParagraphFont"/>
    <w:rsid w:val="00F44241"/>
  </w:style>
  <w:style w:type="paragraph" w:styleId="ListParagraph">
    <w:name w:val="List Paragraph"/>
    <w:basedOn w:val="Normal"/>
    <w:uiPriority w:val="34"/>
    <w:qFormat/>
    <w:rsid w:val="00F44241"/>
    <w:pPr>
      <w:spacing w:after="200" w:line="276" w:lineRule="auto"/>
      <w:ind w:left="720"/>
      <w:contextualSpacing/>
    </w:pPr>
    <w:rPr>
      <w:rFonts w:ascii="Calibri" w:eastAsia="Calibri" w:hAnsi="Calibri"/>
      <w:sz w:val="22"/>
      <w:szCs w:val="22"/>
    </w:rPr>
  </w:style>
  <w:style w:type="character" w:styleId="Emphasis">
    <w:name w:val="Emphasis"/>
    <w:uiPriority w:val="20"/>
    <w:qFormat/>
    <w:rsid w:val="00F44241"/>
    <w:rPr>
      <w:i/>
      <w:iCs/>
    </w:rPr>
  </w:style>
  <w:style w:type="character" w:styleId="Strong">
    <w:name w:val="Strong"/>
    <w:uiPriority w:val="22"/>
    <w:qFormat/>
    <w:rsid w:val="00F44241"/>
    <w:rPr>
      <w:b/>
      <w:bCs/>
    </w:rPr>
  </w:style>
  <w:style w:type="character" w:customStyle="1" w:styleId="ref-journal">
    <w:name w:val="ref-journal"/>
    <w:basedOn w:val="DefaultParagraphFont"/>
    <w:rsid w:val="00F44241"/>
  </w:style>
  <w:style w:type="character" w:customStyle="1" w:styleId="ref-vol">
    <w:name w:val="ref-vol"/>
    <w:basedOn w:val="DefaultParagraphFont"/>
    <w:rsid w:val="00F44241"/>
  </w:style>
  <w:style w:type="character" w:customStyle="1" w:styleId="element-citation">
    <w:name w:val="element-citation"/>
    <w:basedOn w:val="DefaultParagraphFont"/>
    <w:rsid w:val="00F44241"/>
  </w:style>
  <w:style w:type="character" w:customStyle="1" w:styleId="text1">
    <w:name w:val="text1"/>
    <w:rsid w:val="00F44241"/>
    <w:rPr>
      <w:rFonts w:ascii="Trebuchet MS" w:hAnsi="Trebuchet MS" w:hint="default"/>
      <w:b w:val="0"/>
      <w:bCs w:val="0"/>
      <w:color w:val="000000"/>
      <w:sz w:val="20"/>
      <w:szCs w:val="20"/>
    </w:rPr>
  </w:style>
  <w:style w:type="character" w:customStyle="1" w:styleId="hps">
    <w:name w:val="hps"/>
    <w:basedOn w:val="DefaultParagraphFont"/>
    <w:rsid w:val="005E31DD"/>
  </w:style>
  <w:style w:type="paragraph" w:customStyle="1" w:styleId="Pa11">
    <w:name w:val="Pa11"/>
    <w:basedOn w:val="Normal"/>
    <w:next w:val="Normal"/>
    <w:rsid w:val="009825D4"/>
    <w:pPr>
      <w:autoSpaceDE w:val="0"/>
      <w:autoSpaceDN w:val="0"/>
      <w:adjustRightInd w:val="0"/>
      <w:spacing w:line="181" w:lineRule="atLeast"/>
    </w:pPr>
    <w:rPr>
      <w:rFonts w:eastAsia="Calibri"/>
    </w:rPr>
  </w:style>
  <w:style w:type="paragraph" w:customStyle="1" w:styleId="Pa12">
    <w:name w:val="Pa12"/>
    <w:basedOn w:val="Normal"/>
    <w:next w:val="Normal"/>
    <w:rsid w:val="009825D4"/>
    <w:pPr>
      <w:autoSpaceDE w:val="0"/>
      <w:autoSpaceDN w:val="0"/>
      <w:adjustRightInd w:val="0"/>
      <w:spacing w:line="181" w:lineRule="atLeast"/>
    </w:pPr>
    <w:rPr>
      <w:rFonts w:eastAsia="Calibri"/>
    </w:rPr>
  </w:style>
  <w:style w:type="paragraph" w:customStyle="1" w:styleId="Default">
    <w:name w:val="Default"/>
    <w:rsid w:val="009825D4"/>
    <w:pPr>
      <w:autoSpaceDE w:val="0"/>
      <w:autoSpaceDN w:val="0"/>
      <w:adjustRightInd w:val="0"/>
    </w:pPr>
    <w:rPr>
      <w:rFonts w:ascii="Arial" w:eastAsia="Calibri" w:hAnsi="Arial" w:cs="Arial"/>
      <w:color w:val="000000"/>
      <w:sz w:val="24"/>
      <w:szCs w:val="24"/>
    </w:rPr>
  </w:style>
  <w:style w:type="character" w:customStyle="1" w:styleId="vol2">
    <w:name w:val="vol2"/>
    <w:rsid w:val="009825D4"/>
    <w:rPr>
      <w:b/>
      <w:bCs/>
    </w:rPr>
  </w:style>
  <w:style w:type="character" w:customStyle="1" w:styleId="pagefirst">
    <w:name w:val="pagefirst"/>
    <w:basedOn w:val="DefaultParagraphFont"/>
    <w:rsid w:val="009825D4"/>
  </w:style>
  <w:style w:type="character" w:customStyle="1" w:styleId="pagelast">
    <w:name w:val="pagelast"/>
    <w:basedOn w:val="DefaultParagraphFont"/>
    <w:rsid w:val="009825D4"/>
  </w:style>
  <w:style w:type="character" w:customStyle="1" w:styleId="bylinetype">
    <w:name w:val="bylinetype"/>
    <w:basedOn w:val="DefaultParagraphFont"/>
    <w:rsid w:val="009E7A29"/>
  </w:style>
  <w:style w:type="character" w:customStyle="1" w:styleId="cit-title">
    <w:name w:val="cit-title"/>
    <w:basedOn w:val="DefaultParagraphFont"/>
    <w:rsid w:val="009E7A29"/>
  </w:style>
  <w:style w:type="character" w:customStyle="1" w:styleId="apple-converted-space">
    <w:name w:val="apple-converted-space"/>
    <w:basedOn w:val="DefaultParagraphFont"/>
    <w:rsid w:val="009E7A29"/>
  </w:style>
  <w:style w:type="character" w:customStyle="1" w:styleId="cit-vol">
    <w:name w:val="cit-vol"/>
    <w:basedOn w:val="DefaultParagraphFont"/>
    <w:rsid w:val="009E7A29"/>
  </w:style>
  <w:style w:type="character" w:customStyle="1" w:styleId="cit-sep">
    <w:name w:val="cit-sep"/>
    <w:basedOn w:val="DefaultParagraphFont"/>
    <w:rsid w:val="009E7A29"/>
  </w:style>
  <w:style w:type="character" w:customStyle="1" w:styleId="cit-first-page">
    <w:name w:val="cit-first-page"/>
    <w:basedOn w:val="DefaultParagraphFont"/>
    <w:rsid w:val="009E7A29"/>
  </w:style>
  <w:style w:type="character" w:customStyle="1" w:styleId="cit-last-page">
    <w:name w:val="cit-last-page"/>
    <w:basedOn w:val="DefaultParagraphFont"/>
    <w:rsid w:val="009E7A29"/>
  </w:style>
  <w:style w:type="character" w:customStyle="1" w:styleId="slug-pub-date">
    <w:name w:val="slug-pub-date"/>
    <w:basedOn w:val="DefaultParagraphFont"/>
    <w:rsid w:val="009E7A29"/>
  </w:style>
  <w:style w:type="character" w:customStyle="1" w:styleId="slug-vol">
    <w:name w:val="slug-vol"/>
    <w:basedOn w:val="DefaultParagraphFont"/>
    <w:rsid w:val="009E7A29"/>
  </w:style>
  <w:style w:type="character" w:customStyle="1" w:styleId="slug-doi">
    <w:name w:val="slug-doi"/>
    <w:basedOn w:val="DefaultParagraphFont"/>
    <w:rsid w:val="009E7A29"/>
  </w:style>
  <w:style w:type="character" w:customStyle="1" w:styleId="name">
    <w:name w:val="name"/>
    <w:basedOn w:val="DefaultParagraphFont"/>
    <w:rsid w:val="009E7A29"/>
  </w:style>
  <w:style w:type="character" w:customStyle="1" w:styleId="slug-issue">
    <w:name w:val="slug-issue"/>
    <w:basedOn w:val="DefaultParagraphFont"/>
    <w:rsid w:val="009E7A29"/>
  </w:style>
  <w:style w:type="character" w:customStyle="1" w:styleId="slug-pages">
    <w:name w:val="slug-pages"/>
    <w:basedOn w:val="DefaultParagraphFont"/>
    <w:rsid w:val="009E7A29"/>
  </w:style>
  <w:style w:type="character" w:customStyle="1" w:styleId="contrib-degrees">
    <w:name w:val="contrib-degrees"/>
    <w:basedOn w:val="DefaultParagraphFont"/>
    <w:rsid w:val="009E7A29"/>
  </w:style>
  <w:style w:type="character" w:customStyle="1" w:styleId="citation-volume">
    <w:name w:val="citation-volume"/>
    <w:basedOn w:val="DefaultParagraphFont"/>
    <w:rsid w:val="009E7A29"/>
  </w:style>
  <w:style w:type="character" w:customStyle="1" w:styleId="citation-flpages">
    <w:name w:val="citation-flpages"/>
    <w:basedOn w:val="DefaultParagraphFont"/>
    <w:rsid w:val="009E7A29"/>
  </w:style>
  <w:style w:type="character" w:customStyle="1" w:styleId="highlight">
    <w:name w:val="highlight"/>
    <w:basedOn w:val="DefaultParagraphFont"/>
    <w:rsid w:val="009E7A29"/>
  </w:style>
  <w:style w:type="character" w:customStyle="1" w:styleId="citation">
    <w:name w:val="citation"/>
    <w:basedOn w:val="DefaultParagraphFont"/>
    <w:rsid w:val="00C52580"/>
  </w:style>
  <w:style w:type="character" w:customStyle="1" w:styleId="a">
    <w:name w:val="a"/>
    <w:basedOn w:val="DefaultParagraphFont"/>
    <w:rsid w:val="007A359E"/>
  </w:style>
  <w:style w:type="character" w:customStyle="1" w:styleId="l8">
    <w:name w:val="l8"/>
    <w:basedOn w:val="DefaultParagraphFont"/>
    <w:rsid w:val="007A359E"/>
  </w:style>
  <w:style w:type="character" w:customStyle="1" w:styleId="l9">
    <w:name w:val="l9"/>
    <w:basedOn w:val="DefaultParagraphFont"/>
    <w:rsid w:val="007A359E"/>
  </w:style>
  <w:style w:type="character" w:customStyle="1" w:styleId="l6">
    <w:name w:val="l6"/>
    <w:basedOn w:val="DefaultParagraphFont"/>
    <w:rsid w:val="007A359E"/>
  </w:style>
  <w:style w:type="character" w:customStyle="1" w:styleId="l7">
    <w:name w:val="l7"/>
    <w:basedOn w:val="DefaultParagraphFont"/>
    <w:rsid w:val="007A359E"/>
  </w:style>
  <w:style w:type="character" w:customStyle="1" w:styleId="EndNoteBibliographyChar">
    <w:name w:val="EndNote Bibliography Char"/>
    <w:link w:val="EndNoteBibliography"/>
    <w:locked/>
    <w:rsid w:val="00D11E6B"/>
    <w:rPr>
      <w:rFonts w:ascii="Calibri" w:hAnsi="Calibri"/>
      <w:noProof/>
      <w:lang w:bidi="ar-SA"/>
    </w:rPr>
  </w:style>
  <w:style w:type="paragraph" w:customStyle="1" w:styleId="EndNoteBibliography">
    <w:name w:val="EndNote Bibliography"/>
    <w:basedOn w:val="Normal"/>
    <w:link w:val="EndNoteBibliographyChar"/>
    <w:rsid w:val="00D11E6B"/>
    <w:pPr>
      <w:spacing w:after="160"/>
    </w:pPr>
    <w:rPr>
      <w:rFonts w:ascii="Calibri" w:hAnsi="Calibri"/>
      <w:noProof/>
      <w:sz w:val="20"/>
      <w:szCs w:val="20"/>
    </w:rPr>
  </w:style>
  <w:style w:type="paragraph" w:customStyle="1" w:styleId="p">
    <w:name w:val="p"/>
    <w:basedOn w:val="Normal"/>
    <w:rsid w:val="00C14F88"/>
    <w:pPr>
      <w:spacing w:before="100" w:beforeAutospacing="1" w:after="100" w:afterAutospacing="1"/>
    </w:pPr>
  </w:style>
  <w:style w:type="character" w:customStyle="1" w:styleId="nowrap">
    <w:name w:val="nowrap"/>
    <w:basedOn w:val="DefaultParagraphFont"/>
    <w:rsid w:val="00C14F88"/>
  </w:style>
  <w:style w:type="character" w:customStyle="1" w:styleId="ui-ncbitoggler-master-text">
    <w:name w:val="ui-ncbitoggler-master-text"/>
    <w:basedOn w:val="DefaultParagraphFont"/>
    <w:rsid w:val="00C14F88"/>
  </w:style>
  <w:style w:type="character" w:customStyle="1" w:styleId="cit">
    <w:name w:val="cit"/>
    <w:basedOn w:val="DefaultParagraphFont"/>
    <w:rsid w:val="00C14F88"/>
  </w:style>
  <w:style w:type="character" w:customStyle="1" w:styleId="fm-vol-iss-date">
    <w:name w:val="fm-vol-iss-date"/>
    <w:basedOn w:val="DefaultParagraphFont"/>
    <w:rsid w:val="00C14F88"/>
  </w:style>
  <w:style w:type="character" w:customStyle="1" w:styleId="doi">
    <w:name w:val="doi"/>
    <w:basedOn w:val="DefaultParagraphFont"/>
    <w:rsid w:val="00C14F88"/>
  </w:style>
  <w:style w:type="character" w:customStyle="1" w:styleId="fm-citation-ids-label">
    <w:name w:val="fm-citation-ids-label"/>
    <w:basedOn w:val="DefaultParagraphFont"/>
    <w:rsid w:val="00C14F88"/>
  </w:style>
  <w:style w:type="character" w:customStyle="1" w:styleId="word">
    <w:name w:val="word"/>
    <w:rsid w:val="008F0D30"/>
  </w:style>
  <w:style w:type="paragraph" w:customStyle="1" w:styleId="EndNoteBibliographyTitle">
    <w:name w:val="EndNote Bibliography Title"/>
    <w:basedOn w:val="Normal"/>
    <w:link w:val="EndNoteBibliographyTitleChar"/>
    <w:rsid w:val="00607428"/>
    <w:pPr>
      <w:spacing w:line="276" w:lineRule="auto"/>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rsid w:val="00607428"/>
    <w:rPr>
      <w:rFonts w:ascii="Calibri" w:eastAsia="Calibri" w:hAnsi="Calibri" w:cs="Calibri"/>
      <w:noProof/>
      <w:sz w:val="22"/>
      <w:szCs w:val="22"/>
    </w:rPr>
  </w:style>
  <w:style w:type="character" w:customStyle="1" w:styleId="UnresolvedMention1">
    <w:name w:val="Unresolved Mention1"/>
    <w:uiPriority w:val="99"/>
    <w:semiHidden/>
    <w:unhideWhenUsed/>
    <w:rsid w:val="00371373"/>
    <w:rPr>
      <w:color w:val="605E5C"/>
      <w:shd w:val="clear" w:color="auto" w:fill="E1DFDD"/>
    </w:rPr>
  </w:style>
  <w:style w:type="paragraph" w:customStyle="1" w:styleId="SectionTitle">
    <w:name w:val="Section Title"/>
    <w:basedOn w:val="Normal"/>
    <w:next w:val="Normal"/>
    <w:uiPriority w:val="2"/>
    <w:qFormat/>
    <w:rsid w:val="00C65B50"/>
    <w:pPr>
      <w:pageBreakBefore/>
      <w:spacing w:line="480" w:lineRule="auto"/>
      <w:jc w:val="center"/>
      <w:outlineLvl w:val="0"/>
    </w:pPr>
    <w:rPr>
      <w:rFonts w:ascii="Calibri Light" w:hAnsi="Calibri Light"/>
      <w:kern w:val="24"/>
      <w:lang w:eastAsia="ja-JP"/>
    </w:rPr>
  </w:style>
  <w:style w:type="paragraph" w:customStyle="1" w:styleId="Title2">
    <w:name w:val="Title 2"/>
    <w:basedOn w:val="Normal"/>
    <w:uiPriority w:val="1"/>
    <w:qFormat/>
    <w:rsid w:val="00C65B50"/>
    <w:pPr>
      <w:spacing w:line="480" w:lineRule="auto"/>
      <w:jc w:val="center"/>
    </w:pPr>
    <w:rPr>
      <w:rFonts w:ascii="Calibri" w:hAnsi="Calibri" w:cs="Arial"/>
      <w:kern w:val="24"/>
      <w:lang w:eastAsia="ja-JP"/>
    </w:rPr>
  </w:style>
  <w:style w:type="paragraph" w:styleId="TOCHeading">
    <w:name w:val="TOC Heading"/>
    <w:basedOn w:val="Heading1"/>
    <w:next w:val="Normal"/>
    <w:uiPriority w:val="38"/>
    <w:unhideWhenUsed/>
    <w:qFormat/>
    <w:rsid w:val="00C65B50"/>
    <w:pPr>
      <w:keepNext w:val="0"/>
      <w:pageBreakBefore/>
      <w:spacing w:before="0" w:after="0"/>
      <w:contextualSpacing/>
      <w:jc w:val="both"/>
      <w:outlineLvl w:val="9"/>
    </w:pPr>
    <w:rPr>
      <w:rFonts w:ascii="Times New Roman" w:hAnsi="Times New Roman" w:cs="Times New Roman"/>
      <w:b w:val="0"/>
      <w:bCs w:val="0"/>
      <w:kern w:val="0"/>
      <w:sz w:val="28"/>
    </w:rPr>
  </w:style>
  <w:style w:type="character" w:customStyle="1" w:styleId="markedcontent">
    <w:name w:val="markedcontent"/>
    <w:basedOn w:val="DefaultParagraphFont"/>
    <w:rsid w:val="00C65B50"/>
  </w:style>
  <w:style w:type="character" w:customStyle="1" w:styleId="mixed-citation">
    <w:name w:val="mixed-citation"/>
    <w:basedOn w:val="DefaultParagraphFont"/>
    <w:rsid w:val="00C65B50"/>
  </w:style>
  <w:style w:type="character" w:customStyle="1" w:styleId="ref-title">
    <w:name w:val="ref-title"/>
    <w:basedOn w:val="DefaultParagraphFont"/>
    <w:rsid w:val="00C65B50"/>
  </w:style>
  <w:style w:type="character" w:customStyle="1" w:styleId="author">
    <w:name w:val="author"/>
    <w:basedOn w:val="DefaultParagraphFont"/>
    <w:rsid w:val="00C65B50"/>
  </w:style>
  <w:style w:type="character" w:customStyle="1" w:styleId="pubyear">
    <w:name w:val="pubyear"/>
    <w:basedOn w:val="DefaultParagraphFont"/>
    <w:rsid w:val="00C65B50"/>
  </w:style>
  <w:style w:type="character" w:customStyle="1" w:styleId="articletitle">
    <w:name w:val="articletitle"/>
    <w:basedOn w:val="DefaultParagraphFont"/>
    <w:rsid w:val="00C65B50"/>
  </w:style>
  <w:style w:type="character" w:customStyle="1" w:styleId="journaltitle">
    <w:name w:val="journaltitle"/>
    <w:basedOn w:val="DefaultParagraphFont"/>
    <w:rsid w:val="00C65B50"/>
  </w:style>
  <w:style w:type="character" w:customStyle="1" w:styleId="vol">
    <w:name w:val="vol"/>
    <w:basedOn w:val="DefaultParagraphFont"/>
    <w:rsid w:val="00C65B50"/>
  </w:style>
  <w:style w:type="paragraph" w:styleId="Revision">
    <w:name w:val="Revision"/>
    <w:hidden/>
    <w:uiPriority w:val="99"/>
    <w:semiHidden/>
    <w:rsid w:val="00C65B50"/>
    <w:rPr>
      <w:rFonts w:ascii="Calibri" w:hAnsi="Calibri" w:cs="Arial"/>
      <w:kern w:val="24"/>
      <w:sz w:val="24"/>
      <w:szCs w:val="24"/>
      <w:lang w:eastAsia="ja-JP"/>
    </w:rPr>
  </w:style>
  <w:style w:type="character" w:customStyle="1" w:styleId="authors-list-item">
    <w:name w:val="authors-list-item"/>
    <w:basedOn w:val="DefaultParagraphFont"/>
    <w:rsid w:val="00003EEB"/>
  </w:style>
  <w:style w:type="character" w:customStyle="1" w:styleId="comma">
    <w:name w:val="comma"/>
    <w:basedOn w:val="DefaultParagraphFont"/>
    <w:rsid w:val="00003EEB"/>
  </w:style>
  <w:style w:type="character" w:customStyle="1" w:styleId="text">
    <w:name w:val="text"/>
    <w:basedOn w:val="DefaultParagraphFont"/>
    <w:rsid w:val="00003EEB"/>
  </w:style>
  <w:style w:type="character" w:customStyle="1" w:styleId="author-ref">
    <w:name w:val="author-ref"/>
    <w:basedOn w:val="DefaultParagraphFont"/>
    <w:rsid w:val="00003EEB"/>
  </w:style>
  <w:style w:type="character" w:customStyle="1" w:styleId="None">
    <w:name w:val="None"/>
    <w:rsid w:val="005F24E6"/>
  </w:style>
  <w:style w:type="character" w:customStyle="1" w:styleId="Hyperlink0">
    <w:name w:val="Hyperlink.0"/>
    <w:basedOn w:val="None"/>
    <w:rsid w:val="005F24E6"/>
    <w:rPr>
      <w:rFonts w:ascii="Times New Roman" w:eastAsia="Times New Roman" w:hAnsi="Times New Roman" w:cs="Times New Roman"/>
      <w:sz w:val="24"/>
      <w:szCs w:val="24"/>
      <w:u w:val="single" w:color="0000FF"/>
      <w:lang w:val="en-US"/>
    </w:rPr>
  </w:style>
  <w:style w:type="character" w:customStyle="1" w:styleId="Hyperlink1">
    <w:name w:val="Hyperlink.1"/>
    <w:basedOn w:val="None"/>
    <w:rsid w:val="005F24E6"/>
    <w:rPr>
      <w:rFonts w:ascii="Times New Roman" w:eastAsia="Times New Roman" w:hAnsi="Times New Roman" w:cs="Times New Roman"/>
      <w:sz w:val="24"/>
      <w:szCs w:val="24"/>
      <w:u w:color="0000FF"/>
      <w:lang w:val="en-US"/>
    </w:rPr>
  </w:style>
  <w:style w:type="paragraph" w:customStyle="1" w:styleId="BodyB">
    <w:name w:val="Body B"/>
    <w:rsid w:val="009A3E32"/>
    <w:pPr>
      <w:pBdr>
        <w:top w:val="nil"/>
        <w:left w:val="nil"/>
        <w:bottom w:val="nil"/>
        <w:right w:val="nil"/>
        <w:between w:val="nil"/>
        <w:bar w:val="nil"/>
      </w:pBdr>
    </w:pPr>
    <w:rPr>
      <w:rFonts w:eastAsia="Arial Unicode MS" w:cs="Arial Unicode MS"/>
      <w:color w:val="000000"/>
      <w:sz w:val="24"/>
      <w:szCs w:val="24"/>
      <w:u w:color="000000"/>
      <w:bdr w:val="nil"/>
      <w14:textOutline w14:w="12700" w14:cap="flat" w14:cmpd="sng" w14:algn="ctr">
        <w14:noFill/>
        <w14:prstDash w14:val="solid"/>
        <w14:miter w14:lim="400000"/>
      </w14:textOutline>
    </w:rPr>
  </w:style>
  <w:style w:type="paragraph" w:customStyle="1" w:styleId="BodyA">
    <w:name w:val="Body A"/>
    <w:next w:val="Title"/>
    <w:rsid w:val="00A31EB3"/>
    <w:pPr>
      <w:pBdr>
        <w:top w:val="nil"/>
        <w:left w:val="nil"/>
        <w:bottom w:val="nil"/>
        <w:right w:val="nil"/>
        <w:between w:val="nil"/>
        <w:bar w:val="nil"/>
      </w:pBdr>
    </w:pPr>
    <w:rPr>
      <w:rFonts w:ascii="Helvetica Neue" w:eastAsia="Helvetica Neue" w:hAnsi="Helvetica Neue" w:cs="Helvetica Neue"/>
      <w:color w:val="000000"/>
      <w:sz w:val="22"/>
      <w:szCs w:val="22"/>
      <w:u w:color="000000"/>
      <w:bdr w:val="nil"/>
      <w14:textOutline w14:w="12700" w14:cap="flat" w14:cmpd="sng" w14:algn="ctr">
        <w14:noFill/>
        <w14:prstDash w14:val="solid"/>
        <w14:miter w14:lim="400000"/>
      </w14:textOutline>
    </w:rPr>
  </w:style>
  <w:style w:type="character" w:customStyle="1" w:styleId="apple-style-span">
    <w:name w:val="apple-style-span"/>
    <w:basedOn w:val="DefaultParagraphFont"/>
    <w:rsid w:val="00176CFC"/>
  </w:style>
  <w:style w:type="character" w:customStyle="1" w:styleId="authors">
    <w:name w:val="authors"/>
    <w:basedOn w:val="DefaultParagraphFont"/>
    <w:rsid w:val="00176CFC"/>
  </w:style>
  <w:style w:type="character" w:customStyle="1" w:styleId="reference-accessdate">
    <w:name w:val="reference-accessdate"/>
    <w:basedOn w:val="DefaultParagraphFont"/>
    <w:rsid w:val="00176CFC"/>
  </w:style>
  <w:style w:type="character" w:customStyle="1" w:styleId="authorname">
    <w:name w:val="authorname"/>
    <w:basedOn w:val="DefaultParagraphFont"/>
    <w:rsid w:val="00176CFC"/>
  </w:style>
  <w:style w:type="character" w:customStyle="1" w:styleId="separator">
    <w:name w:val="separator"/>
    <w:basedOn w:val="DefaultParagraphFont"/>
    <w:rsid w:val="00176CFC"/>
  </w:style>
  <w:style w:type="character" w:customStyle="1" w:styleId="Date1">
    <w:name w:val="Date1"/>
    <w:basedOn w:val="DefaultParagraphFont"/>
    <w:rsid w:val="00176CFC"/>
  </w:style>
  <w:style w:type="character" w:customStyle="1" w:styleId="arttitle">
    <w:name w:val="art_title"/>
    <w:basedOn w:val="DefaultParagraphFont"/>
    <w:rsid w:val="00176CFC"/>
  </w:style>
  <w:style w:type="character" w:customStyle="1" w:styleId="serialtitle">
    <w:name w:val="serial_title"/>
    <w:basedOn w:val="DefaultParagraphFont"/>
    <w:rsid w:val="00176CFC"/>
  </w:style>
  <w:style w:type="character" w:customStyle="1" w:styleId="volumeissue">
    <w:name w:val="volume_issue"/>
    <w:basedOn w:val="DefaultParagraphFont"/>
    <w:rsid w:val="00176CFC"/>
  </w:style>
  <w:style w:type="character" w:customStyle="1" w:styleId="pagerange">
    <w:name w:val="page_range"/>
    <w:basedOn w:val="DefaultParagraphFont"/>
    <w:rsid w:val="00176CFC"/>
  </w:style>
  <w:style w:type="character" w:customStyle="1" w:styleId="doilink">
    <w:name w:val="doi_link"/>
    <w:basedOn w:val="DefaultParagraphFont"/>
    <w:rsid w:val="00176CFC"/>
  </w:style>
  <w:style w:type="character" w:customStyle="1" w:styleId="ref-iss">
    <w:name w:val="ref-iss"/>
    <w:basedOn w:val="DefaultParagraphFont"/>
    <w:rsid w:val="00176CFC"/>
  </w:style>
  <w:style w:type="paragraph" w:customStyle="1" w:styleId="halfrhythm">
    <w:name w:val="half_rhythm"/>
    <w:basedOn w:val="Normal"/>
    <w:rsid w:val="00176CFC"/>
    <w:pPr>
      <w:spacing w:before="100" w:beforeAutospacing="1" w:after="100" w:afterAutospacing="1"/>
    </w:pPr>
  </w:style>
  <w:style w:type="character" w:customStyle="1" w:styleId="UnresolvedMention10">
    <w:name w:val="Unresolved Mention1"/>
    <w:basedOn w:val="DefaultParagraphFont"/>
    <w:uiPriority w:val="99"/>
    <w:semiHidden/>
    <w:unhideWhenUsed/>
    <w:rsid w:val="00176CFC"/>
    <w:rPr>
      <w:color w:val="605E5C"/>
      <w:shd w:val="clear" w:color="auto" w:fill="E1DFDD"/>
    </w:rPr>
  </w:style>
  <w:style w:type="paragraph" w:customStyle="1" w:styleId="preflight-heading">
    <w:name w:val="preflight-heading"/>
    <w:rsid w:val="00176CFC"/>
    <w:pPr>
      <w:spacing w:before="60" w:after="60" w:line="276" w:lineRule="auto"/>
    </w:pPr>
    <w:rPr>
      <w:rFonts w:asciiTheme="minorHAnsi" w:eastAsiaTheme="minorHAnsi" w:hAnsiTheme="minorHAnsi" w:cstheme="minorBidi"/>
      <w:b/>
      <w:color w:val="000000"/>
      <w:szCs w:val="22"/>
    </w:rPr>
  </w:style>
  <w:style w:type="paragraph" w:customStyle="1" w:styleId="preflight-description">
    <w:name w:val="preflight-description"/>
    <w:rsid w:val="00176CFC"/>
    <w:pPr>
      <w:spacing w:before="60" w:after="60" w:line="276" w:lineRule="auto"/>
    </w:pPr>
    <w:rPr>
      <w:rFonts w:asciiTheme="minorHAnsi" w:eastAsiaTheme="minorHAnsi" w:hAnsiTheme="minorHAnsi" w:cstheme="minorBidi"/>
      <w:color w:val="000000"/>
      <w:szCs w:val="22"/>
    </w:rPr>
  </w:style>
  <w:style w:type="paragraph" w:customStyle="1" w:styleId="preflight-link">
    <w:name w:val="preflight-link"/>
    <w:rsid w:val="00176CFC"/>
    <w:pPr>
      <w:spacing w:before="60" w:after="60" w:line="276" w:lineRule="auto"/>
    </w:pPr>
    <w:rPr>
      <w:rFonts w:asciiTheme="minorHAnsi" w:eastAsiaTheme="minorHAnsi" w:hAnsiTheme="minorHAnsi" w:cstheme="minorBidi"/>
      <w:color w:val="0000FF"/>
      <w:szCs w:val="22"/>
      <w:u w:val="single"/>
    </w:rPr>
  </w:style>
  <w:style w:type="paragraph" w:customStyle="1" w:styleId="preflight-example">
    <w:name w:val="preflight-example"/>
    <w:rsid w:val="00176CFC"/>
    <w:pPr>
      <w:spacing w:before="180" w:after="60" w:line="276" w:lineRule="auto"/>
    </w:pPr>
    <w:rPr>
      <w:rFonts w:asciiTheme="minorHAnsi" w:eastAsiaTheme="minorHAnsi" w:hAnsiTheme="minorHAnsi" w:cstheme="minorBidi"/>
      <w:i/>
      <w:color w:val="000000"/>
      <w:szCs w:val="22"/>
    </w:rPr>
  </w:style>
  <w:style w:type="character" w:customStyle="1" w:styleId="relative">
    <w:name w:val="relative"/>
    <w:basedOn w:val="DefaultParagraphFont"/>
    <w:rsid w:val="00176CFC"/>
  </w:style>
  <w:style w:type="character" w:customStyle="1" w:styleId="UnresolvedMention2">
    <w:name w:val="Unresolved Mention2"/>
    <w:basedOn w:val="DefaultParagraphFont"/>
    <w:uiPriority w:val="99"/>
    <w:semiHidden/>
    <w:unhideWhenUsed/>
    <w:rsid w:val="00176CFC"/>
    <w:rPr>
      <w:color w:val="605E5C"/>
      <w:shd w:val="clear" w:color="auto" w:fill="E1DFDD"/>
    </w:rPr>
  </w:style>
  <w:style w:type="paragraph" w:customStyle="1" w:styleId="block">
    <w:name w:val="block"/>
    <w:basedOn w:val="Normal"/>
    <w:rsid w:val="00176CFC"/>
    <w:pPr>
      <w:spacing w:before="100" w:beforeAutospacing="1" w:after="100" w:afterAutospacing="1"/>
    </w:pPr>
  </w:style>
  <w:style w:type="character" w:customStyle="1" w:styleId="UnresolvedMention3">
    <w:name w:val="Unresolved Mention3"/>
    <w:basedOn w:val="DefaultParagraphFont"/>
    <w:uiPriority w:val="99"/>
    <w:semiHidden/>
    <w:unhideWhenUsed/>
    <w:rsid w:val="00176CFC"/>
    <w:rPr>
      <w:color w:val="605E5C"/>
      <w:shd w:val="clear" w:color="auto" w:fill="E1DFDD"/>
    </w:rPr>
  </w:style>
  <w:style w:type="character" w:customStyle="1" w:styleId="author-wrapper">
    <w:name w:val="author-wrapper"/>
    <w:basedOn w:val="DefaultParagraphFont"/>
    <w:rsid w:val="00526292"/>
  </w:style>
  <w:style w:type="character" w:styleId="FollowedHyperlink">
    <w:name w:val="FollowedHyperlink"/>
    <w:basedOn w:val="DefaultParagraphFont"/>
    <w:uiPriority w:val="99"/>
    <w:unhideWhenUsed/>
    <w:rsid w:val="00526292"/>
    <w:rPr>
      <w:color w:val="954F72" w:themeColor="followedHyperlink"/>
      <w:u w:val="single"/>
    </w:rPr>
  </w:style>
  <w:style w:type="table" w:styleId="GridTable1Light">
    <w:name w:val="Grid Table 1 Light"/>
    <w:basedOn w:val="TableNormal"/>
    <w:uiPriority w:val="46"/>
    <w:rsid w:val="003850E9"/>
    <w:rPr>
      <w:rFonts w:ascii="Calibri" w:eastAsia="Calibri" w:hAnsi="Calibri" w:cs="Calibri"/>
      <w:sz w:val="22"/>
      <w:szCs w:val="22"/>
      <w:lang w:val="e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033A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A7D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2394820">
      <w:bodyDiv w:val="1"/>
      <w:marLeft w:val="0"/>
      <w:marRight w:val="0"/>
      <w:marTop w:val="0"/>
      <w:marBottom w:val="0"/>
      <w:divBdr>
        <w:top w:val="none" w:sz="0" w:space="0" w:color="auto"/>
        <w:left w:val="none" w:sz="0" w:space="0" w:color="auto"/>
        <w:bottom w:val="none" w:sz="0" w:space="0" w:color="auto"/>
        <w:right w:val="none" w:sz="0" w:space="0" w:color="auto"/>
      </w:divBdr>
    </w:div>
    <w:div w:id="1415474227">
      <w:bodyDiv w:val="1"/>
      <w:marLeft w:val="0"/>
      <w:marRight w:val="0"/>
      <w:marTop w:val="0"/>
      <w:marBottom w:val="0"/>
      <w:divBdr>
        <w:top w:val="none" w:sz="0" w:space="0" w:color="auto"/>
        <w:left w:val="none" w:sz="0" w:space="0" w:color="auto"/>
        <w:bottom w:val="none" w:sz="0" w:space="0" w:color="auto"/>
        <w:right w:val="none" w:sz="0" w:space="0" w:color="auto"/>
      </w:divBdr>
    </w:div>
    <w:div w:id="186721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cs=0&amp;sca_esv=5b00ba422ed1d2b3&amp;q=1999+AAP+%28American+Academy+of+Periodontology%29&amp;sa=X&amp;ved=2ahUKEwjvwLekhJOPAxVl0AIHHYxHB24QxccNegQIAxAB&amp;mstk=AUtExfDaF2roAWeFrBAXT3IKgJXN-duvimvZqizyKz5S4ubcn_FSigecU2AxAVX5jnzdajq6mxZe9BHM-p2JwRmbQVYrJZG-y07lRMZjifC9iOw-rDRjcMS6cYqcaNnJM2_7-c6xvVunnfxnhs_zK6FFy9OwucH-Q_9wUIprxh2e-M5d2nI&amp;csui=3" TargetMode="External"/><Relationship Id="rId13" Type="http://schemas.openxmlformats.org/officeDocument/2006/relationships/hyperlink" Target="mailto:sivanmuhammed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sivanmuhammed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14F9B-8F73-403C-A740-328CC768D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2</Pages>
  <Words>11595</Words>
  <Characters>6609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Dohuk</Company>
  <LinksUpToDate>false</LinksUpToDate>
  <CharactersWithSpaces>77535</CharactersWithSpaces>
  <SharedDoc>false</SharedDoc>
  <HLinks>
    <vt:vector size="54" baseType="variant">
      <vt:variant>
        <vt:i4>2162743</vt:i4>
      </vt:variant>
      <vt:variant>
        <vt:i4>45</vt:i4>
      </vt:variant>
      <vt:variant>
        <vt:i4>0</vt:i4>
      </vt:variant>
      <vt:variant>
        <vt:i4>5</vt:i4>
      </vt:variant>
      <vt:variant>
        <vt:lpwstr>https://doi.org/10.1186/s40359-020-00439-9</vt:lpwstr>
      </vt:variant>
      <vt:variant>
        <vt:lpwstr/>
      </vt:variant>
      <vt:variant>
        <vt:i4>1769562</vt:i4>
      </vt:variant>
      <vt:variant>
        <vt:i4>42</vt:i4>
      </vt:variant>
      <vt:variant>
        <vt:i4>0</vt:i4>
      </vt:variant>
      <vt:variant>
        <vt:i4>5</vt:i4>
      </vt:variant>
      <vt:variant>
        <vt:lpwstr>https://doi.org/10.1177/0002764204270278</vt:lpwstr>
      </vt:variant>
      <vt:variant>
        <vt:lpwstr/>
      </vt:variant>
      <vt:variant>
        <vt:i4>917529</vt:i4>
      </vt:variant>
      <vt:variant>
        <vt:i4>39</vt:i4>
      </vt:variant>
      <vt:variant>
        <vt:i4>0</vt:i4>
      </vt:variant>
      <vt:variant>
        <vt:i4>5</vt:i4>
      </vt:variant>
      <vt:variant>
        <vt:lpwstr>https://doi.org/10.1007/s11469-019-0051-9</vt:lpwstr>
      </vt:variant>
      <vt:variant>
        <vt:lpwstr/>
      </vt:variant>
      <vt:variant>
        <vt:i4>524312</vt:i4>
      </vt:variant>
      <vt:variant>
        <vt:i4>36</vt:i4>
      </vt:variant>
      <vt:variant>
        <vt:i4>0</vt:i4>
      </vt:variant>
      <vt:variant>
        <vt:i4>5</vt:i4>
      </vt:variant>
      <vt:variant>
        <vt:lpwstr>http://www.ulifeline.org/articles/450-good-stress-bad-stress</vt:lpwstr>
      </vt:variant>
      <vt:variant>
        <vt:lpwstr/>
      </vt:variant>
      <vt:variant>
        <vt:i4>1966098</vt:i4>
      </vt:variant>
      <vt:variant>
        <vt:i4>33</vt:i4>
      </vt:variant>
      <vt:variant>
        <vt:i4>0</vt:i4>
      </vt:variant>
      <vt:variant>
        <vt:i4>5</vt:i4>
      </vt:variant>
      <vt:variant>
        <vt:lpwstr>https://dictionary.apa.org/depression</vt:lpwstr>
      </vt:variant>
      <vt:variant>
        <vt:lpwstr/>
      </vt:variant>
      <vt:variant>
        <vt:i4>1507398</vt:i4>
      </vt:variant>
      <vt:variant>
        <vt:i4>27</vt:i4>
      </vt:variant>
      <vt:variant>
        <vt:i4>0</vt:i4>
      </vt:variant>
      <vt:variant>
        <vt:i4>5</vt:i4>
      </vt:variant>
      <vt:variant>
        <vt:lpwstr>https://dmj.uod.ac/index.php/dmj/article/view/135</vt:lpwstr>
      </vt:variant>
      <vt:variant>
        <vt:lpwstr/>
      </vt:variant>
      <vt:variant>
        <vt:i4>6357100</vt:i4>
      </vt:variant>
      <vt:variant>
        <vt:i4>21</vt:i4>
      </vt:variant>
      <vt:variant>
        <vt:i4>0</vt:i4>
      </vt:variant>
      <vt:variant>
        <vt:i4>5</vt:i4>
      </vt:variant>
      <vt:variant>
        <vt:lpwstr>https://doi.org/10.17795/ijpbs-421</vt:lpwstr>
      </vt:variant>
      <vt:variant>
        <vt:lpwstr/>
      </vt:variant>
      <vt:variant>
        <vt:i4>8323132</vt:i4>
      </vt:variant>
      <vt:variant>
        <vt:i4>15</vt:i4>
      </vt:variant>
      <vt:variant>
        <vt:i4>0</vt:i4>
      </vt:variant>
      <vt:variant>
        <vt:i4>5</vt:i4>
      </vt:variant>
      <vt:variant>
        <vt:lpwstr>https://doi.org/10.4103/jfmpc. jfmpc_266_17</vt:lpwstr>
      </vt:variant>
      <vt:variant>
        <vt:lpwstr/>
      </vt:variant>
      <vt:variant>
        <vt:i4>4784235</vt:i4>
      </vt:variant>
      <vt:variant>
        <vt:i4>0</vt:i4>
      </vt:variant>
      <vt:variant>
        <vt:i4>0</vt:i4>
      </vt:variant>
      <vt:variant>
        <vt:i4>5</vt:i4>
      </vt:variant>
      <vt:variant>
        <vt:lpwstr>mailto:azrysgery2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hyar Musa Sulaiman</dc:creator>
  <cp:lastModifiedBy>PLANA OFFICE</cp:lastModifiedBy>
  <cp:revision>8</cp:revision>
  <cp:lastPrinted>2022-01-06T22:29:00Z</cp:lastPrinted>
  <dcterms:created xsi:type="dcterms:W3CDTF">2026-06-11T07:52:00Z</dcterms:created>
  <dcterms:modified xsi:type="dcterms:W3CDTF">2026-07-21T09:29:00Z</dcterms:modified>
</cp:coreProperties>
</file>